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B0FDE9" w14:textId="77777777" w:rsidR="009A4D62" w:rsidRDefault="009A4D62" w:rsidP="00003FE7">
      <w:pPr>
        <w:spacing w:line="360" w:lineRule="auto"/>
        <w:jc w:val="center"/>
        <w:rPr>
          <w:rFonts w:ascii="Times New Arabic" w:hAnsi="Times New Arabic"/>
          <w:b/>
          <w:bCs/>
          <w:sz w:val="44"/>
          <w:szCs w:val="24"/>
        </w:rPr>
      </w:pPr>
    </w:p>
    <w:p w14:paraId="4462A5BC" w14:textId="77777777" w:rsidR="004465B1" w:rsidRPr="00B277E8" w:rsidRDefault="004465B1" w:rsidP="00003FE7">
      <w:pPr>
        <w:spacing w:line="360" w:lineRule="auto"/>
        <w:jc w:val="center"/>
        <w:rPr>
          <w:rFonts w:ascii="Times New Arabic" w:hAnsi="Times New Arabic"/>
          <w:b/>
          <w:bCs/>
          <w:sz w:val="44"/>
          <w:szCs w:val="24"/>
        </w:rPr>
      </w:pPr>
      <w:r w:rsidRPr="00B277E8">
        <w:rPr>
          <w:rFonts w:ascii="Times New Arabic" w:hAnsi="Times New Arabic"/>
          <w:b/>
          <w:bCs/>
          <w:sz w:val="44"/>
          <w:szCs w:val="24"/>
        </w:rPr>
        <w:t>FILSAFAT AKHLAK DALAM PEMIKIRAN ETIKA KONTEMPORER</w:t>
      </w:r>
    </w:p>
    <w:p w14:paraId="49D7837C" w14:textId="563071F2" w:rsidR="00B277E8" w:rsidRDefault="00B277E8" w:rsidP="00B277E8">
      <w:pPr>
        <w:spacing w:after="0" w:line="240" w:lineRule="auto"/>
        <w:jc w:val="center"/>
        <w:rPr>
          <w:rFonts w:ascii="Times New Roman" w:hAnsi="Times New Roman" w:cs="Times New Roman"/>
          <w:sz w:val="24"/>
          <w:szCs w:val="24"/>
        </w:rPr>
      </w:pPr>
      <w:r w:rsidRPr="00B277E8">
        <w:rPr>
          <w:rFonts w:ascii="Times New Roman" w:hAnsi="Times New Roman" w:cs="Times New Roman"/>
          <w:sz w:val="24"/>
          <w:szCs w:val="24"/>
        </w:rPr>
        <w:t>Widyawati</w:t>
      </w:r>
    </w:p>
    <w:p w14:paraId="12E4F4B8" w14:textId="65D395F6" w:rsidR="00B277E8" w:rsidRPr="00B277E8" w:rsidRDefault="00B277E8" w:rsidP="00B277E8">
      <w:pPr>
        <w:spacing w:after="0" w:line="240" w:lineRule="auto"/>
        <w:jc w:val="center"/>
        <w:rPr>
          <w:rFonts w:ascii="Times New Roman" w:hAnsi="Times New Roman" w:cs="Times New Roman"/>
          <w:sz w:val="24"/>
          <w:szCs w:val="24"/>
        </w:rPr>
      </w:pPr>
      <w:r>
        <w:rPr>
          <w:rStyle w:val="Hyperlink"/>
          <w:rFonts w:ascii="Times New Roman" w:hAnsi="Times New Roman" w:cs="Times New Roman"/>
          <w:color w:val="auto"/>
          <w:sz w:val="24"/>
          <w:szCs w:val="24"/>
          <w:u w:val="none"/>
        </w:rPr>
        <w:t>Institut Agama Islam Negeri (IAIN) Bone</w:t>
      </w:r>
    </w:p>
    <w:p w14:paraId="20A4C847" w14:textId="0E3D6EE2" w:rsidR="004465B1" w:rsidRDefault="00B277E8" w:rsidP="00B277E8">
      <w:pPr>
        <w:spacing w:after="0" w:line="240" w:lineRule="auto"/>
        <w:jc w:val="center"/>
        <w:rPr>
          <w:rStyle w:val="Hyperlink"/>
          <w:rFonts w:ascii="Times New Roman" w:hAnsi="Times New Roman" w:cs="Times New Roman"/>
          <w:sz w:val="24"/>
          <w:szCs w:val="24"/>
        </w:rPr>
      </w:pPr>
      <w:r>
        <w:t xml:space="preserve">Email: </w:t>
      </w:r>
      <w:hyperlink r:id="rId8" w:history="1">
        <w:r w:rsidRPr="00D876CE">
          <w:rPr>
            <w:rStyle w:val="Hyperlink"/>
            <w:rFonts w:ascii="Times New Roman" w:hAnsi="Times New Roman" w:cs="Times New Roman"/>
            <w:sz w:val="24"/>
            <w:szCs w:val="24"/>
          </w:rPr>
          <w:t>widyawildan88@gmail.com</w:t>
        </w:r>
      </w:hyperlink>
    </w:p>
    <w:p w14:paraId="4A5191A8" w14:textId="77777777" w:rsidR="00B277E8" w:rsidRDefault="00B277E8" w:rsidP="00003FE7">
      <w:pPr>
        <w:spacing w:line="240" w:lineRule="auto"/>
        <w:jc w:val="center"/>
        <w:rPr>
          <w:rFonts w:ascii="Times New Roman" w:hAnsi="Times New Roman" w:cs="Times New Roman"/>
          <w:b/>
          <w:sz w:val="24"/>
          <w:szCs w:val="24"/>
        </w:rPr>
      </w:pPr>
    </w:p>
    <w:p w14:paraId="5F8F08FF" w14:textId="2A14978B" w:rsidR="00003FE7" w:rsidRPr="00B277E8" w:rsidRDefault="00003FE7" w:rsidP="00B277E8">
      <w:pPr>
        <w:spacing w:after="0" w:line="240" w:lineRule="auto"/>
        <w:contextualSpacing/>
        <w:jc w:val="center"/>
        <w:rPr>
          <w:rFonts w:ascii="Times New Roman" w:hAnsi="Times New Roman" w:cs="Times New Roman"/>
          <w:b/>
          <w:i/>
          <w:sz w:val="24"/>
          <w:szCs w:val="24"/>
        </w:rPr>
      </w:pPr>
      <w:r w:rsidRPr="00B277E8">
        <w:rPr>
          <w:rFonts w:ascii="Times New Roman" w:hAnsi="Times New Roman" w:cs="Times New Roman"/>
          <w:b/>
          <w:i/>
          <w:sz w:val="24"/>
          <w:szCs w:val="24"/>
        </w:rPr>
        <w:t>Abstrak</w:t>
      </w:r>
    </w:p>
    <w:p w14:paraId="34CBA993" w14:textId="468439F4" w:rsidR="00603117" w:rsidRDefault="00003FE7" w:rsidP="00236CF7">
      <w:pPr>
        <w:pStyle w:val="ListParagraph"/>
        <w:spacing w:after="0" w:line="240" w:lineRule="auto"/>
        <w:ind w:left="0" w:right="49"/>
        <w:rPr>
          <w:rFonts w:ascii="Times New Arabic" w:hAnsi="Times New Arabic"/>
          <w:color w:val="000000" w:themeColor="text1"/>
          <w:sz w:val="24"/>
          <w:szCs w:val="24"/>
        </w:rPr>
      </w:pPr>
      <w:r>
        <w:rPr>
          <w:rFonts w:ascii="Times New Arabic" w:hAnsi="Times New Arabic"/>
          <w:sz w:val="24"/>
          <w:szCs w:val="24"/>
        </w:rPr>
        <w:t>Filsafat akhlak merupakan suatu perspektif pemahaman terhadap akhlak yang terbangun atas perspektif filosofis yang diwarnai dengan corak berpikir yang sistematis, logis, radikal, dan semacamnya sebagai karakteristik filsafat sebagai wadah dalam berpikir</w:t>
      </w:r>
      <w:r w:rsidR="00B277E8">
        <w:rPr>
          <w:b/>
          <w:bCs/>
        </w:rPr>
        <w:t xml:space="preserve">. </w:t>
      </w:r>
      <w:r>
        <w:rPr>
          <w:rFonts w:ascii="Times New Arabic" w:hAnsi="Times New Arabic"/>
          <w:sz w:val="24"/>
          <w:szCs w:val="24"/>
        </w:rPr>
        <w:t>P</w:t>
      </w:r>
      <w:r w:rsidRPr="003B1017">
        <w:rPr>
          <w:rFonts w:ascii="Times New Arabic" w:hAnsi="Times New Arabic"/>
          <w:color w:val="000000" w:themeColor="text1"/>
          <w:sz w:val="24"/>
          <w:szCs w:val="24"/>
        </w:rPr>
        <w:t>endidikan akan nilai-nilai akhlak yang dalam lokus taksonomi s</w:t>
      </w:r>
      <w:r w:rsidRPr="003B1017">
        <w:rPr>
          <w:rFonts w:ascii="Times New Arabic" w:hAnsi="Times New Arabic" w:cstheme="majorBidi"/>
          <w:color w:val="000000" w:themeColor="text1"/>
          <w:sz w:val="24"/>
          <w:szCs w:val="24"/>
          <w:lang w:eastAsia="id-ID"/>
        </w:rPr>
        <w:t xml:space="preserve">angat </w:t>
      </w:r>
      <w:r w:rsidR="005C4D9F">
        <w:rPr>
          <w:rFonts w:ascii="Times New Arabic" w:hAnsi="Times New Arabic" w:cstheme="majorBidi"/>
          <w:color w:val="000000" w:themeColor="text1"/>
          <w:sz w:val="24"/>
          <w:szCs w:val="24"/>
          <w:lang w:eastAsia="id-ID"/>
        </w:rPr>
        <w:t xml:space="preserve">dibutuhkan dan </w:t>
      </w:r>
      <w:r w:rsidRPr="003B1017">
        <w:rPr>
          <w:rFonts w:ascii="Times New Arabic" w:hAnsi="Times New Arabic" w:cstheme="majorBidi"/>
          <w:color w:val="000000" w:themeColor="text1"/>
          <w:sz w:val="24"/>
          <w:szCs w:val="24"/>
          <w:lang w:eastAsia="id-ID"/>
        </w:rPr>
        <w:t>mendasar</w:t>
      </w:r>
      <w:r w:rsidR="00866A90">
        <w:rPr>
          <w:rFonts w:ascii="Times New Arabic" w:hAnsi="Times New Arabic" w:cstheme="majorBidi"/>
          <w:color w:val="000000" w:themeColor="text1"/>
          <w:sz w:val="24"/>
          <w:szCs w:val="24"/>
          <w:lang w:eastAsia="id-ID"/>
        </w:rPr>
        <w:t xml:space="preserve"> dalam pembangunan suatu bangsa. </w:t>
      </w:r>
      <w:r w:rsidRPr="003B1017">
        <w:rPr>
          <w:rFonts w:ascii="Times New Arabic" w:hAnsi="Times New Arabic" w:cstheme="majorBidi"/>
          <w:color w:val="000000" w:themeColor="text1"/>
          <w:sz w:val="24"/>
          <w:szCs w:val="24"/>
          <w:lang w:eastAsia="id-ID"/>
        </w:rPr>
        <w:t>Dari hasil survey tersebut, ditemukan bahwa 41 % di antara responden pernah mengemudikan kendaraan dalam keadaan mabuk atau di bawah pengaruh narkotika, 33 % di antara responden pernah menipu orang terdekat mengenai sesuatu yang dianggap penting menurut kepentingan pribadi,  38 % di antara responden pernah melakukan penipuan dalam hal pembayaran pajak, 45 % di antara responden pernah melakukan perselingku</w:t>
      </w:r>
      <w:r>
        <w:rPr>
          <w:rFonts w:ascii="Times New Arabic" w:hAnsi="Times New Arabic" w:cstheme="majorBidi"/>
          <w:color w:val="000000" w:themeColor="text1"/>
          <w:sz w:val="24"/>
          <w:szCs w:val="24"/>
          <w:lang w:eastAsia="id-ID"/>
        </w:rPr>
        <w:t>han terhadap pasangan yang sah.</w:t>
      </w:r>
      <w:r w:rsidR="00236CF7">
        <w:rPr>
          <w:rFonts w:ascii="Times New Arabic" w:hAnsi="Times New Arabic" w:cstheme="majorBidi"/>
          <w:color w:val="000000" w:themeColor="text1"/>
          <w:sz w:val="24"/>
          <w:szCs w:val="24"/>
          <w:lang w:eastAsia="id-ID"/>
        </w:rPr>
        <w:t xml:space="preserve"> </w:t>
      </w:r>
      <w:r w:rsidR="00866A90">
        <w:rPr>
          <w:rFonts w:ascii="Times New Arabic" w:hAnsi="Times New Arabic" w:cstheme="majorBidi"/>
          <w:color w:val="000000" w:themeColor="text1"/>
          <w:sz w:val="24"/>
          <w:szCs w:val="24"/>
          <w:lang w:eastAsia="id-ID"/>
        </w:rPr>
        <w:t>B</w:t>
      </w:r>
      <w:r w:rsidRPr="003B1017">
        <w:rPr>
          <w:rFonts w:ascii="Times New Arabic" w:hAnsi="Times New Arabic"/>
          <w:color w:val="000000" w:themeColor="text1"/>
          <w:sz w:val="24"/>
          <w:szCs w:val="24"/>
        </w:rPr>
        <w:t xml:space="preserve">eberapa fenomena sosial yang mengkhawatirkan pada saat sekarang ini yang menuntut hadirnya pendidikan </w:t>
      </w:r>
      <w:r w:rsidRPr="00DD6197">
        <w:rPr>
          <w:rFonts w:ascii="Times New Arabic" w:hAnsi="Times New Arabic"/>
          <w:color w:val="000000" w:themeColor="text1"/>
          <w:sz w:val="24"/>
          <w:szCs w:val="24"/>
        </w:rPr>
        <w:t>akhlak</w:t>
      </w:r>
      <w:r w:rsidR="00866A90">
        <w:rPr>
          <w:rFonts w:ascii="Times New Arabic" w:hAnsi="Times New Arabic"/>
          <w:color w:val="000000" w:themeColor="text1"/>
          <w:sz w:val="24"/>
          <w:szCs w:val="24"/>
        </w:rPr>
        <w:t xml:space="preserve"> sebagai penawarnya.</w:t>
      </w:r>
    </w:p>
    <w:p w14:paraId="06E725D7" w14:textId="0A7CDD11" w:rsidR="00866A90" w:rsidRDefault="00236CF7" w:rsidP="00236CF7">
      <w:pPr>
        <w:spacing w:line="240" w:lineRule="auto"/>
        <w:ind w:right="49"/>
        <w:rPr>
          <w:rFonts w:ascii="Times New Arabic" w:hAnsi="Times New Arabic"/>
          <w:bCs/>
          <w:sz w:val="24"/>
          <w:szCs w:val="24"/>
        </w:rPr>
      </w:pPr>
      <w:r w:rsidRPr="00BC65B3">
        <w:rPr>
          <w:rFonts w:ascii="Times New Arabic" w:hAnsi="Times New Arabic"/>
          <w:b/>
          <w:bCs/>
          <w:sz w:val="24"/>
          <w:szCs w:val="24"/>
        </w:rPr>
        <w:t>Kata Kunci</w:t>
      </w:r>
      <w:r w:rsidR="006864A9" w:rsidRPr="00BC65B3">
        <w:rPr>
          <w:rFonts w:ascii="Times New Arabic" w:hAnsi="Times New Arabic"/>
          <w:bCs/>
          <w:sz w:val="24"/>
          <w:szCs w:val="24"/>
        </w:rPr>
        <w:t>: filsafat a</w:t>
      </w:r>
      <w:r w:rsidR="00866A90" w:rsidRPr="00BC65B3">
        <w:rPr>
          <w:rFonts w:ascii="Times New Arabic" w:hAnsi="Times New Arabic"/>
          <w:bCs/>
          <w:sz w:val="24"/>
          <w:szCs w:val="24"/>
        </w:rPr>
        <w:t>khlak,</w:t>
      </w:r>
      <w:r w:rsidR="006864A9" w:rsidRPr="00BC65B3">
        <w:rPr>
          <w:rFonts w:ascii="Times New Arabic" w:hAnsi="Times New Arabic"/>
          <w:bCs/>
          <w:sz w:val="24"/>
          <w:szCs w:val="24"/>
        </w:rPr>
        <w:t xml:space="preserve"> etika k</w:t>
      </w:r>
      <w:r w:rsidR="00866A90" w:rsidRPr="00BC65B3">
        <w:rPr>
          <w:rFonts w:ascii="Times New Arabic" w:hAnsi="Times New Arabic"/>
          <w:bCs/>
          <w:sz w:val="24"/>
          <w:szCs w:val="24"/>
        </w:rPr>
        <w:t>ontemporer</w:t>
      </w:r>
    </w:p>
    <w:p w14:paraId="44C4BF2F" w14:textId="77777777" w:rsidR="00BC65B3" w:rsidRPr="00BC65B3" w:rsidRDefault="00BC65B3" w:rsidP="00236CF7">
      <w:pPr>
        <w:spacing w:line="240" w:lineRule="auto"/>
        <w:ind w:right="49"/>
        <w:rPr>
          <w:rFonts w:ascii="Times New Arabic" w:hAnsi="Times New Arabic"/>
          <w:bCs/>
          <w:sz w:val="24"/>
          <w:szCs w:val="24"/>
        </w:rPr>
      </w:pPr>
    </w:p>
    <w:p w14:paraId="1F4CA8C3" w14:textId="6EC9840B" w:rsidR="006864A9" w:rsidRPr="00BC65B3" w:rsidRDefault="006864A9" w:rsidP="00BC65B3">
      <w:pPr>
        <w:spacing w:after="0" w:line="240" w:lineRule="auto"/>
        <w:ind w:right="51"/>
        <w:jc w:val="center"/>
        <w:rPr>
          <w:rFonts w:ascii="Times New Arabic" w:hAnsi="Times New Arabic"/>
          <w:b/>
          <w:bCs/>
          <w:sz w:val="24"/>
          <w:szCs w:val="24"/>
        </w:rPr>
      </w:pPr>
      <w:r w:rsidRPr="00BC65B3">
        <w:rPr>
          <w:rFonts w:ascii="Times New Arabic" w:hAnsi="Times New Arabic"/>
          <w:b/>
          <w:bCs/>
          <w:sz w:val="24"/>
          <w:szCs w:val="24"/>
        </w:rPr>
        <w:t>Abstract</w:t>
      </w:r>
    </w:p>
    <w:p w14:paraId="737D0410" w14:textId="77777777" w:rsidR="006864A9" w:rsidRPr="006864A9" w:rsidRDefault="006864A9" w:rsidP="00BC65B3">
      <w:pPr>
        <w:spacing w:after="0" w:line="240" w:lineRule="auto"/>
        <w:ind w:right="51"/>
        <w:rPr>
          <w:rFonts w:ascii="Times New Arabic" w:hAnsi="Times New Arabic"/>
          <w:bCs/>
          <w:sz w:val="24"/>
        </w:rPr>
      </w:pPr>
      <w:r w:rsidRPr="006864A9">
        <w:rPr>
          <w:rFonts w:ascii="Times New Arabic" w:hAnsi="Times New Arabic"/>
          <w:bCs/>
          <w:sz w:val="24"/>
        </w:rPr>
        <w:t>Philosophy of morals is a perspective of understanding of morals that is built on a philosophical perspective characterized by a systematic, logical, radical style of thinking, and the like as a characteristic of philosophy as a forum for thinking. Education of moral values in the taxonomy locus is needed and fundamental in the development of a nation. From the survey results, it was found that 41% of the respondents had driven a vehicle while drunk or under the influence of narcotics, 33% of the respondents had deceived the closest person about something that was considered important according to personal interests, 38% of the respondents had committed fraud in terms of tax payments, 45% of the respondents had committed infidelity against a legal spouse. Some worrying social phenomena at this time demand the presence of moral education as an antidote.</w:t>
      </w:r>
    </w:p>
    <w:p w14:paraId="4AE74BA9" w14:textId="570997D4" w:rsidR="00BC65B3" w:rsidRPr="009A4D62" w:rsidRDefault="006864A9" w:rsidP="009A4D62">
      <w:pPr>
        <w:spacing w:line="240" w:lineRule="auto"/>
        <w:ind w:right="49"/>
        <w:rPr>
          <w:rFonts w:ascii="Times New Arabic" w:hAnsi="Times New Arabic"/>
          <w:bCs/>
          <w:sz w:val="24"/>
          <w:szCs w:val="24"/>
        </w:rPr>
      </w:pPr>
      <w:r w:rsidRPr="00BC65B3">
        <w:rPr>
          <w:rFonts w:ascii="Times New Arabic" w:hAnsi="Times New Arabic"/>
          <w:b/>
          <w:bCs/>
          <w:sz w:val="24"/>
          <w:szCs w:val="24"/>
        </w:rPr>
        <w:t>Keywords</w:t>
      </w:r>
      <w:r w:rsidRPr="00BC65B3">
        <w:rPr>
          <w:rFonts w:ascii="Times New Arabic" w:hAnsi="Times New Arabic"/>
          <w:bCs/>
          <w:sz w:val="24"/>
          <w:szCs w:val="24"/>
        </w:rPr>
        <w:t>: moral philosophy, contemporary ethics</w:t>
      </w:r>
    </w:p>
    <w:p w14:paraId="266B97FC" w14:textId="08B0CEE4" w:rsidR="00603117" w:rsidRPr="00236CF7" w:rsidRDefault="00603117" w:rsidP="00236CF7">
      <w:pPr>
        <w:rPr>
          <w:rFonts w:ascii="Times New Arabic" w:hAnsi="Times New Arabic"/>
          <w:b/>
          <w:bCs/>
          <w:sz w:val="24"/>
          <w:szCs w:val="24"/>
        </w:rPr>
      </w:pPr>
      <w:r w:rsidRPr="00236CF7">
        <w:rPr>
          <w:rFonts w:ascii="Times New Arabic" w:hAnsi="Times New Arabic"/>
          <w:b/>
          <w:bCs/>
          <w:sz w:val="24"/>
          <w:szCs w:val="24"/>
        </w:rPr>
        <w:lastRenderedPageBreak/>
        <w:t>PENDAHULUAN</w:t>
      </w:r>
    </w:p>
    <w:p w14:paraId="01FDC22B" w14:textId="54EB843B" w:rsidR="00E93450" w:rsidRDefault="00E93450" w:rsidP="00236CF7">
      <w:pPr>
        <w:pStyle w:val="ListParagraph"/>
        <w:spacing w:line="360" w:lineRule="auto"/>
        <w:ind w:left="0" w:firstLine="720"/>
        <w:rPr>
          <w:rFonts w:ascii="Times New Arabic" w:hAnsi="Times New Arabic"/>
          <w:sz w:val="24"/>
          <w:szCs w:val="24"/>
        </w:rPr>
      </w:pPr>
      <w:r>
        <w:rPr>
          <w:rFonts w:ascii="Times New Arabic" w:hAnsi="Times New Arabic"/>
          <w:sz w:val="24"/>
          <w:szCs w:val="24"/>
        </w:rPr>
        <w:t xml:space="preserve">Filsafat akhlak merupakan suatu perspektif pemahaman terhadap akhlak yang terbangun atas perspektif filosofis yang diwarnai dengan corak berpikir yang sistematis, logis, radikal, dan semacamnya sebagai karakteristik filsafat sebagai wadah dalam berpikir. </w:t>
      </w:r>
      <w:r w:rsidR="00C128B6">
        <w:rPr>
          <w:rFonts w:ascii="Times New Arabic" w:hAnsi="Times New Arabic"/>
          <w:sz w:val="24"/>
          <w:szCs w:val="24"/>
        </w:rPr>
        <w:t>Dalam proses tersebut, akhlak dapat dipahami sebagai sebuah nilai yang imanen dalam penciptaan manusia sehingga relasi konstruktif yang membangunnya tidak cukup hanya dipahami sebagai sebuah karakter baik yang apabila melekat dalam diri seseorang maka keberadaannya akan dianggap sebagai pribadi yang baik tapi jauh lebih dari itu mereka yang memiliki akhlak dapat dikatan sebagai pribadi-pribadi yang memahami hakikat keberadaa</w:t>
      </w:r>
      <w:r w:rsidR="00276115">
        <w:rPr>
          <w:rFonts w:ascii="Times New Arabic" w:hAnsi="Times New Arabic"/>
          <w:sz w:val="24"/>
          <w:szCs w:val="24"/>
        </w:rPr>
        <w:t>n</w:t>
      </w:r>
      <w:r w:rsidR="00C128B6">
        <w:rPr>
          <w:rFonts w:ascii="Times New Arabic" w:hAnsi="Times New Arabic"/>
          <w:sz w:val="24"/>
          <w:szCs w:val="24"/>
        </w:rPr>
        <w:t xml:space="preserve"> dirinya. </w:t>
      </w:r>
    </w:p>
    <w:p w14:paraId="3AFF71C0" w14:textId="00926120" w:rsidR="00A7211E" w:rsidRDefault="00A7211E" w:rsidP="00236CF7">
      <w:pPr>
        <w:pStyle w:val="ListParagraph"/>
        <w:spacing w:after="0" w:line="360" w:lineRule="auto"/>
        <w:ind w:left="0" w:firstLine="629"/>
        <w:contextualSpacing w:val="0"/>
        <w:rPr>
          <w:rFonts w:ascii="Times New Arabic" w:hAnsi="Times New Arabic"/>
          <w:color w:val="000000" w:themeColor="text1"/>
          <w:sz w:val="24"/>
          <w:szCs w:val="24"/>
        </w:rPr>
      </w:pPr>
      <w:r w:rsidRPr="003B1017">
        <w:rPr>
          <w:rFonts w:ascii="Times New Arabic" w:hAnsi="Times New Arabic"/>
          <w:color w:val="000000" w:themeColor="text1"/>
          <w:sz w:val="24"/>
          <w:szCs w:val="24"/>
        </w:rPr>
        <w:t xml:space="preserve">Dalam kerangka historis-empirisnya, posisi pendidikan akan nilai-nilai akhlak yang dalam lokus taksonomi Benjamin S. Bloom biasa dikenal dengan domain afektif dapat dikatakan sebagai suatu kebutuhan </w:t>
      </w:r>
      <w:r w:rsidRPr="003B1017">
        <w:rPr>
          <w:rFonts w:ascii="Times New Arabic" w:hAnsi="Times New Arabic" w:cstheme="majorBidi"/>
          <w:color w:val="000000" w:themeColor="text1"/>
          <w:sz w:val="24"/>
          <w:szCs w:val="24"/>
          <w:lang w:eastAsia="id-ID"/>
        </w:rPr>
        <w:t>kebutuhan yang sangat mendasar dalam pembangunan suatu bangsa mendapatkan penegasan dari suatu hasil survey yang dilakukan oleh Jerald Jellison, seorang psikolog dari University of Southern California, dengan melibatkan kurang lebih 24.000 orang dengan usia rata-rata 20-30 tahun menemukan bahwa semakin melemahnya nilai-nilai akhlak dalam era kekinian. Dari hasil survey tersebut, ditemukan bahwa 41 % di antara responden pernah mengemudikan kendaraan dalam keadaan mabuk atau di bawah pengaruh narkotika, 33 % di antara responden pernah menipu orang terdekat mengenai sesuatu yang dianggap penting menurut kepentingan pribadi,  38 % di antara responden pernah melakukan penipuan dalam hal pembayaran pajak, 45 % di antara responden pernah melakukan perselingku</w:t>
      </w:r>
      <w:r>
        <w:rPr>
          <w:rFonts w:ascii="Times New Arabic" w:hAnsi="Times New Arabic" w:cstheme="majorBidi"/>
          <w:color w:val="000000" w:themeColor="text1"/>
          <w:sz w:val="24"/>
          <w:szCs w:val="24"/>
          <w:lang w:eastAsia="id-ID"/>
        </w:rPr>
        <w:t>han terhadap pasangan yang sah.</w:t>
      </w:r>
      <w:r w:rsidR="00A01FC9">
        <w:rPr>
          <w:rFonts w:ascii="Times New Arabic" w:hAnsi="Times New Arabic" w:cstheme="majorBidi"/>
          <w:color w:val="000000" w:themeColor="text1"/>
          <w:sz w:val="24"/>
          <w:szCs w:val="24"/>
          <w:lang w:eastAsia="id-ID"/>
        </w:rPr>
        <w:t xml:space="preserve"> </w:t>
      </w:r>
      <w:r w:rsidRPr="003B1017">
        <w:rPr>
          <w:rFonts w:ascii="Times New Arabic" w:hAnsi="Times New Arabic"/>
          <w:color w:val="000000" w:themeColor="text1"/>
          <w:sz w:val="24"/>
          <w:szCs w:val="24"/>
        </w:rPr>
        <w:t xml:space="preserve">Senada dengan apa yang digambarkan oleh Thomas Lickona tersebut, Azhar Arsyad juga mengemukakan beberapa fenomena sosial yang mengkhawatirkan pada saat sekarang ini yang menuntut hadirnya pendidikan </w:t>
      </w:r>
      <w:r w:rsidRPr="00DD6197">
        <w:rPr>
          <w:rFonts w:ascii="Times New Arabic" w:hAnsi="Times New Arabic"/>
          <w:color w:val="000000" w:themeColor="text1"/>
          <w:sz w:val="24"/>
          <w:szCs w:val="24"/>
        </w:rPr>
        <w:t>akhlak</w:t>
      </w:r>
      <w:r w:rsidRPr="003B1017">
        <w:rPr>
          <w:rFonts w:ascii="Times New Arabic" w:hAnsi="Times New Arabic"/>
          <w:color w:val="000000" w:themeColor="text1"/>
          <w:sz w:val="24"/>
          <w:szCs w:val="24"/>
        </w:rPr>
        <w:t xml:space="preserve"> sebagai penawarnya  seperti, 1) meningkatnya kekerasan, 2) </w:t>
      </w:r>
      <w:r w:rsidR="00AA4AC4">
        <w:rPr>
          <w:rFonts w:ascii="Times New Arabic" w:hAnsi="Times New Arabic"/>
          <w:color w:val="000000" w:themeColor="text1"/>
          <w:sz w:val="24"/>
          <w:szCs w:val="24"/>
        </w:rPr>
        <w:t>p</w:t>
      </w:r>
      <w:r w:rsidRPr="003B1017">
        <w:rPr>
          <w:rFonts w:ascii="Times New Arabic" w:hAnsi="Times New Arabic"/>
          <w:color w:val="000000" w:themeColor="text1"/>
          <w:sz w:val="24"/>
          <w:szCs w:val="24"/>
        </w:rPr>
        <w:t xml:space="preserve">engaruh </w:t>
      </w:r>
      <w:r w:rsidRPr="003B1017">
        <w:rPr>
          <w:rFonts w:ascii="Times New Arabic" w:hAnsi="Times New Arabic"/>
          <w:i/>
          <w:iCs/>
          <w:color w:val="000000" w:themeColor="text1"/>
          <w:sz w:val="24"/>
          <w:szCs w:val="24"/>
        </w:rPr>
        <w:t>peer-group</w:t>
      </w:r>
      <w:r w:rsidRPr="003B1017">
        <w:rPr>
          <w:rFonts w:ascii="Times New Arabic" w:hAnsi="Times New Arabic"/>
          <w:color w:val="000000" w:themeColor="text1"/>
          <w:sz w:val="24"/>
          <w:szCs w:val="24"/>
        </w:rPr>
        <w:t xml:space="preserve"> yang menguat dalam </w:t>
      </w:r>
      <w:r w:rsidR="00276115">
        <w:rPr>
          <w:rFonts w:ascii="Times New Arabic" w:hAnsi="Times New Arabic"/>
          <w:color w:val="000000" w:themeColor="text1"/>
          <w:sz w:val="24"/>
          <w:szCs w:val="24"/>
        </w:rPr>
        <w:t>ke</w:t>
      </w:r>
      <w:r w:rsidRPr="003B1017">
        <w:rPr>
          <w:rFonts w:ascii="Times New Arabic" w:hAnsi="Times New Arabic"/>
          <w:color w:val="000000" w:themeColor="text1"/>
          <w:sz w:val="24"/>
          <w:szCs w:val="24"/>
        </w:rPr>
        <w:t xml:space="preserve">rja, </w:t>
      </w:r>
      <w:r w:rsidR="008A739C">
        <w:rPr>
          <w:rFonts w:ascii="Times New Arabic" w:hAnsi="Times New Arabic"/>
          <w:color w:val="000000" w:themeColor="text1"/>
          <w:sz w:val="24"/>
          <w:szCs w:val="24"/>
        </w:rPr>
        <w:t>6</w:t>
      </w:r>
      <w:r w:rsidRPr="003B1017">
        <w:rPr>
          <w:rFonts w:ascii="Times New Arabic" w:hAnsi="Times New Arabic"/>
          <w:color w:val="000000" w:themeColor="text1"/>
          <w:sz w:val="24"/>
          <w:szCs w:val="24"/>
        </w:rPr>
        <w:t xml:space="preserve">) </w:t>
      </w:r>
      <w:r w:rsidR="00AA4AC4">
        <w:rPr>
          <w:rFonts w:ascii="Times New Arabic" w:hAnsi="Times New Arabic"/>
          <w:color w:val="000000" w:themeColor="text1"/>
          <w:sz w:val="24"/>
          <w:szCs w:val="24"/>
        </w:rPr>
        <w:t>r</w:t>
      </w:r>
      <w:r w:rsidRPr="003B1017">
        <w:rPr>
          <w:rFonts w:ascii="Times New Arabic" w:hAnsi="Times New Arabic"/>
          <w:color w:val="000000" w:themeColor="text1"/>
          <w:sz w:val="24"/>
          <w:szCs w:val="24"/>
        </w:rPr>
        <w:t xml:space="preserve">endahnya rasa hormat anak terhadap orang tua dan pendidik, </w:t>
      </w:r>
      <w:r w:rsidR="008A739C">
        <w:rPr>
          <w:rFonts w:ascii="Times New Arabic" w:hAnsi="Times New Arabic"/>
          <w:color w:val="000000" w:themeColor="text1"/>
          <w:sz w:val="24"/>
          <w:szCs w:val="24"/>
        </w:rPr>
        <w:t>7</w:t>
      </w:r>
      <w:r w:rsidRPr="003B1017">
        <w:rPr>
          <w:rFonts w:ascii="Times New Arabic" w:hAnsi="Times New Arabic"/>
          <w:color w:val="000000" w:themeColor="text1"/>
          <w:sz w:val="24"/>
          <w:szCs w:val="24"/>
        </w:rPr>
        <w:t xml:space="preserve">) </w:t>
      </w:r>
      <w:r w:rsidR="00AA4AC4">
        <w:rPr>
          <w:rFonts w:ascii="Times New Arabic" w:hAnsi="Times New Arabic"/>
          <w:color w:val="000000" w:themeColor="text1"/>
          <w:sz w:val="24"/>
          <w:szCs w:val="24"/>
        </w:rPr>
        <w:t>m</w:t>
      </w:r>
      <w:r w:rsidRPr="003B1017">
        <w:rPr>
          <w:rFonts w:ascii="Times New Arabic" w:hAnsi="Times New Arabic"/>
          <w:color w:val="000000" w:themeColor="text1"/>
          <w:sz w:val="24"/>
          <w:szCs w:val="24"/>
        </w:rPr>
        <w:t>emb</w:t>
      </w:r>
      <w:r w:rsidR="008A739C">
        <w:rPr>
          <w:rFonts w:ascii="Times New Arabic" w:hAnsi="Times New Arabic"/>
          <w:color w:val="000000" w:themeColor="text1"/>
          <w:sz w:val="24"/>
          <w:szCs w:val="24"/>
        </w:rPr>
        <w:t>uday</w:t>
      </w:r>
      <w:r w:rsidR="00AA4AC4">
        <w:rPr>
          <w:rFonts w:ascii="Times New Arabic" w:hAnsi="Times New Arabic"/>
          <w:color w:val="000000" w:themeColor="text1"/>
          <w:sz w:val="24"/>
          <w:szCs w:val="24"/>
        </w:rPr>
        <w:t xml:space="preserve">anya </w:t>
      </w:r>
      <w:r w:rsidR="00236CF7" w:rsidRPr="003B1017">
        <w:rPr>
          <w:rFonts w:ascii="Times New Arabic" w:hAnsi="Times New Arabic"/>
          <w:color w:val="000000" w:themeColor="text1"/>
          <w:sz w:val="24"/>
          <w:szCs w:val="24"/>
        </w:rPr>
        <w:t xml:space="preserve">tindak kekerasan, </w:t>
      </w:r>
      <w:r w:rsidR="00236CF7">
        <w:rPr>
          <w:rFonts w:ascii="Times New Arabic" w:hAnsi="Times New Arabic"/>
          <w:color w:val="000000" w:themeColor="text1"/>
          <w:sz w:val="24"/>
          <w:szCs w:val="24"/>
        </w:rPr>
        <w:t>3</w:t>
      </w:r>
      <w:r w:rsidR="00236CF7" w:rsidRPr="003B1017">
        <w:rPr>
          <w:rFonts w:ascii="Times New Arabic" w:hAnsi="Times New Arabic"/>
          <w:color w:val="000000" w:themeColor="text1"/>
          <w:sz w:val="24"/>
          <w:szCs w:val="24"/>
        </w:rPr>
        <w:t xml:space="preserve">) </w:t>
      </w:r>
      <w:r w:rsidR="00AA4AC4">
        <w:rPr>
          <w:rFonts w:ascii="Times New Arabic" w:hAnsi="Times New Arabic"/>
          <w:color w:val="000000" w:themeColor="text1"/>
          <w:sz w:val="24"/>
          <w:szCs w:val="24"/>
        </w:rPr>
        <w:t>m</w:t>
      </w:r>
      <w:r w:rsidR="00236CF7" w:rsidRPr="003B1017">
        <w:rPr>
          <w:rFonts w:ascii="Times New Arabic" w:hAnsi="Times New Arabic"/>
          <w:color w:val="000000" w:themeColor="text1"/>
          <w:sz w:val="24"/>
          <w:szCs w:val="24"/>
        </w:rPr>
        <w:t xml:space="preserve">eningkatnya perilaku yang merusak diri seperti seks bebas, narkoba, dan semacamnya, </w:t>
      </w:r>
      <w:r w:rsidR="00236CF7">
        <w:rPr>
          <w:rFonts w:ascii="Times New Arabic" w:hAnsi="Times New Arabic"/>
          <w:color w:val="000000" w:themeColor="text1"/>
          <w:sz w:val="24"/>
          <w:szCs w:val="24"/>
        </w:rPr>
        <w:t>4</w:t>
      </w:r>
      <w:r w:rsidR="00236CF7" w:rsidRPr="003B1017">
        <w:rPr>
          <w:rFonts w:ascii="Times New Arabic" w:hAnsi="Times New Arabic"/>
          <w:color w:val="000000" w:themeColor="text1"/>
          <w:sz w:val="24"/>
          <w:szCs w:val="24"/>
        </w:rPr>
        <w:t xml:space="preserve">) </w:t>
      </w:r>
      <w:r w:rsidR="00AA4AC4">
        <w:rPr>
          <w:rFonts w:ascii="Times New Arabic" w:hAnsi="Times New Arabic"/>
          <w:color w:val="000000" w:themeColor="text1"/>
          <w:sz w:val="24"/>
          <w:szCs w:val="24"/>
        </w:rPr>
        <w:t>m</w:t>
      </w:r>
      <w:r w:rsidR="00236CF7" w:rsidRPr="003B1017">
        <w:rPr>
          <w:rFonts w:ascii="Times New Arabic" w:hAnsi="Times New Arabic"/>
          <w:color w:val="000000" w:themeColor="text1"/>
          <w:sz w:val="24"/>
          <w:szCs w:val="24"/>
        </w:rPr>
        <w:t xml:space="preserve">engaburnya </w:t>
      </w:r>
      <w:r w:rsidR="00236CF7" w:rsidRPr="003B1017">
        <w:rPr>
          <w:rFonts w:ascii="Times New Arabic" w:hAnsi="Times New Arabic"/>
          <w:color w:val="000000" w:themeColor="text1"/>
          <w:sz w:val="24"/>
          <w:szCs w:val="24"/>
        </w:rPr>
        <w:lastRenderedPageBreak/>
        <w:t xml:space="preserve">pedoman moral baik dan buruk, </w:t>
      </w:r>
      <w:r w:rsidR="00236CF7">
        <w:rPr>
          <w:rFonts w:ascii="Times New Arabic" w:hAnsi="Times New Arabic"/>
          <w:color w:val="000000" w:themeColor="text1"/>
          <w:sz w:val="24"/>
          <w:szCs w:val="24"/>
        </w:rPr>
        <w:t>5</w:t>
      </w:r>
      <w:r w:rsidR="00236CF7" w:rsidRPr="003B1017">
        <w:rPr>
          <w:rFonts w:ascii="Times New Arabic" w:hAnsi="Times New Arabic"/>
          <w:color w:val="000000" w:themeColor="text1"/>
          <w:sz w:val="24"/>
          <w:szCs w:val="24"/>
        </w:rPr>
        <w:t xml:space="preserve">) </w:t>
      </w:r>
      <w:r w:rsidR="00AA4AC4">
        <w:rPr>
          <w:rFonts w:ascii="Times New Arabic" w:hAnsi="Times New Arabic"/>
          <w:color w:val="000000" w:themeColor="text1"/>
          <w:sz w:val="24"/>
          <w:szCs w:val="24"/>
        </w:rPr>
        <w:t>m</w:t>
      </w:r>
      <w:r w:rsidR="00236CF7" w:rsidRPr="003B1017">
        <w:rPr>
          <w:rFonts w:ascii="Times New Arabic" w:hAnsi="Times New Arabic"/>
          <w:color w:val="000000" w:themeColor="text1"/>
          <w:sz w:val="24"/>
          <w:szCs w:val="24"/>
        </w:rPr>
        <w:t xml:space="preserve">enurunnya etos </w:t>
      </w:r>
      <w:r w:rsidR="00AA4AC4">
        <w:rPr>
          <w:rFonts w:ascii="Times New Arabic" w:hAnsi="Times New Arabic"/>
          <w:color w:val="000000" w:themeColor="text1"/>
          <w:sz w:val="24"/>
          <w:szCs w:val="24"/>
        </w:rPr>
        <w:t>kerja</w:t>
      </w:r>
      <w:r w:rsidR="008A739C">
        <w:rPr>
          <w:rFonts w:ascii="Times New Arabic" w:hAnsi="Times New Arabic"/>
          <w:color w:val="000000" w:themeColor="text1"/>
          <w:sz w:val="24"/>
          <w:szCs w:val="24"/>
        </w:rPr>
        <w:t>, serta 8</w:t>
      </w:r>
      <w:r w:rsidRPr="003B1017">
        <w:rPr>
          <w:rFonts w:ascii="Times New Arabic" w:hAnsi="Times New Arabic"/>
          <w:color w:val="000000" w:themeColor="text1"/>
          <w:sz w:val="24"/>
          <w:szCs w:val="24"/>
        </w:rPr>
        <w:t xml:space="preserve">) berkembangnya rasa curiga dan kebencian di antara </w:t>
      </w:r>
      <w:r w:rsidR="0060624F">
        <w:rPr>
          <w:rFonts w:ascii="Times New Arabic" w:hAnsi="Times New Arabic"/>
          <w:color w:val="000000" w:themeColor="text1"/>
          <w:sz w:val="24"/>
          <w:szCs w:val="24"/>
        </w:rPr>
        <w:t>sesam</w:t>
      </w:r>
      <w:r w:rsidR="00AA4AC4">
        <w:rPr>
          <w:rFonts w:ascii="Times New Arabic" w:hAnsi="Times New Arabic"/>
          <w:color w:val="000000" w:themeColor="text1"/>
          <w:sz w:val="24"/>
          <w:szCs w:val="24"/>
        </w:rPr>
        <w:t>a.</w:t>
      </w:r>
      <w:r w:rsidR="00BC65B3">
        <w:rPr>
          <w:rFonts w:ascii="Times New Arabic" w:hAnsi="Times New Arabic"/>
          <w:color w:val="000000" w:themeColor="text1"/>
          <w:sz w:val="24"/>
          <w:szCs w:val="24"/>
        </w:rPr>
        <w:t xml:space="preserve"> </w:t>
      </w:r>
      <w:r w:rsidR="00BC43A2">
        <w:rPr>
          <w:rStyle w:val="FootnoteReference"/>
          <w:rFonts w:ascii="Times New Arabic" w:hAnsi="Times New Arabic"/>
          <w:color w:val="000000" w:themeColor="text1"/>
          <w:sz w:val="24"/>
          <w:szCs w:val="24"/>
        </w:rPr>
        <w:footnoteReference w:id="1"/>
      </w:r>
    </w:p>
    <w:p w14:paraId="24EE07AD" w14:textId="2B4B0475" w:rsidR="00A01FC9" w:rsidRDefault="00A01FC9" w:rsidP="00236CF7">
      <w:pPr>
        <w:pStyle w:val="ListParagraph"/>
        <w:spacing w:after="0" w:line="360" w:lineRule="auto"/>
        <w:ind w:left="0" w:firstLine="629"/>
        <w:contextualSpacing w:val="0"/>
        <w:rPr>
          <w:rFonts w:ascii="Times New Arabic" w:hAnsi="Times New Arabic"/>
          <w:color w:val="000000" w:themeColor="text1"/>
          <w:sz w:val="24"/>
          <w:szCs w:val="24"/>
        </w:rPr>
      </w:pPr>
      <w:r>
        <w:rPr>
          <w:rFonts w:ascii="Times New Arabic" w:hAnsi="Times New Arabic"/>
          <w:color w:val="000000" w:themeColor="text1"/>
          <w:sz w:val="24"/>
          <w:szCs w:val="24"/>
        </w:rPr>
        <w:t>Menyikapi maraknya fenomena kehidupan manusia modern yang semakin tersandera dengan keterbatasan nilai-nilai akhlak, diperluka</w:t>
      </w:r>
      <w:r w:rsidR="001249DD">
        <w:rPr>
          <w:rFonts w:ascii="Times New Arabic" w:hAnsi="Times New Arabic"/>
          <w:color w:val="000000" w:themeColor="text1"/>
          <w:sz w:val="24"/>
          <w:szCs w:val="24"/>
        </w:rPr>
        <w:t>n suatu pemahaman yang lebih ko</w:t>
      </w:r>
      <w:r>
        <w:rPr>
          <w:rFonts w:ascii="Times New Arabic" w:hAnsi="Times New Arabic"/>
          <w:color w:val="000000" w:themeColor="text1"/>
          <w:sz w:val="24"/>
          <w:szCs w:val="24"/>
        </w:rPr>
        <w:t xml:space="preserve">mprehensif terkait bagaimana filsafat akhlak dalam pemikiran etika kontemporer. </w:t>
      </w:r>
    </w:p>
    <w:p w14:paraId="471130EB" w14:textId="290E53CF" w:rsidR="00236CF7" w:rsidRDefault="00236CF7" w:rsidP="00236CF7">
      <w:pPr>
        <w:spacing w:after="0" w:line="360" w:lineRule="auto"/>
        <w:rPr>
          <w:rFonts w:ascii="Times New Arabic" w:hAnsi="Times New Arabic"/>
          <w:b/>
          <w:bCs/>
          <w:color w:val="000000" w:themeColor="text1"/>
          <w:sz w:val="24"/>
          <w:szCs w:val="24"/>
        </w:rPr>
      </w:pPr>
      <w:r w:rsidRPr="004726D9">
        <w:rPr>
          <w:rFonts w:ascii="Times New Arabic" w:hAnsi="Times New Arabic"/>
          <w:b/>
          <w:bCs/>
          <w:color w:val="000000" w:themeColor="text1"/>
          <w:sz w:val="24"/>
          <w:szCs w:val="24"/>
        </w:rPr>
        <w:t>METODE</w:t>
      </w:r>
    </w:p>
    <w:p w14:paraId="17DD4437" w14:textId="30DE799C" w:rsidR="004726D9" w:rsidRPr="0003235A" w:rsidRDefault="004726D9" w:rsidP="004726D9">
      <w:pPr>
        <w:spacing w:line="360" w:lineRule="auto"/>
        <w:ind w:firstLine="720"/>
        <w:rPr>
          <w:rFonts w:ascii="Times New Arabic" w:hAnsi="Times New Arabic"/>
          <w:sz w:val="24"/>
          <w:szCs w:val="24"/>
        </w:rPr>
      </w:pPr>
      <w:r w:rsidRPr="0003235A">
        <w:rPr>
          <w:rFonts w:ascii="Times New Arabic" w:hAnsi="Times New Arabic"/>
          <w:sz w:val="24"/>
          <w:szCs w:val="24"/>
        </w:rPr>
        <w:t>Penelitian ini merupakan penelitian kepustakaan. Dalam menggambarkan apa yang dimaksud dengan penelitian kepustakaan ini,</w:t>
      </w:r>
      <w:r>
        <w:rPr>
          <w:rFonts w:ascii="Times New Arabic" w:hAnsi="Times New Arabic"/>
          <w:sz w:val="24"/>
          <w:szCs w:val="24"/>
        </w:rPr>
        <w:t xml:space="preserve"> </w:t>
      </w:r>
      <w:r w:rsidRPr="0003235A">
        <w:rPr>
          <w:rFonts w:ascii="Times New Arabic" w:hAnsi="Times New Arabic"/>
          <w:sz w:val="24"/>
          <w:szCs w:val="24"/>
        </w:rPr>
        <w:t xml:space="preserve">Amir Hamzah </w:t>
      </w:r>
      <w:r>
        <w:rPr>
          <w:rFonts w:ascii="Times New Arabic" w:hAnsi="Times New Arabic"/>
          <w:sz w:val="24"/>
          <w:szCs w:val="24"/>
        </w:rPr>
        <w:t xml:space="preserve">mengemukakan bahwa penelitian kepustakaan merupakan </w:t>
      </w:r>
      <w:r w:rsidRPr="0003235A">
        <w:rPr>
          <w:rFonts w:ascii="Times New Arabic" w:hAnsi="Times New Arabic"/>
          <w:sz w:val="24"/>
          <w:szCs w:val="24"/>
        </w:rPr>
        <w:t>bentuk penelitian yang berkaitan erat dengan analisis teks berupa sumber-sumber kepustakaan untuk dapat menemukan berbagai fakta yang sebenarnya dari obyek penelitian</w:t>
      </w:r>
      <w:r>
        <w:rPr>
          <w:rFonts w:ascii="Times New Arabic" w:hAnsi="Times New Arabic"/>
          <w:sz w:val="24"/>
          <w:szCs w:val="24"/>
        </w:rPr>
        <w:t xml:space="preserve">. </w:t>
      </w:r>
      <w:r>
        <w:rPr>
          <w:rStyle w:val="FootnoteReference"/>
          <w:rFonts w:ascii="Times New Arabic" w:hAnsi="Times New Arabic"/>
          <w:sz w:val="24"/>
          <w:szCs w:val="24"/>
        </w:rPr>
        <w:footnoteReference w:id="2"/>
      </w:r>
      <w:r w:rsidRPr="0003235A">
        <w:rPr>
          <w:rFonts w:ascii="Times New Arabic" w:hAnsi="Times New Arabic"/>
          <w:sz w:val="24"/>
          <w:szCs w:val="24"/>
        </w:rPr>
        <w:t xml:space="preserve"> Data terdiri atas data primer yang bersumber dari berbagai literatur yang langsung berbicara tentang tema yang diangkat sementara data sekunder merupakan data yang bersumber dari berbagai literatur yang secara tidak langsung berbicara tentang tema yang diangkat, Data yang diperoleh selanjutnya direduksi, dipaparkan, untuk selanjutnya ditarik kesimpulan</w:t>
      </w:r>
      <w:r>
        <w:rPr>
          <w:rFonts w:ascii="Times New Arabic" w:hAnsi="Times New Arabic"/>
          <w:sz w:val="24"/>
          <w:szCs w:val="24"/>
        </w:rPr>
        <w:t xml:space="preserve">. </w:t>
      </w:r>
      <w:r>
        <w:rPr>
          <w:rStyle w:val="FootnoteReference"/>
          <w:rFonts w:ascii="Times New Arabic" w:hAnsi="Times New Arabic"/>
          <w:sz w:val="24"/>
          <w:szCs w:val="24"/>
        </w:rPr>
        <w:footnoteReference w:id="3"/>
      </w:r>
    </w:p>
    <w:p w14:paraId="62618F47" w14:textId="2270DFE3" w:rsidR="00603117" w:rsidRPr="00236CF7" w:rsidRDefault="00603117" w:rsidP="00236CF7">
      <w:pPr>
        <w:spacing w:line="360" w:lineRule="auto"/>
        <w:rPr>
          <w:rFonts w:ascii="Times New Arabic" w:hAnsi="Times New Arabic"/>
          <w:b/>
          <w:bCs/>
          <w:sz w:val="24"/>
          <w:szCs w:val="24"/>
        </w:rPr>
      </w:pPr>
      <w:r w:rsidRPr="00236CF7">
        <w:rPr>
          <w:rFonts w:ascii="Times New Arabic" w:hAnsi="Times New Arabic"/>
          <w:b/>
          <w:bCs/>
          <w:sz w:val="24"/>
          <w:szCs w:val="24"/>
        </w:rPr>
        <w:t>PEMBAHASAN</w:t>
      </w:r>
    </w:p>
    <w:p w14:paraId="5F49C91A" w14:textId="60A2E7BD" w:rsidR="00E93450" w:rsidRPr="00236CF7" w:rsidRDefault="00E93450" w:rsidP="00236CF7">
      <w:pPr>
        <w:pStyle w:val="ListParagraph"/>
        <w:numPr>
          <w:ilvl w:val="0"/>
          <w:numId w:val="20"/>
        </w:numPr>
        <w:spacing w:line="360" w:lineRule="auto"/>
        <w:ind w:left="360"/>
        <w:rPr>
          <w:rFonts w:ascii="Times New Arabic" w:hAnsi="Times New Arabic"/>
          <w:b/>
          <w:bCs/>
          <w:sz w:val="24"/>
          <w:szCs w:val="24"/>
        </w:rPr>
      </w:pPr>
      <w:r w:rsidRPr="00236CF7">
        <w:rPr>
          <w:rFonts w:ascii="Times New Arabic" w:hAnsi="Times New Arabic"/>
          <w:b/>
          <w:bCs/>
          <w:sz w:val="24"/>
          <w:szCs w:val="24"/>
        </w:rPr>
        <w:t>Filsafat Akhlak</w:t>
      </w:r>
    </w:p>
    <w:p w14:paraId="57C03CD7" w14:textId="185B5EDF" w:rsidR="00E16C8B" w:rsidRDefault="00E16C8B" w:rsidP="00237378">
      <w:pPr>
        <w:pStyle w:val="ListParagraph"/>
        <w:spacing w:after="0" w:line="360" w:lineRule="auto"/>
        <w:ind w:left="0" w:firstLine="720"/>
        <w:rPr>
          <w:rFonts w:ascii="Times New Arabic" w:hAnsi="Times New Arabic" w:cs="Times New Roman"/>
          <w:bCs/>
          <w:sz w:val="24"/>
          <w:szCs w:val="24"/>
        </w:rPr>
      </w:pPr>
      <w:r>
        <w:rPr>
          <w:rFonts w:ascii="Times New Arabic" w:hAnsi="Times New Arabic" w:cs="Times New Roman"/>
          <w:bCs/>
          <w:sz w:val="24"/>
          <w:szCs w:val="24"/>
        </w:rPr>
        <w:t>Kata “</w:t>
      </w:r>
      <w:r w:rsidRPr="003C421C">
        <w:rPr>
          <w:rFonts w:ascii="Times New Arabic" w:hAnsi="Times New Arabic" w:cs="Times New Roman"/>
          <w:bCs/>
          <w:i/>
          <w:iCs/>
          <w:sz w:val="24"/>
          <w:szCs w:val="24"/>
        </w:rPr>
        <w:t>akhlak</w:t>
      </w:r>
      <w:r>
        <w:rPr>
          <w:rFonts w:ascii="Times New Arabic" w:hAnsi="Times New Arabic" w:cs="Times New Roman"/>
          <w:bCs/>
          <w:sz w:val="24"/>
          <w:szCs w:val="24"/>
        </w:rPr>
        <w:t xml:space="preserve">” memiliki makna perilaku manusia yang memiliki implikasi pada perilaku baik yang disebut dengan </w:t>
      </w:r>
      <w:r w:rsidRPr="00A722FE">
        <w:rPr>
          <w:rFonts w:ascii="Times New Arabic" w:hAnsi="Times New Arabic" w:cs="Times New Roman"/>
          <w:bCs/>
          <w:i/>
          <w:iCs/>
          <w:sz w:val="24"/>
          <w:szCs w:val="24"/>
        </w:rPr>
        <w:t>al-akhlak al-mahmudah</w:t>
      </w:r>
      <w:r>
        <w:rPr>
          <w:rFonts w:ascii="Times New Arabic" w:hAnsi="Times New Arabic" w:cs="Times New Roman"/>
          <w:bCs/>
          <w:sz w:val="24"/>
          <w:szCs w:val="24"/>
        </w:rPr>
        <w:t xml:space="preserve"> ataupun perilaku buruk yang disebut dengan </w:t>
      </w:r>
      <w:r w:rsidRPr="00A722FE">
        <w:rPr>
          <w:rFonts w:ascii="Times New Arabic" w:hAnsi="Times New Arabic" w:cs="Times New Roman"/>
          <w:bCs/>
          <w:i/>
          <w:iCs/>
          <w:sz w:val="24"/>
          <w:szCs w:val="24"/>
        </w:rPr>
        <w:t xml:space="preserve">al-akhlak al-madzmumah. </w:t>
      </w:r>
      <w:r>
        <w:rPr>
          <w:rFonts w:ascii="Times New Arabic" w:hAnsi="Times New Arabic" w:cs="Times New Roman"/>
          <w:bCs/>
          <w:sz w:val="24"/>
          <w:szCs w:val="24"/>
        </w:rPr>
        <w:t xml:space="preserve">Dalam pengertian etimologisnya, sebagaimana digambarkan </w:t>
      </w:r>
      <w:bookmarkStart w:id="0" w:name="_Hlk137269374"/>
      <w:r>
        <w:rPr>
          <w:rFonts w:ascii="Times New Arabic" w:hAnsi="Times New Arabic" w:cs="Times New Roman"/>
          <w:bCs/>
          <w:sz w:val="24"/>
          <w:szCs w:val="24"/>
        </w:rPr>
        <w:t>Adjat Sudrajat dkk</w:t>
      </w:r>
      <w:bookmarkEnd w:id="0"/>
      <w:r>
        <w:rPr>
          <w:rFonts w:ascii="Times New Arabic" w:hAnsi="Times New Arabic" w:cs="Times New Roman"/>
          <w:bCs/>
          <w:sz w:val="24"/>
          <w:szCs w:val="24"/>
        </w:rPr>
        <w:t>., kata “</w:t>
      </w:r>
      <w:r w:rsidRPr="003C421C">
        <w:rPr>
          <w:rFonts w:ascii="Times New Arabic" w:hAnsi="Times New Arabic" w:cs="Times New Roman"/>
          <w:bCs/>
          <w:i/>
          <w:iCs/>
          <w:sz w:val="24"/>
          <w:szCs w:val="24"/>
        </w:rPr>
        <w:t>akhlak</w:t>
      </w:r>
      <w:r>
        <w:rPr>
          <w:rFonts w:ascii="Times New Arabic" w:hAnsi="Times New Arabic" w:cs="Times New Roman"/>
          <w:bCs/>
          <w:sz w:val="24"/>
          <w:szCs w:val="24"/>
        </w:rPr>
        <w:t xml:space="preserve">” berasal dari bahasa Arab yang dapat diartikan dengan budi pekerti, tingkah laku, perangai, ataupun tabiat. Adapun dalam </w:t>
      </w:r>
      <w:r>
        <w:rPr>
          <w:rFonts w:ascii="Times New Arabic" w:hAnsi="Times New Arabic" w:cs="Times New Roman"/>
          <w:bCs/>
          <w:sz w:val="24"/>
          <w:szCs w:val="24"/>
        </w:rPr>
        <w:lastRenderedPageBreak/>
        <w:t>pengertian terminologisnya, akhlak dapat diartikan dengan sifat yang melekat dalam jiwa dan menjadi kepribadian seseorang sehingga mereka akan mewujudkan akhlak tersebut secara spontan dalam kehidupannya tanpa harus berpikir lebih panjang</w:t>
      </w:r>
      <w:r w:rsidR="00E5450F">
        <w:rPr>
          <w:rFonts w:ascii="Times New Arabic" w:hAnsi="Times New Arabic" w:cs="Times New Roman"/>
          <w:bCs/>
          <w:sz w:val="24"/>
          <w:szCs w:val="24"/>
        </w:rPr>
        <w:t xml:space="preserve"> </w:t>
      </w:r>
      <w:r w:rsidR="00BC43A2">
        <w:rPr>
          <w:rStyle w:val="FootnoteReference"/>
          <w:rFonts w:ascii="Times New Arabic" w:hAnsi="Times New Arabic" w:cs="Times New Roman"/>
          <w:bCs/>
          <w:sz w:val="24"/>
          <w:szCs w:val="24"/>
        </w:rPr>
        <w:footnoteReference w:id="4"/>
      </w:r>
      <w:r w:rsidR="008347D9">
        <w:rPr>
          <w:rFonts w:ascii="Times New Arabic" w:hAnsi="Times New Arabic" w:cs="Times New Roman"/>
          <w:bCs/>
          <w:sz w:val="24"/>
          <w:szCs w:val="24"/>
        </w:rPr>
        <w:t>.</w:t>
      </w:r>
    </w:p>
    <w:p w14:paraId="04EAE48B" w14:textId="75DA4B9D" w:rsidR="00E16C8B" w:rsidRDefault="00E16C8B" w:rsidP="00237378">
      <w:pPr>
        <w:pStyle w:val="ListParagraph"/>
        <w:spacing w:after="0" w:line="360" w:lineRule="auto"/>
        <w:ind w:left="0" w:firstLine="720"/>
        <w:rPr>
          <w:rFonts w:ascii="Times New Arabic" w:hAnsi="Times New Arabic" w:cs="Times New Roman"/>
          <w:bCs/>
          <w:sz w:val="24"/>
          <w:szCs w:val="24"/>
        </w:rPr>
      </w:pPr>
      <w:r>
        <w:rPr>
          <w:rFonts w:ascii="Times New Arabic" w:hAnsi="Times New Arabic" w:cs="Times New Roman"/>
          <w:bCs/>
          <w:sz w:val="24"/>
          <w:szCs w:val="24"/>
        </w:rPr>
        <w:t>Apa yang dikemukakan Adjat Sudrajat dkk. sejalan dengan apa yang dikemukakan Rosihan Anwar bahwa akhlak merupakan suatu dorongan jiwa dalam diri seseorang untuk berbuat tanpa pertimbangan lebih lanjut.</w:t>
      </w:r>
      <w:r w:rsidR="00A12790">
        <w:rPr>
          <w:rStyle w:val="FootnoteReference"/>
          <w:rFonts w:ascii="Times New Arabic" w:hAnsi="Times New Arabic" w:cs="Times New Roman"/>
          <w:bCs/>
          <w:sz w:val="24"/>
          <w:szCs w:val="24"/>
        </w:rPr>
        <w:footnoteReference w:id="5"/>
      </w:r>
      <w:r>
        <w:rPr>
          <w:rFonts w:ascii="Times New Arabic" w:hAnsi="Times New Arabic" w:cs="Times New Roman"/>
          <w:bCs/>
          <w:sz w:val="24"/>
          <w:szCs w:val="24"/>
        </w:rPr>
        <w:t xml:space="preserve"> </w:t>
      </w:r>
      <w:r w:rsidR="008A739C">
        <w:rPr>
          <w:rFonts w:ascii="Times New Arabic" w:hAnsi="Times New Arabic" w:cs="Times New Roman"/>
          <w:bCs/>
          <w:sz w:val="24"/>
          <w:szCs w:val="24"/>
        </w:rPr>
        <w:t>M</w:t>
      </w:r>
      <w:r>
        <w:rPr>
          <w:rFonts w:ascii="Times New Arabic" w:hAnsi="Times New Arabic" w:cs="Times New Roman"/>
          <w:bCs/>
          <w:sz w:val="24"/>
          <w:szCs w:val="24"/>
        </w:rPr>
        <w:t>akna yang dapat diambil dari keberadaan akhlak sebagai suatu nilai yang telah terinternalisasikan dalam diri seseorang adalah bahwa akhlak tersebut akan tercermin dengan sendiri</w:t>
      </w:r>
      <w:r w:rsidR="008A739C">
        <w:rPr>
          <w:rFonts w:ascii="Times New Arabic" w:hAnsi="Times New Arabic" w:cs="Times New Roman"/>
          <w:bCs/>
          <w:sz w:val="24"/>
          <w:szCs w:val="24"/>
        </w:rPr>
        <w:t>nya pada pola pikir, pola sikap</w:t>
      </w:r>
      <w:r>
        <w:rPr>
          <w:rFonts w:ascii="Times New Arabic" w:hAnsi="Times New Arabic" w:cs="Times New Roman"/>
          <w:bCs/>
          <w:sz w:val="24"/>
          <w:szCs w:val="24"/>
        </w:rPr>
        <w:t xml:space="preserve"> dan pola tindakan seseorang dalam relasi sosialnya. Spontanitas akhlak untuk muncul ketika merespon berbagai stimulus dalam kehidupan manusia merupakan suatu bagian yang tidak terpisahkan dari nilai-nilai akhlak yang telah diinternalisasikan dalam diri dan kepribadian seseorang. Keberadaan akhlak dalam diri seseorang dapat diidentifikasi dengan merujuk pada berbagai ciri substantif dari akhlak itu sendiri, sebagaimana digambarkan Beni Ahmad Saebani, yang dalam hal ini terdiri atas:</w:t>
      </w:r>
    </w:p>
    <w:p w14:paraId="424E5335" w14:textId="77777777" w:rsidR="00E16C8B" w:rsidRDefault="00E16C8B" w:rsidP="006864A9">
      <w:pPr>
        <w:pStyle w:val="ListParagraph"/>
        <w:numPr>
          <w:ilvl w:val="0"/>
          <w:numId w:val="21"/>
        </w:numPr>
        <w:spacing w:after="0" w:line="360" w:lineRule="auto"/>
        <w:ind w:left="1080"/>
        <w:rPr>
          <w:rFonts w:ascii="Times New Arabic" w:hAnsi="Times New Arabic" w:cs="Times New Roman"/>
          <w:bCs/>
          <w:sz w:val="24"/>
          <w:szCs w:val="24"/>
        </w:rPr>
      </w:pPr>
      <w:r>
        <w:rPr>
          <w:rFonts w:ascii="Times New Arabic" w:hAnsi="Times New Arabic" w:cs="Times New Roman"/>
          <w:bCs/>
          <w:sz w:val="24"/>
          <w:szCs w:val="24"/>
        </w:rPr>
        <w:t>Akhlak merupakan suatu nilai yang tertanam mendalam diri seseorang sehingga bermetamorfosis sebagai kepribadian.</w:t>
      </w:r>
    </w:p>
    <w:p w14:paraId="51DAE042" w14:textId="77777777" w:rsidR="00E16C8B" w:rsidRDefault="00E16C8B" w:rsidP="006864A9">
      <w:pPr>
        <w:pStyle w:val="ListParagraph"/>
        <w:numPr>
          <w:ilvl w:val="0"/>
          <w:numId w:val="21"/>
        </w:numPr>
        <w:spacing w:after="0" w:line="360" w:lineRule="auto"/>
        <w:ind w:left="1080"/>
        <w:rPr>
          <w:rFonts w:ascii="Times New Arabic" w:hAnsi="Times New Arabic" w:cs="Times New Roman"/>
          <w:bCs/>
          <w:sz w:val="24"/>
          <w:szCs w:val="24"/>
        </w:rPr>
      </w:pPr>
      <w:r>
        <w:rPr>
          <w:rFonts w:ascii="Times New Arabic" w:hAnsi="Times New Arabic" w:cs="Times New Roman"/>
          <w:bCs/>
          <w:sz w:val="24"/>
          <w:szCs w:val="24"/>
        </w:rPr>
        <w:t>Akhlak merupakan suatu tindakan yang diambil dengan mudah dan spontan tanpa adanya pertimbangan-pertimbangan yang mendahuluinya.</w:t>
      </w:r>
    </w:p>
    <w:p w14:paraId="54DA332B" w14:textId="77777777" w:rsidR="00E16C8B" w:rsidRDefault="00E16C8B" w:rsidP="006864A9">
      <w:pPr>
        <w:pStyle w:val="ListParagraph"/>
        <w:numPr>
          <w:ilvl w:val="0"/>
          <w:numId w:val="21"/>
        </w:numPr>
        <w:spacing w:after="0" w:line="360" w:lineRule="auto"/>
        <w:ind w:left="1080"/>
        <w:rPr>
          <w:rFonts w:ascii="Times New Arabic" w:hAnsi="Times New Arabic" w:cs="Times New Roman"/>
          <w:bCs/>
          <w:sz w:val="24"/>
          <w:szCs w:val="24"/>
        </w:rPr>
      </w:pPr>
      <w:r>
        <w:rPr>
          <w:rFonts w:ascii="Times New Arabic" w:hAnsi="Times New Arabic" w:cs="Times New Roman"/>
          <w:bCs/>
          <w:sz w:val="24"/>
          <w:szCs w:val="24"/>
        </w:rPr>
        <w:t>Akhlak yang dilakukan seseorang merupakan suatu keinginan sendiri yang muncul tanpa adanya paksaan dari pihak-pihak di luar dirinya.</w:t>
      </w:r>
    </w:p>
    <w:p w14:paraId="156C25D0" w14:textId="045350EE" w:rsidR="00E16C8B" w:rsidRPr="008A739C" w:rsidRDefault="00E16C8B" w:rsidP="006864A9">
      <w:pPr>
        <w:pStyle w:val="ListParagraph"/>
        <w:numPr>
          <w:ilvl w:val="0"/>
          <w:numId w:val="21"/>
        </w:numPr>
        <w:spacing w:after="0" w:line="360" w:lineRule="auto"/>
        <w:ind w:left="1080"/>
        <w:rPr>
          <w:rFonts w:ascii="Times New Arabic" w:hAnsi="Times New Arabic" w:cs="Times New Roman"/>
          <w:bCs/>
          <w:sz w:val="24"/>
          <w:szCs w:val="24"/>
        </w:rPr>
      </w:pPr>
      <w:bookmarkStart w:id="1" w:name="_Hlk137271454"/>
      <w:r w:rsidRPr="008A739C">
        <w:rPr>
          <w:rFonts w:ascii="Times New Arabic" w:hAnsi="Times New Arabic" w:cs="Times New Roman"/>
          <w:bCs/>
          <w:sz w:val="24"/>
          <w:szCs w:val="24"/>
        </w:rPr>
        <w:t xml:space="preserve">Akhlak yang dilakukan seseorang merupakan suatu </w:t>
      </w:r>
      <w:bookmarkEnd w:id="1"/>
      <w:r w:rsidRPr="008A739C">
        <w:rPr>
          <w:rFonts w:ascii="Times New Arabic" w:hAnsi="Times New Arabic" w:cs="Times New Roman"/>
          <w:bCs/>
          <w:sz w:val="24"/>
          <w:szCs w:val="24"/>
        </w:rPr>
        <w:t xml:space="preserve">kesungguhan dan </w:t>
      </w:r>
      <w:r w:rsidR="008A739C" w:rsidRPr="008A739C">
        <w:rPr>
          <w:rFonts w:ascii="Times New Arabic" w:hAnsi="Times New Arabic" w:cs="Times New Roman"/>
          <w:bCs/>
          <w:sz w:val="24"/>
          <w:szCs w:val="24"/>
        </w:rPr>
        <w:t xml:space="preserve">keikhlasan </w:t>
      </w:r>
      <w:r w:rsidRPr="008A739C">
        <w:rPr>
          <w:rFonts w:ascii="Times New Arabic" w:hAnsi="Times New Arabic" w:cs="Times New Roman"/>
          <w:bCs/>
          <w:sz w:val="24"/>
          <w:szCs w:val="24"/>
        </w:rPr>
        <w:t>bukan dilakukan dengan kepura-puraan.</w:t>
      </w:r>
      <w:r w:rsidR="00BC43A2">
        <w:rPr>
          <w:rStyle w:val="FootnoteReference"/>
          <w:rFonts w:ascii="Times New Arabic" w:hAnsi="Times New Arabic" w:cs="Times New Roman"/>
          <w:bCs/>
          <w:sz w:val="24"/>
          <w:szCs w:val="24"/>
        </w:rPr>
        <w:footnoteReference w:id="6"/>
      </w:r>
    </w:p>
    <w:p w14:paraId="090CE040" w14:textId="4F25E07B" w:rsidR="006864A9" w:rsidRPr="00C906C0" w:rsidRDefault="00E16C8B" w:rsidP="00C906C0">
      <w:pPr>
        <w:pStyle w:val="ListParagraph"/>
        <w:spacing w:after="0" w:line="360" w:lineRule="auto"/>
        <w:ind w:left="0" w:firstLine="720"/>
        <w:rPr>
          <w:rFonts w:ascii="Times New Arabic" w:hAnsi="Times New Arabic" w:cs="Times New Roman"/>
          <w:bCs/>
          <w:sz w:val="24"/>
          <w:szCs w:val="24"/>
        </w:rPr>
      </w:pPr>
      <w:r>
        <w:rPr>
          <w:rFonts w:ascii="Times New Arabic" w:hAnsi="Times New Arabic" w:cs="Times New Roman"/>
          <w:bCs/>
          <w:sz w:val="24"/>
          <w:szCs w:val="24"/>
        </w:rPr>
        <w:t>Dalam kaitannya dengan ragam akhlak, akhlak dapat dibagi menjadi tiga ragam yang dalam hal ini adalah:</w:t>
      </w:r>
    </w:p>
    <w:p w14:paraId="4415817E" w14:textId="18EE8CF1" w:rsidR="00E16C8B" w:rsidRDefault="00E16C8B" w:rsidP="006864A9">
      <w:pPr>
        <w:pStyle w:val="ListParagraph"/>
        <w:numPr>
          <w:ilvl w:val="0"/>
          <w:numId w:val="22"/>
        </w:numPr>
        <w:spacing w:after="0" w:line="360" w:lineRule="auto"/>
        <w:ind w:left="360"/>
        <w:rPr>
          <w:rFonts w:ascii="Times New Arabic" w:hAnsi="Times New Arabic" w:cs="Times New Roman"/>
          <w:bCs/>
          <w:sz w:val="24"/>
          <w:szCs w:val="24"/>
        </w:rPr>
      </w:pPr>
      <w:r>
        <w:rPr>
          <w:rFonts w:ascii="Times New Arabic" w:hAnsi="Times New Arabic" w:cs="Times New Roman"/>
          <w:bCs/>
          <w:sz w:val="24"/>
          <w:szCs w:val="24"/>
        </w:rPr>
        <w:t>Akhlak kepada Allah swt.</w:t>
      </w:r>
    </w:p>
    <w:p w14:paraId="081587D5" w14:textId="0B546B9E" w:rsidR="00E16C8B" w:rsidRDefault="00E16C8B" w:rsidP="00237378">
      <w:pPr>
        <w:pStyle w:val="ListParagraph"/>
        <w:spacing w:after="0" w:line="360" w:lineRule="auto"/>
        <w:ind w:left="0" w:firstLine="720"/>
        <w:rPr>
          <w:rFonts w:ascii="Times New Arabic" w:hAnsi="Times New Arabic" w:cs="Times New Roman"/>
          <w:bCs/>
          <w:sz w:val="24"/>
          <w:szCs w:val="24"/>
        </w:rPr>
      </w:pPr>
      <w:r>
        <w:rPr>
          <w:rFonts w:ascii="Times New Arabic" w:hAnsi="Times New Arabic" w:cs="Times New Roman"/>
          <w:bCs/>
          <w:sz w:val="24"/>
          <w:szCs w:val="24"/>
        </w:rPr>
        <w:lastRenderedPageBreak/>
        <w:t xml:space="preserve">Keberadaan manusia sebagai hamba Allah swt. menuntut manusia untuk senantiasa menjaga relasi vertikal </w:t>
      </w:r>
      <w:r w:rsidRPr="005A29C5">
        <w:rPr>
          <w:rFonts w:ascii="Times New Arabic" w:hAnsi="Times New Arabic" w:cs="Times New Roman"/>
          <w:bCs/>
          <w:i/>
          <w:iCs/>
          <w:sz w:val="24"/>
          <w:szCs w:val="24"/>
        </w:rPr>
        <w:t>ta’abbudi</w:t>
      </w:r>
      <w:r>
        <w:rPr>
          <w:rFonts w:ascii="Times New Arabic" w:hAnsi="Times New Arabic" w:cs="Times New Roman"/>
          <w:bCs/>
          <w:sz w:val="24"/>
          <w:szCs w:val="24"/>
        </w:rPr>
        <w:t xml:space="preserve"> kepada-Nya. Dalam konteks ini, akhlak kepada Allah swt. menuntut manusia untuk senantiasa mengarahkan segala apa yang ada dalam dirinya untuk meraih keridhaan-Nya. </w:t>
      </w:r>
      <w:r w:rsidR="008A739C">
        <w:rPr>
          <w:rFonts w:ascii="Times New Arabic" w:hAnsi="Times New Arabic" w:cs="Times New Roman"/>
          <w:bCs/>
          <w:sz w:val="24"/>
          <w:szCs w:val="24"/>
        </w:rPr>
        <w:t>T</w:t>
      </w:r>
      <w:r>
        <w:rPr>
          <w:rFonts w:ascii="Times New Arabic" w:hAnsi="Times New Arabic" w:cs="Times New Roman"/>
          <w:bCs/>
          <w:sz w:val="24"/>
          <w:szCs w:val="24"/>
        </w:rPr>
        <w:t>ujuan utama dari sebuah proses pendidikan Islam adalah bagaimana mendudukkan peserta didik sebagai pribadi-pribadi yang sadar akan keberadaannya sebagai hamba Allah swt. dan mereka tunduk terhadap berbagai syariat agama-Nya dalam lokus ajaran Islam</w:t>
      </w:r>
      <w:r w:rsidR="0060624F">
        <w:rPr>
          <w:rFonts w:ascii="Times New Arabic" w:hAnsi="Times New Arabic" w:cs="Times New Roman"/>
          <w:bCs/>
          <w:sz w:val="24"/>
          <w:szCs w:val="24"/>
        </w:rPr>
        <w:t xml:space="preserve"> </w:t>
      </w:r>
      <w:r w:rsidR="00BC43A2">
        <w:rPr>
          <w:rStyle w:val="FootnoteReference"/>
          <w:rFonts w:ascii="Times New Arabic" w:hAnsi="Times New Arabic" w:cs="Times New Roman"/>
          <w:bCs/>
          <w:sz w:val="24"/>
          <w:szCs w:val="24"/>
        </w:rPr>
        <w:footnoteReference w:id="7"/>
      </w:r>
      <w:r>
        <w:rPr>
          <w:rFonts w:ascii="Times New Arabic" w:hAnsi="Times New Arabic" w:cs="Times New Roman"/>
          <w:bCs/>
          <w:sz w:val="24"/>
          <w:szCs w:val="24"/>
        </w:rPr>
        <w:t xml:space="preserve">. </w:t>
      </w:r>
    </w:p>
    <w:p w14:paraId="3D08ADAD" w14:textId="015B1EE1" w:rsidR="00E16C8B" w:rsidRDefault="00E16C8B" w:rsidP="006864A9">
      <w:pPr>
        <w:pStyle w:val="ListParagraph"/>
        <w:numPr>
          <w:ilvl w:val="0"/>
          <w:numId w:val="22"/>
        </w:numPr>
        <w:spacing w:after="0" w:line="360" w:lineRule="auto"/>
        <w:ind w:left="360"/>
        <w:rPr>
          <w:rFonts w:ascii="Times New Arabic" w:hAnsi="Times New Arabic" w:cs="Times New Roman"/>
          <w:bCs/>
          <w:sz w:val="24"/>
          <w:szCs w:val="24"/>
        </w:rPr>
      </w:pPr>
      <w:r>
        <w:rPr>
          <w:rFonts w:ascii="Times New Arabic" w:hAnsi="Times New Arabic" w:cs="Times New Roman"/>
          <w:bCs/>
          <w:sz w:val="24"/>
          <w:szCs w:val="24"/>
        </w:rPr>
        <w:t>Akhlak kepada sesama manusia</w:t>
      </w:r>
    </w:p>
    <w:p w14:paraId="10FBA1A3" w14:textId="77777777" w:rsidR="00E16C8B" w:rsidRDefault="00E16C8B" w:rsidP="00237378">
      <w:pPr>
        <w:pStyle w:val="ListParagraph"/>
        <w:spacing w:after="0" w:line="360" w:lineRule="auto"/>
        <w:ind w:left="0" w:firstLine="720"/>
        <w:rPr>
          <w:rFonts w:ascii="Times New Arabic" w:hAnsi="Times New Arabic" w:cs="Times New Roman"/>
          <w:bCs/>
          <w:sz w:val="24"/>
          <w:szCs w:val="24"/>
        </w:rPr>
      </w:pPr>
      <w:r>
        <w:rPr>
          <w:rFonts w:ascii="Times New Arabic" w:hAnsi="Times New Arabic" w:cs="Times New Roman"/>
          <w:bCs/>
          <w:sz w:val="24"/>
          <w:szCs w:val="24"/>
        </w:rPr>
        <w:t>Manusia merupakan makhluk sosial yang dalam kehidupannya menunjukkan relasi sosial yang sangat masif satu sama lain. Dalam relasi sosial yang terbangun di antara sesama manusia, diperlukan suatu kepekaan sosial yang terbangun atas nilai-nilai akhlak yang baik sehingga keberadaan mereka menjadi rahmat bagi sesama manusia. Beberapa akhlak yang baik yang dapat menjadi perekat bagi sesama manusia dalam sebuah interaksi sosial yang sangat masif adalah kejujuran, empati, kesopanan, dan yang lainnya.</w:t>
      </w:r>
    </w:p>
    <w:p w14:paraId="2074B140" w14:textId="0C8A8D1B" w:rsidR="00E16C8B" w:rsidRDefault="00E16C8B" w:rsidP="006864A9">
      <w:pPr>
        <w:pStyle w:val="ListParagraph"/>
        <w:numPr>
          <w:ilvl w:val="0"/>
          <w:numId w:val="22"/>
        </w:numPr>
        <w:spacing w:after="0" w:line="360" w:lineRule="auto"/>
        <w:ind w:left="360"/>
        <w:rPr>
          <w:rFonts w:ascii="Times New Arabic" w:hAnsi="Times New Arabic" w:cs="Times New Roman"/>
          <w:bCs/>
          <w:sz w:val="24"/>
          <w:szCs w:val="24"/>
        </w:rPr>
      </w:pPr>
      <w:r>
        <w:rPr>
          <w:rFonts w:ascii="Times New Arabic" w:hAnsi="Times New Arabic" w:cs="Times New Roman"/>
          <w:bCs/>
          <w:sz w:val="24"/>
          <w:szCs w:val="24"/>
        </w:rPr>
        <w:t>Akhlak kepada semua ciptaan Allah swt. di alam semesta</w:t>
      </w:r>
    </w:p>
    <w:p w14:paraId="37C09F38" w14:textId="77777777" w:rsidR="00E16C8B" w:rsidRDefault="00E16C8B" w:rsidP="00237378">
      <w:pPr>
        <w:pStyle w:val="ListParagraph"/>
        <w:spacing w:after="0" w:line="360" w:lineRule="auto"/>
        <w:ind w:left="0" w:firstLine="720"/>
        <w:rPr>
          <w:rFonts w:ascii="Times New Arabic" w:hAnsi="Times New Arabic" w:cs="Times New Roman"/>
          <w:bCs/>
          <w:sz w:val="24"/>
          <w:szCs w:val="24"/>
        </w:rPr>
      </w:pPr>
      <w:r>
        <w:rPr>
          <w:rFonts w:ascii="Times New Arabic" w:hAnsi="Times New Arabic" w:cs="Times New Roman"/>
          <w:bCs/>
          <w:sz w:val="24"/>
          <w:szCs w:val="24"/>
        </w:rPr>
        <w:t xml:space="preserve">Akhlak kepada semua ciptaan Allah swt. di alam semesta merupakan suatu akhlak yang mendudukkan manusia sebagai agen dalam penguatan kehidupan makrokosmos. Beberapa tindakan yang dapat dilakukan manusia dalam mewujudkan akhlak kepada semua ciptaan Allah swt. di alam semesta tersebut diantaranya adalah menjaga kebersihan lingkungan, menjaga kelestarian hutan, membersihkan sungai dari limbah pencemaran, dan yang lainnya. </w:t>
      </w:r>
    </w:p>
    <w:p w14:paraId="73A8FF4F" w14:textId="77777777" w:rsidR="00E16C8B" w:rsidRDefault="00E16C8B" w:rsidP="00237378">
      <w:pPr>
        <w:pStyle w:val="ListParagraph"/>
        <w:spacing w:after="0" w:line="360" w:lineRule="auto"/>
        <w:ind w:left="0" w:firstLine="720"/>
        <w:rPr>
          <w:rFonts w:ascii="Times New Arabic" w:hAnsi="Times New Arabic" w:cs="Times New Roman"/>
          <w:bCs/>
          <w:sz w:val="24"/>
          <w:szCs w:val="24"/>
        </w:rPr>
      </w:pPr>
      <w:bookmarkStart w:id="2" w:name="_Hlk137496774"/>
      <w:r>
        <w:rPr>
          <w:rFonts w:ascii="Times New Arabic" w:hAnsi="Times New Arabic" w:cs="Times New Roman"/>
          <w:bCs/>
          <w:sz w:val="24"/>
          <w:szCs w:val="24"/>
        </w:rPr>
        <w:t xml:space="preserve">Sementara itu, </w:t>
      </w:r>
      <w:bookmarkStart w:id="3" w:name="_Hlk137275301"/>
      <w:r>
        <w:rPr>
          <w:rFonts w:ascii="Times New Arabic" w:hAnsi="Times New Arabic" w:cs="Times New Roman"/>
          <w:bCs/>
          <w:sz w:val="24"/>
          <w:szCs w:val="24"/>
        </w:rPr>
        <w:t xml:space="preserve">Akilah Mahmud </w:t>
      </w:r>
      <w:bookmarkEnd w:id="3"/>
      <w:r>
        <w:rPr>
          <w:rFonts w:ascii="Times New Arabic" w:hAnsi="Times New Arabic" w:cs="Times New Roman"/>
          <w:bCs/>
          <w:sz w:val="24"/>
          <w:szCs w:val="24"/>
        </w:rPr>
        <w:t>mengemukakan bahwa ragam akhlak juga dapat dilihat dari berbagai ciri yang melingkupinya yang dalam hal ini dapat digambarkan sebagai berikut:</w:t>
      </w:r>
    </w:p>
    <w:p w14:paraId="35575CFB" w14:textId="4B710261" w:rsidR="00E16C8B" w:rsidRPr="007123EF" w:rsidRDefault="00E16C8B" w:rsidP="007123EF">
      <w:pPr>
        <w:pStyle w:val="ListParagraph"/>
        <w:numPr>
          <w:ilvl w:val="0"/>
          <w:numId w:val="23"/>
        </w:numPr>
        <w:spacing w:after="0" w:line="360" w:lineRule="auto"/>
        <w:ind w:left="360"/>
        <w:rPr>
          <w:rFonts w:ascii="Times New Arabic" w:hAnsi="Times New Arabic" w:cs="Times New Roman"/>
          <w:bCs/>
          <w:sz w:val="24"/>
          <w:szCs w:val="24"/>
        </w:rPr>
      </w:pPr>
      <w:r w:rsidRPr="007123EF">
        <w:rPr>
          <w:rFonts w:ascii="Times New Arabic" w:hAnsi="Times New Arabic" w:cs="Times New Roman"/>
          <w:bCs/>
          <w:sz w:val="24"/>
          <w:szCs w:val="24"/>
        </w:rPr>
        <w:t>Akhlak Rabbani</w:t>
      </w:r>
    </w:p>
    <w:p w14:paraId="7396D695" w14:textId="27F679DD" w:rsidR="00E16C8B" w:rsidRDefault="00E16C8B" w:rsidP="007123EF">
      <w:pPr>
        <w:pStyle w:val="ListParagraph"/>
        <w:spacing w:after="0" w:line="360" w:lineRule="auto"/>
        <w:ind w:left="0" w:firstLine="720"/>
        <w:rPr>
          <w:rFonts w:ascii="Times New Arabic" w:hAnsi="Times New Arabic" w:cs="Times New Roman"/>
          <w:bCs/>
          <w:sz w:val="24"/>
          <w:szCs w:val="24"/>
        </w:rPr>
      </w:pPr>
      <w:r>
        <w:rPr>
          <w:rFonts w:ascii="Times New Arabic" w:hAnsi="Times New Arabic" w:cs="Times New Roman"/>
          <w:bCs/>
          <w:sz w:val="24"/>
          <w:szCs w:val="24"/>
        </w:rPr>
        <w:t>Akhlak Rabbani merupakan akhlak yang terbangun atas nilai-nilai yang bersifat mutlak sehingga normativitas akhl</w:t>
      </w:r>
      <w:r w:rsidR="00512F87">
        <w:rPr>
          <w:rFonts w:ascii="Times New Arabic" w:hAnsi="Times New Arabic" w:cs="Times New Roman"/>
          <w:bCs/>
          <w:sz w:val="24"/>
          <w:szCs w:val="24"/>
        </w:rPr>
        <w:t xml:space="preserve">ak Rabbani ini sangat kuat dan </w:t>
      </w:r>
      <w:r>
        <w:rPr>
          <w:rFonts w:ascii="Times New Arabic" w:hAnsi="Times New Arabic" w:cs="Times New Roman"/>
          <w:bCs/>
          <w:sz w:val="24"/>
          <w:szCs w:val="24"/>
        </w:rPr>
        <w:t>tidak terikat pada ruang-ruang yang bersifat kondisional dan historis.</w:t>
      </w:r>
    </w:p>
    <w:p w14:paraId="4CABA1E4" w14:textId="77777777" w:rsidR="007123EF" w:rsidRDefault="00E16C8B" w:rsidP="007123EF">
      <w:pPr>
        <w:pStyle w:val="ListParagraph"/>
        <w:numPr>
          <w:ilvl w:val="0"/>
          <w:numId w:val="23"/>
        </w:numPr>
        <w:spacing w:after="0" w:line="360" w:lineRule="auto"/>
        <w:ind w:left="360"/>
        <w:rPr>
          <w:rFonts w:ascii="Times New Arabic" w:hAnsi="Times New Arabic" w:cs="Times New Roman"/>
          <w:bCs/>
          <w:sz w:val="24"/>
          <w:szCs w:val="24"/>
        </w:rPr>
      </w:pPr>
      <w:r w:rsidRPr="007123EF">
        <w:rPr>
          <w:rFonts w:ascii="Times New Arabic" w:hAnsi="Times New Arabic" w:cs="Times New Roman"/>
          <w:bCs/>
          <w:sz w:val="24"/>
          <w:szCs w:val="24"/>
        </w:rPr>
        <w:lastRenderedPageBreak/>
        <w:t>Akhlak manusiawi</w:t>
      </w:r>
    </w:p>
    <w:p w14:paraId="7AB990BB" w14:textId="6F6E87A9" w:rsidR="00E16C8B" w:rsidRPr="007123EF" w:rsidRDefault="00E16C8B" w:rsidP="007123EF">
      <w:pPr>
        <w:spacing w:after="0" w:line="360" w:lineRule="auto"/>
        <w:ind w:firstLine="720"/>
        <w:rPr>
          <w:rFonts w:ascii="Times New Arabic" w:hAnsi="Times New Arabic" w:cs="Times New Roman"/>
          <w:bCs/>
          <w:sz w:val="24"/>
          <w:szCs w:val="24"/>
        </w:rPr>
      </w:pPr>
      <w:r w:rsidRPr="007123EF">
        <w:rPr>
          <w:rFonts w:ascii="Times New Arabic" w:hAnsi="Times New Arabic" w:cs="Times New Roman"/>
          <w:bCs/>
          <w:sz w:val="24"/>
          <w:szCs w:val="24"/>
        </w:rPr>
        <w:t>Akhlak manusiawi merupakan akhlak yang sejalan dengan fitrah penciptaan manusia di muka bumi. Dengan akhlak manusiawi ini, manusia mengarahkan segala perilakunya pada pencapaian kebahagiaan dunia dan akhirat sesuai dengan fitrah penciptaan mereka.</w:t>
      </w:r>
    </w:p>
    <w:p w14:paraId="3BF25922" w14:textId="77777777" w:rsidR="00E16C8B" w:rsidRDefault="00E16C8B" w:rsidP="007123EF">
      <w:pPr>
        <w:pStyle w:val="ListParagraph"/>
        <w:numPr>
          <w:ilvl w:val="0"/>
          <w:numId w:val="23"/>
        </w:numPr>
        <w:spacing w:after="0" w:line="360" w:lineRule="auto"/>
        <w:ind w:left="425" w:hanging="425"/>
        <w:rPr>
          <w:rFonts w:ascii="Times New Arabic" w:hAnsi="Times New Arabic" w:cs="Times New Roman"/>
          <w:bCs/>
          <w:sz w:val="24"/>
          <w:szCs w:val="24"/>
        </w:rPr>
      </w:pPr>
      <w:r>
        <w:rPr>
          <w:rFonts w:ascii="Times New Arabic" w:hAnsi="Times New Arabic" w:cs="Times New Roman"/>
          <w:bCs/>
          <w:sz w:val="24"/>
          <w:szCs w:val="24"/>
        </w:rPr>
        <w:t>Akhlak universal</w:t>
      </w:r>
    </w:p>
    <w:p w14:paraId="5B52494A" w14:textId="77777777" w:rsidR="00E16C8B" w:rsidRDefault="00E16C8B" w:rsidP="007123EF">
      <w:pPr>
        <w:pStyle w:val="ListParagraph"/>
        <w:spacing w:after="0" w:line="360" w:lineRule="auto"/>
        <w:ind w:left="17" w:firstLine="720"/>
        <w:rPr>
          <w:rFonts w:ascii="Times New Arabic" w:hAnsi="Times New Arabic" w:cs="Times New Roman"/>
          <w:bCs/>
          <w:sz w:val="24"/>
          <w:szCs w:val="24"/>
        </w:rPr>
      </w:pPr>
      <w:r>
        <w:rPr>
          <w:rFonts w:ascii="Times New Arabic" w:hAnsi="Times New Arabic" w:cs="Times New Roman"/>
          <w:bCs/>
          <w:sz w:val="24"/>
          <w:szCs w:val="24"/>
        </w:rPr>
        <w:t xml:space="preserve">Akhlak universal merupakan akhlak yang berlaku universal sehingga dapat dikatakan sebagai nilai yang berlaku kosmopolitan dimana akhlak universal tersebut bisa berlaku vertikal serta bisa juga berlaku horizontal. Adapun pijakan teologis normatif dalam al-Qur’an yang menggambarkan akhlak universal tersebut adalah </w:t>
      </w:r>
      <w:r w:rsidRPr="003214B4">
        <w:rPr>
          <w:rFonts w:ascii="Times New Arabic" w:hAnsi="Times New Arabic" w:cs="Times New Roman"/>
          <w:bCs/>
          <w:sz w:val="24"/>
          <w:szCs w:val="24"/>
        </w:rPr>
        <w:t>QS. al-An’am/06:151</w:t>
      </w:r>
      <w:r>
        <w:rPr>
          <w:rFonts w:ascii="Times New Arabic" w:hAnsi="Times New Arabic" w:cs="Times New Roman"/>
          <w:bCs/>
          <w:sz w:val="24"/>
          <w:szCs w:val="24"/>
        </w:rPr>
        <w:t>:</w:t>
      </w:r>
    </w:p>
    <w:p w14:paraId="7ED270D9" w14:textId="02F2881C" w:rsidR="00E16C8B" w:rsidRPr="00877213" w:rsidRDefault="00E16C8B" w:rsidP="00E16C8B">
      <w:pPr>
        <w:pStyle w:val="ListParagraph"/>
        <w:bidi/>
        <w:spacing w:after="0"/>
        <w:ind w:left="0" w:firstLine="17"/>
        <w:rPr>
          <w:rFonts w:cs="KFGQPC Uthmanic Script HAFS"/>
          <w:sz w:val="32"/>
          <w:szCs w:val="32"/>
          <w:rtl/>
        </w:rPr>
      </w:pPr>
      <w:r>
        <w:rPr>
          <w:rFonts w:cs="KFGQPC Uthmanic Script HAFS" w:hint="cs"/>
          <w:sz w:val="28"/>
          <w:szCs w:val="28"/>
          <w:rtl/>
        </w:rPr>
        <w:t>ق</w:t>
      </w:r>
      <w:r w:rsidRPr="00877213">
        <w:rPr>
          <w:rFonts w:cs="KFGQPC Uthmanic Script HAFS" w:hint="cs"/>
          <w:sz w:val="32"/>
          <w:szCs w:val="32"/>
          <w:rtl/>
        </w:rPr>
        <w:t>لۡ تَعَالَوۡاْ أَتۡلُ مَا حَرَّمَ رَبُّكُمۡ عَلَيۡكُمۡۖ أَلَّا تُشۡرِكُواْ بِهِۦ شَيۡ</w:t>
      </w:r>
      <w:r w:rsidRPr="00877213">
        <w:rPr>
          <w:rFonts w:cs="KFGQPC Uthmanic Script HAFS" w:hint="cs"/>
          <w:sz w:val="32"/>
          <w:szCs w:val="32"/>
        </w:rPr>
        <w:t>‍</w:t>
      </w:r>
      <w:r w:rsidRPr="00877213">
        <w:rPr>
          <w:rFonts w:cs="KFGQPC Uthmanic Script HAFS" w:hint="cs"/>
          <w:sz w:val="32"/>
          <w:szCs w:val="32"/>
          <w:rtl/>
        </w:rPr>
        <w:t>ٔٗاۖ وَبِٱلۡوَٰلِدَيۡنِ إِحۡسَٰنٗاۖ وَلَا تَقۡتُلُوٓاْ أَوۡلَٰدَكُم مِّنۡ إِمۡلَٰقٖ نَّحۡنُ نَرۡزُقُكُمۡ وَإِيَّاهُمۡۖ وَلَا تَقۡرَبُواْ ٱلۡفَوَٰحِشَ مَا ظَهَرَ مِنۡهَا وَمَا بَطَنَۖ وَلَا تَقۡتُلُواْ ٱلنَّفۡسَ ٱلَّتِي حَرَّمَ ٱللَّهُ إِلَّا بِٱلۡحَقِّۚ ذَٰلِكُمۡ وَصَّىٰكُم بِهِۦ لَعَلَّكُمۡ تَعۡقِلُونَ  ١٥١</w:t>
      </w:r>
    </w:p>
    <w:p w14:paraId="62538797" w14:textId="77777777" w:rsidR="00877213" w:rsidRDefault="00877213" w:rsidP="00E16C8B">
      <w:pPr>
        <w:pStyle w:val="ListParagraph"/>
        <w:spacing w:after="0" w:line="276" w:lineRule="auto"/>
        <w:ind w:left="0"/>
        <w:rPr>
          <w:rFonts w:ascii="Times New Arabic" w:hAnsi="Times New Arabic" w:cs="Arial"/>
          <w:bCs/>
          <w:sz w:val="24"/>
          <w:szCs w:val="24"/>
        </w:rPr>
      </w:pPr>
    </w:p>
    <w:p w14:paraId="6A403448" w14:textId="77777777" w:rsidR="00E16C8B" w:rsidRPr="003214B4" w:rsidRDefault="00E16C8B" w:rsidP="00E16C8B">
      <w:pPr>
        <w:pStyle w:val="ListParagraph"/>
        <w:spacing w:after="0" w:line="276" w:lineRule="auto"/>
        <w:ind w:left="0"/>
        <w:rPr>
          <w:rFonts w:ascii="Times New Arabic" w:hAnsi="Times New Arabic" w:cs="Arial"/>
          <w:bCs/>
          <w:sz w:val="24"/>
          <w:szCs w:val="24"/>
        </w:rPr>
      </w:pPr>
      <w:r w:rsidRPr="003214B4">
        <w:rPr>
          <w:rFonts w:ascii="Times New Arabic" w:hAnsi="Times New Arabic" w:cs="Arial"/>
          <w:bCs/>
          <w:sz w:val="24"/>
          <w:szCs w:val="24"/>
        </w:rPr>
        <w:t>Terjemahnya:</w:t>
      </w:r>
    </w:p>
    <w:p w14:paraId="3C22AD4F" w14:textId="77777777" w:rsidR="00E16C8B" w:rsidRDefault="00E16C8B" w:rsidP="00E16C8B">
      <w:pPr>
        <w:pStyle w:val="ListParagraph"/>
        <w:spacing w:after="0" w:line="276" w:lineRule="auto"/>
        <w:rPr>
          <w:rFonts w:ascii="Times New Arabic" w:hAnsi="Times New Arabic" w:cs="Arial"/>
          <w:bCs/>
          <w:sz w:val="24"/>
          <w:szCs w:val="24"/>
        </w:rPr>
      </w:pPr>
      <w:r w:rsidRPr="003214B4">
        <w:rPr>
          <w:rFonts w:ascii="Times New Arabic" w:hAnsi="Times New Arabic" w:cs="Arial"/>
          <w:bCs/>
          <w:sz w:val="24"/>
          <w:szCs w:val="24"/>
        </w:rPr>
        <w:t>Katakanlah: "Marilah kubacakan apa yang diharamkan atas kamu oleh Tuhanmu yaitu: janganlah kamu mempersekutukan sesuatu dengan Dia, berbuat baiklah terhadap kedua orang ibu bapa, dan janganlah kamu membunuh anak-anak kamu karena takut kemiskinan, Kami akan memberi rezeki kepadamu dan kepada mereka, dan janganlah kamu mendekati perbuatan-perbuatan yang keji, baik yang nampak di antaranya maupun yang tersembunyi, dan janganlah kamu membunuh jiwa yang diharamkan Allah (membunuhnya) melainkan dengan sesuatu (sebab) yang benar". Demikian itu yang diperintahkan kepadamu supaya kamu memahami(nya).</w:t>
      </w:r>
    </w:p>
    <w:p w14:paraId="6E201721" w14:textId="77777777" w:rsidR="007123EF" w:rsidRPr="003214B4" w:rsidRDefault="007123EF" w:rsidP="00E16C8B">
      <w:pPr>
        <w:pStyle w:val="ListParagraph"/>
        <w:spacing w:after="0" w:line="276" w:lineRule="auto"/>
        <w:rPr>
          <w:rFonts w:ascii="Times New Arabic" w:hAnsi="Times New Arabic" w:cs="Arial"/>
          <w:bCs/>
          <w:sz w:val="24"/>
          <w:szCs w:val="24"/>
        </w:rPr>
      </w:pPr>
    </w:p>
    <w:p w14:paraId="195F92E8" w14:textId="677DD449" w:rsidR="00E16C8B" w:rsidRDefault="00E16C8B" w:rsidP="007123EF">
      <w:pPr>
        <w:pStyle w:val="ListParagraph"/>
        <w:numPr>
          <w:ilvl w:val="0"/>
          <w:numId w:val="23"/>
        </w:numPr>
        <w:spacing w:after="0" w:line="360" w:lineRule="auto"/>
        <w:ind w:left="360"/>
        <w:rPr>
          <w:rFonts w:ascii="Times New Arabic" w:hAnsi="Times New Arabic" w:cs="Times New Roman"/>
          <w:bCs/>
          <w:sz w:val="24"/>
          <w:szCs w:val="24"/>
        </w:rPr>
      </w:pPr>
      <w:r>
        <w:rPr>
          <w:rFonts w:ascii="Times New Arabic" w:hAnsi="Times New Arabic" w:cs="Times New Roman"/>
          <w:bCs/>
          <w:sz w:val="24"/>
          <w:szCs w:val="24"/>
        </w:rPr>
        <w:t>Akhlak keseimbangan</w:t>
      </w:r>
    </w:p>
    <w:p w14:paraId="029394A5" w14:textId="77777777" w:rsidR="00E16C8B" w:rsidRPr="007123EF" w:rsidRDefault="00E16C8B" w:rsidP="007123EF">
      <w:pPr>
        <w:spacing w:after="0" w:line="360" w:lineRule="auto"/>
        <w:ind w:firstLine="720"/>
        <w:rPr>
          <w:rFonts w:ascii="Times New Arabic" w:hAnsi="Times New Arabic" w:cs="Times New Roman"/>
          <w:bCs/>
          <w:sz w:val="24"/>
          <w:szCs w:val="24"/>
        </w:rPr>
      </w:pPr>
      <w:r w:rsidRPr="007123EF">
        <w:rPr>
          <w:rFonts w:ascii="Times New Arabic" w:hAnsi="Times New Arabic" w:cs="Times New Roman"/>
          <w:bCs/>
          <w:sz w:val="24"/>
          <w:szCs w:val="24"/>
        </w:rPr>
        <w:t xml:space="preserve">Akhlak keseimbangan dapat dipahami sebagai akhlak yang melihat bagaimana manusia dalam kehidupannya harus mampu menghadirkan keseimbangan dua kutub seperti dunia dan akhirat, jasmani dan ruhani, dan yang lainnya. Hal ini menekankan bagaimana konsep keseimbangan tersebut dapat terjabarkan di atas dimensi akhlak. </w:t>
      </w:r>
    </w:p>
    <w:p w14:paraId="72BA208E" w14:textId="77777777" w:rsidR="00E16C8B" w:rsidRDefault="00E16C8B" w:rsidP="007123EF">
      <w:pPr>
        <w:pStyle w:val="ListParagraph"/>
        <w:numPr>
          <w:ilvl w:val="0"/>
          <w:numId w:val="23"/>
        </w:numPr>
        <w:spacing w:after="0" w:line="360" w:lineRule="auto"/>
        <w:ind w:left="284" w:hanging="284"/>
        <w:rPr>
          <w:rFonts w:ascii="Times New Arabic" w:hAnsi="Times New Arabic" w:cs="Times New Roman"/>
          <w:bCs/>
          <w:sz w:val="24"/>
          <w:szCs w:val="24"/>
        </w:rPr>
      </w:pPr>
      <w:r>
        <w:rPr>
          <w:rFonts w:ascii="Times New Arabic" w:hAnsi="Times New Arabic" w:cs="Times New Roman"/>
          <w:bCs/>
          <w:sz w:val="24"/>
          <w:szCs w:val="24"/>
        </w:rPr>
        <w:t>Akhlak realistik</w:t>
      </w:r>
    </w:p>
    <w:p w14:paraId="697FE4A4" w14:textId="3AAE835F" w:rsidR="00E16C8B" w:rsidRPr="007123EF" w:rsidRDefault="00E16C8B" w:rsidP="007123EF">
      <w:pPr>
        <w:spacing w:after="0" w:line="360" w:lineRule="auto"/>
        <w:ind w:firstLine="720"/>
        <w:rPr>
          <w:rFonts w:ascii="Times New Arabic" w:hAnsi="Times New Arabic" w:cs="Times New Roman"/>
          <w:bCs/>
          <w:sz w:val="24"/>
          <w:szCs w:val="24"/>
        </w:rPr>
      </w:pPr>
      <w:r w:rsidRPr="007123EF">
        <w:rPr>
          <w:rFonts w:ascii="Times New Arabic" w:hAnsi="Times New Arabic" w:cs="Times New Roman"/>
          <w:bCs/>
          <w:sz w:val="24"/>
          <w:szCs w:val="24"/>
        </w:rPr>
        <w:lastRenderedPageBreak/>
        <w:t>Akhlak realistik merupakan akhlak yang melihat manusa dengan segala potensi yang dimilikinya secara realistis. Dalam proses tersebut, manusia memiliki kelebihan serta kelemahan sekaligus sehingga realitas tersebut harus disikapi secara realistis. Hal ini dapat ditemukan misalnya pada adanya kebolehan manusia untuk melakukan sesuatu yang boleh jadi hukum asalnya adalah haram dengan alasan darurat.</w:t>
      </w:r>
    </w:p>
    <w:bookmarkEnd w:id="2"/>
    <w:p w14:paraId="591BF112" w14:textId="5FB63FA4" w:rsidR="00E93450" w:rsidRPr="00E93450" w:rsidRDefault="00A01FC9" w:rsidP="00237378">
      <w:pPr>
        <w:spacing w:after="0" w:line="360" w:lineRule="auto"/>
        <w:ind w:firstLine="720"/>
        <w:contextualSpacing/>
        <w:rPr>
          <w:rFonts w:ascii="Times New Arabic" w:eastAsia="Calibri" w:hAnsi="Times New Arabic" w:cs="Times New Roman"/>
          <w:sz w:val="24"/>
          <w:szCs w:val="24"/>
        </w:rPr>
      </w:pPr>
      <w:r>
        <w:rPr>
          <w:rFonts w:ascii="Times New Roman" w:eastAsia="Times New Roman" w:hAnsi="Times New Roman" w:cs="Times New Roman"/>
          <w:sz w:val="24"/>
          <w:szCs w:val="24"/>
        </w:rPr>
        <w:t xml:space="preserve">Akhlak dalam makna aksiologisnya bisa dikatakan sebagi suat kerangka nilai dalam bersikap, bertutur, ataupun bertindak. </w:t>
      </w:r>
      <w:r w:rsidR="00E93450" w:rsidRPr="00E93450">
        <w:rPr>
          <w:rFonts w:ascii="Times New Roman" w:eastAsia="Times New Roman" w:hAnsi="Times New Roman" w:cs="Times New Roman"/>
          <w:sz w:val="24"/>
          <w:szCs w:val="24"/>
        </w:rPr>
        <w:t xml:space="preserve">Dalam menggambarkan bagaimana aksiologi sebagai sebuah komponen filsafat yang mewujud teori tentang nilai, Amsal Bakhtiar, dengan mengutip Paul Edwards, menyatakan bahwa nilai dapat dijabarkan dalam beberapa pemaknaan yang bersintesis dengan istilah </w:t>
      </w:r>
      <w:r w:rsidR="00E93450" w:rsidRPr="00E93450">
        <w:rPr>
          <w:rFonts w:ascii="Times New Roman" w:eastAsia="Times New Roman" w:hAnsi="Times New Roman" w:cs="Times New Roman"/>
          <w:i/>
          <w:iCs/>
          <w:sz w:val="24"/>
          <w:szCs w:val="24"/>
        </w:rPr>
        <w:t>value</w:t>
      </w:r>
      <w:r w:rsidR="00E93450" w:rsidRPr="00E93450">
        <w:rPr>
          <w:rFonts w:ascii="Times New Roman" w:eastAsia="Times New Roman" w:hAnsi="Times New Roman" w:cs="Times New Roman"/>
          <w:sz w:val="24"/>
          <w:szCs w:val="24"/>
        </w:rPr>
        <w:t xml:space="preserve"> dan </w:t>
      </w:r>
      <w:r w:rsidR="00E93450" w:rsidRPr="00E93450">
        <w:rPr>
          <w:rFonts w:ascii="Times New Roman" w:eastAsia="Times New Roman" w:hAnsi="Times New Roman" w:cs="Times New Roman"/>
          <w:i/>
          <w:iCs/>
          <w:sz w:val="24"/>
          <w:szCs w:val="24"/>
        </w:rPr>
        <w:t>valuation</w:t>
      </w:r>
      <w:r w:rsidR="00E93450" w:rsidRPr="00E93450">
        <w:rPr>
          <w:rFonts w:ascii="Times New Roman" w:eastAsia="Times New Roman" w:hAnsi="Times New Roman" w:cs="Times New Roman"/>
          <w:sz w:val="24"/>
          <w:szCs w:val="24"/>
        </w:rPr>
        <w:t xml:space="preserve">. Nilai dalam konteks ini dapat dimaknai sebagai: </w:t>
      </w:r>
    </w:p>
    <w:p w14:paraId="1FFC3089" w14:textId="77777777" w:rsidR="00E93450" w:rsidRPr="00E93450" w:rsidRDefault="00E93450" w:rsidP="007123EF">
      <w:pPr>
        <w:numPr>
          <w:ilvl w:val="0"/>
          <w:numId w:val="24"/>
        </w:numPr>
        <w:spacing w:after="0" w:line="360" w:lineRule="auto"/>
        <w:ind w:left="360"/>
        <w:rPr>
          <w:rFonts w:ascii="Times New Roman" w:eastAsia="Times New Roman" w:hAnsi="Times New Roman" w:cs="Times New Roman"/>
          <w:sz w:val="24"/>
          <w:szCs w:val="24"/>
        </w:rPr>
      </w:pPr>
      <w:r w:rsidRPr="00E93450">
        <w:rPr>
          <w:rFonts w:ascii="Times New Roman" w:eastAsia="Times New Roman" w:hAnsi="Times New Roman" w:cs="Times New Roman"/>
          <w:sz w:val="24"/>
          <w:szCs w:val="24"/>
        </w:rPr>
        <w:t>Nilai sebagai wujud kata benda yang dipahami secara abstrak sebagai sesuatu yang baik, menarik, ataupun bagus. Berbagai makna dari nilai secara abstrak tersebut merupakan pemaknaan yang sempit. Adapun dalam pemaknaan yang luas, nilai dapat dipahami sebagai tambahan segala bentuk kewajiban, kebenaran ataupun kesucian. Dalam konteks pemaknaan yang lebih luas lagi, nilai dapat pula dipahami sebagai kata benda asli yang mencakup seluruh macam kritik atau predikat pro dan kontra sebagai lawan dari sesuatu yang lain dan ia berbeda dengan fakta.</w:t>
      </w:r>
    </w:p>
    <w:p w14:paraId="28DEA7F3" w14:textId="624443F0" w:rsidR="00E93450" w:rsidRPr="00E93450" w:rsidRDefault="00E93450" w:rsidP="007123EF">
      <w:pPr>
        <w:numPr>
          <w:ilvl w:val="0"/>
          <w:numId w:val="24"/>
        </w:numPr>
        <w:spacing w:after="0" w:line="360" w:lineRule="auto"/>
        <w:ind w:left="360"/>
        <w:rPr>
          <w:rFonts w:ascii="Times New Roman" w:eastAsia="Times New Roman" w:hAnsi="Times New Roman" w:cs="Times New Roman"/>
          <w:sz w:val="24"/>
          <w:szCs w:val="24"/>
        </w:rPr>
      </w:pPr>
      <w:r w:rsidRPr="00E93450">
        <w:rPr>
          <w:rFonts w:ascii="Times New Roman" w:eastAsia="Times New Roman" w:hAnsi="Times New Roman" w:cs="Times New Roman"/>
          <w:sz w:val="24"/>
          <w:szCs w:val="24"/>
        </w:rPr>
        <w:t xml:space="preserve">Nilai sebagai wujud kata benda yang dipahami secara konkrit sebagai suatu wujud konkrit dari berbagai kerangka etis dan estetis </w:t>
      </w:r>
    </w:p>
    <w:p w14:paraId="00DDE741" w14:textId="40B145DE" w:rsidR="00E93450" w:rsidRPr="00E93450" w:rsidRDefault="00E93450" w:rsidP="007123EF">
      <w:pPr>
        <w:numPr>
          <w:ilvl w:val="0"/>
          <w:numId w:val="24"/>
        </w:numPr>
        <w:spacing w:after="0" w:line="360" w:lineRule="auto"/>
        <w:ind w:left="360"/>
        <w:rPr>
          <w:rFonts w:ascii="Times New Roman" w:eastAsia="Times New Roman" w:hAnsi="Times New Roman" w:cs="Times New Roman"/>
          <w:sz w:val="24"/>
          <w:szCs w:val="24"/>
        </w:rPr>
      </w:pPr>
      <w:r w:rsidRPr="00E93450">
        <w:rPr>
          <w:rFonts w:ascii="Times New Roman" w:eastAsia="Times New Roman" w:hAnsi="Times New Roman" w:cs="Times New Roman"/>
          <w:sz w:val="24"/>
          <w:szCs w:val="24"/>
        </w:rPr>
        <w:t>Nilai yang dipahami sebagai wujud kata kerja sebagai ekspresi menilai, member nilai, dan dinilai. Kata “</w:t>
      </w:r>
      <w:r w:rsidRPr="00E93450">
        <w:rPr>
          <w:rFonts w:ascii="Times New Roman" w:eastAsia="Times New Roman" w:hAnsi="Times New Roman" w:cs="Times New Roman"/>
          <w:i/>
          <w:iCs/>
          <w:sz w:val="24"/>
          <w:szCs w:val="24"/>
        </w:rPr>
        <w:t>menilai</w:t>
      </w:r>
      <w:r w:rsidRPr="00E93450">
        <w:rPr>
          <w:rFonts w:ascii="Times New Roman" w:eastAsia="Times New Roman" w:hAnsi="Times New Roman" w:cs="Times New Roman"/>
          <w:sz w:val="24"/>
          <w:szCs w:val="24"/>
        </w:rPr>
        <w:t>” umumnya menjadi sinonim dari kata “</w:t>
      </w:r>
      <w:r w:rsidRPr="00E93450">
        <w:rPr>
          <w:rFonts w:ascii="Times New Roman" w:eastAsia="Times New Roman" w:hAnsi="Times New Roman" w:cs="Times New Roman"/>
          <w:i/>
          <w:iCs/>
          <w:sz w:val="24"/>
          <w:szCs w:val="24"/>
        </w:rPr>
        <w:t>mengevaluasi</w:t>
      </w:r>
      <w:r w:rsidRPr="00E93450">
        <w:rPr>
          <w:rFonts w:ascii="Times New Roman" w:eastAsia="Times New Roman" w:hAnsi="Times New Roman" w:cs="Times New Roman"/>
          <w:sz w:val="24"/>
          <w:szCs w:val="24"/>
        </w:rPr>
        <w:t>” ketika nilai digunakan sebagai alat dalam menilai perbuatan</w:t>
      </w:r>
      <w:r w:rsidR="0060624F">
        <w:rPr>
          <w:rFonts w:ascii="Times New Roman" w:eastAsia="Times New Roman" w:hAnsi="Times New Roman" w:cs="Times New Roman"/>
          <w:sz w:val="24"/>
          <w:szCs w:val="24"/>
        </w:rPr>
        <w:t xml:space="preserve"> </w:t>
      </w:r>
      <w:r w:rsidR="00BC43A2">
        <w:rPr>
          <w:rStyle w:val="FootnoteReference"/>
          <w:rFonts w:ascii="Times New Roman" w:eastAsia="Times New Roman" w:hAnsi="Times New Roman" w:cs="Times New Roman"/>
          <w:sz w:val="24"/>
          <w:szCs w:val="24"/>
        </w:rPr>
        <w:footnoteReference w:id="8"/>
      </w:r>
      <w:r w:rsidRPr="00E93450">
        <w:rPr>
          <w:rFonts w:ascii="Times New Roman" w:eastAsia="Times New Roman" w:hAnsi="Times New Roman" w:cs="Times New Roman"/>
          <w:sz w:val="24"/>
          <w:szCs w:val="24"/>
        </w:rPr>
        <w:t xml:space="preserve">. </w:t>
      </w:r>
    </w:p>
    <w:p w14:paraId="5BFD5126" w14:textId="77777777" w:rsidR="00E93450" w:rsidRPr="00E93450" w:rsidRDefault="00E93450" w:rsidP="00237378">
      <w:pPr>
        <w:spacing w:after="0" w:line="360" w:lineRule="auto"/>
        <w:ind w:firstLine="720"/>
        <w:rPr>
          <w:rFonts w:ascii="Times New Roman" w:eastAsia="Times New Roman" w:hAnsi="Times New Roman" w:cs="Times New Roman"/>
          <w:sz w:val="24"/>
          <w:szCs w:val="24"/>
        </w:rPr>
      </w:pPr>
      <w:r w:rsidRPr="00E93450">
        <w:rPr>
          <w:rFonts w:ascii="Times New Roman" w:eastAsia="Times New Roman" w:hAnsi="Times New Roman" w:cs="Times New Roman"/>
          <w:sz w:val="24"/>
          <w:szCs w:val="24"/>
        </w:rPr>
        <w:t>Wujud nilai, sebagaimana dikemukakan Amsal Bakhtiar di atas. menjadi bagian yang imanen dari aksiologi sebagai teori tentang nilai. Senada dengan apa yang dikemukakan Amsal Bakhtiar di atas, Muhammad Baqir ash-Shadr mengemukakan bahwa nilai dapat dikenali dengan ciri sebagai berikut:</w:t>
      </w:r>
    </w:p>
    <w:p w14:paraId="201F02EA" w14:textId="347C59C1" w:rsidR="00E93450" w:rsidRPr="00E93450" w:rsidRDefault="00E93450" w:rsidP="007123EF">
      <w:pPr>
        <w:numPr>
          <w:ilvl w:val="0"/>
          <w:numId w:val="25"/>
        </w:numPr>
        <w:spacing w:after="0" w:line="360" w:lineRule="auto"/>
        <w:ind w:left="360"/>
        <w:rPr>
          <w:rFonts w:ascii="Times New Roman" w:eastAsia="Times New Roman" w:hAnsi="Times New Roman" w:cs="Times New Roman"/>
          <w:sz w:val="24"/>
          <w:szCs w:val="24"/>
        </w:rPr>
      </w:pPr>
      <w:r w:rsidRPr="00E93450">
        <w:rPr>
          <w:rFonts w:ascii="Times New Roman" w:eastAsia="Times New Roman" w:hAnsi="Times New Roman" w:cs="Times New Roman"/>
          <w:sz w:val="24"/>
          <w:szCs w:val="24"/>
        </w:rPr>
        <w:lastRenderedPageBreak/>
        <w:t xml:space="preserve">Nilai yang berkaitan dengan subyek. Nilai ini dipahami dari kehadiran manusia yang memberikan nilai terkait sesuatu yang mewujud dalam lingkungan sosialnya. Baik atau buruk dari nilai yang diberikan oleh manusia terkait obyek penilaiannya tersebut akan menentukan nilainya. </w:t>
      </w:r>
    </w:p>
    <w:p w14:paraId="60BF7D5C" w14:textId="0DCCB64F" w:rsidR="00E93450" w:rsidRPr="00E93450" w:rsidRDefault="00E93450" w:rsidP="007123EF">
      <w:pPr>
        <w:numPr>
          <w:ilvl w:val="0"/>
          <w:numId w:val="25"/>
        </w:numPr>
        <w:spacing w:after="0" w:line="360" w:lineRule="auto"/>
        <w:ind w:left="360"/>
        <w:rPr>
          <w:rFonts w:ascii="Times New Roman" w:eastAsia="Times New Roman" w:hAnsi="Times New Roman" w:cs="Times New Roman"/>
          <w:sz w:val="24"/>
          <w:szCs w:val="24"/>
        </w:rPr>
      </w:pPr>
      <w:r w:rsidRPr="00E93450">
        <w:rPr>
          <w:rFonts w:ascii="Times New Roman" w:eastAsia="Times New Roman" w:hAnsi="Times New Roman" w:cs="Times New Roman"/>
          <w:sz w:val="24"/>
          <w:szCs w:val="24"/>
        </w:rPr>
        <w:t>Nil</w:t>
      </w:r>
      <w:r w:rsidR="00236CF7">
        <w:rPr>
          <w:rFonts w:ascii="Times New Roman" w:eastAsia="Times New Roman" w:hAnsi="Times New Roman" w:cs="Times New Roman"/>
          <w:sz w:val="24"/>
          <w:szCs w:val="24"/>
        </w:rPr>
        <w:t>ai yang bersifat praktis. Nilai</w:t>
      </w:r>
      <w:r w:rsidRPr="00E93450">
        <w:rPr>
          <w:rFonts w:ascii="Times New Roman" w:eastAsia="Times New Roman" w:hAnsi="Times New Roman" w:cs="Times New Roman"/>
          <w:sz w:val="24"/>
          <w:szCs w:val="24"/>
        </w:rPr>
        <w:t xml:space="preserve"> ini dipahami sebagai kemampuan manusia dalam menjabarkan apa yang masih berada pada dimensi konseptual ke tataran praktis. Sebuah konsep yang hanya berkutat pada tata</w:t>
      </w:r>
      <w:r w:rsidR="008A739C">
        <w:rPr>
          <w:rFonts w:ascii="Times New Roman" w:eastAsia="Times New Roman" w:hAnsi="Times New Roman" w:cs="Times New Roman"/>
          <w:sz w:val="24"/>
          <w:szCs w:val="24"/>
        </w:rPr>
        <w:t>ran empiris terjebak pada ruang</w:t>
      </w:r>
      <w:r w:rsidRPr="00E93450">
        <w:rPr>
          <w:rFonts w:ascii="Times New Roman" w:eastAsia="Times New Roman" w:hAnsi="Times New Roman" w:cs="Times New Roman"/>
          <w:sz w:val="24"/>
          <w:szCs w:val="24"/>
        </w:rPr>
        <w:t xml:space="preserve"> yang tidak bernilai se</w:t>
      </w:r>
      <w:r w:rsidR="008A739C">
        <w:rPr>
          <w:rFonts w:ascii="Times New Roman" w:eastAsia="Times New Roman" w:hAnsi="Times New Roman" w:cs="Times New Roman"/>
          <w:sz w:val="24"/>
          <w:szCs w:val="24"/>
        </w:rPr>
        <w:t>hingga perlu dilakukan eksekusi</w:t>
      </w:r>
      <w:r w:rsidRPr="00E93450">
        <w:rPr>
          <w:rFonts w:ascii="Times New Roman" w:eastAsia="Times New Roman" w:hAnsi="Times New Roman" w:cs="Times New Roman"/>
          <w:sz w:val="24"/>
          <w:szCs w:val="24"/>
        </w:rPr>
        <w:t xml:space="preserve"> praktias agar nilai konseptual tersebut bisa bermetamorfosis menjadi nilai praktis.</w:t>
      </w:r>
    </w:p>
    <w:p w14:paraId="2D390EA9" w14:textId="6BD23BB3" w:rsidR="00E93450" w:rsidRPr="00E93450" w:rsidRDefault="00E93450" w:rsidP="007123EF">
      <w:pPr>
        <w:numPr>
          <w:ilvl w:val="0"/>
          <w:numId w:val="25"/>
        </w:numPr>
        <w:spacing w:after="0" w:line="360" w:lineRule="auto"/>
        <w:ind w:left="360"/>
        <w:rPr>
          <w:rFonts w:ascii="Times New Roman" w:eastAsia="Times New Roman" w:hAnsi="Times New Roman" w:cs="Times New Roman"/>
          <w:sz w:val="24"/>
          <w:szCs w:val="24"/>
        </w:rPr>
      </w:pPr>
      <w:r w:rsidRPr="00E93450">
        <w:rPr>
          <w:rFonts w:ascii="Times New Roman" w:eastAsia="Times New Roman" w:hAnsi="Times New Roman" w:cs="Times New Roman"/>
          <w:sz w:val="24"/>
          <w:szCs w:val="24"/>
        </w:rPr>
        <w:t>Nilai tambah pada obyek. Nilai ini dipahami sebagai suatui nilai tambah yang imanen pada suatu obyek karena adanya unsur yang dimilikinya dibandi</w:t>
      </w:r>
      <w:r w:rsidR="00B52EA4">
        <w:rPr>
          <w:rFonts w:ascii="Times New Roman" w:eastAsia="Times New Roman" w:hAnsi="Times New Roman" w:cs="Times New Roman"/>
          <w:sz w:val="24"/>
          <w:szCs w:val="24"/>
        </w:rPr>
        <w:t>n</w:t>
      </w:r>
      <w:r w:rsidRPr="00E93450">
        <w:rPr>
          <w:rFonts w:ascii="Times New Roman" w:eastAsia="Times New Roman" w:hAnsi="Times New Roman" w:cs="Times New Roman"/>
          <w:sz w:val="24"/>
          <w:szCs w:val="24"/>
        </w:rPr>
        <w:t>gkan dengan obyek</w:t>
      </w:r>
      <w:r w:rsidR="00B52EA4">
        <w:rPr>
          <w:rFonts w:ascii="Times New Roman" w:eastAsia="Times New Roman" w:hAnsi="Times New Roman" w:cs="Times New Roman"/>
          <w:sz w:val="24"/>
          <w:szCs w:val="24"/>
        </w:rPr>
        <w:t xml:space="preserve">  </w:t>
      </w:r>
      <w:r w:rsidRPr="00E93450">
        <w:rPr>
          <w:rFonts w:ascii="Times New Roman" w:eastAsia="Times New Roman" w:hAnsi="Times New Roman" w:cs="Times New Roman"/>
          <w:sz w:val="24"/>
          <w:szCs w:val="24"/>
        </w:rPr>
        <w:t>lain yang boleh jadi sejenis. Hal ini bisa dilihat bahwa suatu produk kendaraan yang boleh jadi memiliki fungsi pokok yang sama sebagai kendaraan roda empat tapi boleh jadi memiliki nilai yang berbeda karena adanya perbedaan aksesoris yang ditambahkan pada masing-masing kendaraan</w:t>
      </w:r>
      <w:r w:rsidR="000A019F">
        <w:rPr>
          <w:rFonts w:ascii="Times New Roman" w:eastAsia="Times New Roman" w:hAnsi="Times New Roman" w:cs="Times New Roman"/>
          <w:sz w:val="24"/>
          <w:szCs w:val="24"/>
        </w:rPr>
        <w:t xml:space="preserve"> </w:t>
      </w:r>
      <w:r w:rsidR="00BC43A2">
        <w:rPr>
          <w:rStyle w:val="FootnoteReference"/>
          <w:rFonts w:ascii="Times New Roman" w:eastAsia="Times New Roman" w:hAnsi="Times New Roman" w:cs="Times New Roman"/>
          <w:sz w:val="24"/>
          <w:szCs w:val="24"/>
        </w:rPr>
        <w:footnoteReference w:id="9"/>
      </w:r>
      <w:r w:rsidRPr="00E93450">
        <w:rPr>
          <w:rFonts w:ascii="Times New Roman" w:eastAsia="Times New Roman" w:hAnsi="Times New Roman" w:cs="Times New Roman"/>
          <w:sz w:val="24"/>
          <w:szCs w:val="24"/>
        </w:rPr>
        <w:t xml:space="preserve">. </w:t>
      </w:r>
    </w:p>
    <w:p w14:paraId="00F433E1" w14:textId="105291A5" w:rsidR="00E93450" w:rsidRPr="00E93450" w:rsidRDefault="00E93450" w:rsidP="00237378">
      <w:pPr>
        <w:spacing w:after="0" w:line="360" w:lineRule="auto"/>
        <w:ind w:firstLine="720"/>
        <w:contextualSpacing/>
        <w:rPr>
          <w:rFonts w:ascii="Times New Arabic" w:eastAsia="Calibri" w:hAnsi="Times New Arabic" w:cs="Times New Roman"/>
          <w:sz w:val="24"/>
          <w:szCs w:val="24"/>
        </w:rPr>
      </w:pPr>
      <w:r w:rsidRPr="00E93450">
        <w:rPr>
          <w:rFonts w:ascii="Times New Roman" w:eastAsia="Times New Roman" w:hAnsi="Times New Roman" w:cs="Times New Roman"/>
          <w:sz w:val="24"/>
          <w:szCs w:val="24"/>
        </w:rPr>
        <w:t xml:space="preserve">Kehidupan manusia yang merupakan akumulasi dari dimensi sakral ukhrawi dan profan duniawi selalu menekankan perlunya wujud nilai dalam memberikan keseimbangan yang proporsional di antara keduanya. Kehidupan yang bernilai dengan segala tahapan dan aktivitas manusia didalamnya dapat dikatakan sebagai kehidupan yang mampu untuk menyeimbangkan kehidupaan dunia dan akhirat. Dalam posisinya sebagai </w:t>
      </w:r>
      <w:r w:rsidRPr="00E93450">
        <w:rPr>
          <w:rFonts w:ascii="Times New Roman" w:eastAsia="Times New Roman" w:hAnsi="Times New Roman" w:cs="Times New Roman"/>
          <w:i/>
          <w:iCs/>
          <w:sz w:val="24"/>
          <w:szCs w:val="24"/>
        </w:rPr>
        <w:t>human sapiens</w:t>
      </w:r>
      <w:r w:rsidRPr="00E93450">
        <w:rPr>
          <w:rFonts w:ascii="Times New Roman" w:eastAsia="Times New Roman" w:hAnsi="Times New Roman" w:cs="Times New Roman"/>
          <w:sz w:val="24"/>
          <w:szCs w:val="24"/>
        </w:rPr>
        <w:t>, manusia dapat mempergunakan berbagai potensi budi yang dimilikinya untuk dapat mengontrol berbagai aktivitas yang dilakukannya untuk senantiasa berada dalam lokus nilai.</w:t>
      </w:r>
    </w:p>
    <w:p w14:paraId="038DDAF7" w14:textId="3254CC62" w:rsidR="00E93450" w:rsidRPr="006864A9" w:rsidRDefault="00E93450" w:rsidP="006864A9">
      <w:pPr>
        <w:pStyle w:val="ListParagraph"/>
        <w:numPr>
          <w:ilvl w:val="0"/>
          <w:numId w:val="20"/>
        </w:numPr>
        <w:spacing w:line="360" w:lineRule="auto"/>
        <w:ind w:left="360"/>
        <w:rPr>
          <w:rFonts w:ascii="Times New Arabic" w:hAnsi="Times New Arabic"/>
          <w:b/>
          <w:bCs/>
          <w:sz w:val="24"/>
          <w:szCs w:val="24"/>
        </w:rPr>
      </w:pPr>
      <w:r w:rsidRPr="006864A9">
        <w:rPr>
          <w:rFonts w:ascii="Times New Arabic" w:hAnsi="Times New Arabic"/>
          <w:b/>
          <w:bCs/>
          <w:sz w:val="24"/>
          <w:szCs w:val="24"/>
        </w:rPr>
        <w:t>Pemikiran Etika Kontemporer</w:t>
      </w:r>
    </w:p>
    <w:p w14:paraId="4447A3CE" w14:textId="1B1B6DBF" w:rsidR="00C128B6" w:rsidRPr="00C310B2" w:rsidRDefault="00C310B2" w:rsidP="00237378">
      <w:pPr>
        <w:pStyle w:val="ListParagraph"/>
        <w:spacing w:after="0" w:line="360" w:lineRule="auto"/>
        <w:ind w:left="0" w:firstLine="720"/>
        <w:contextualSpacing w:val="0"/>
        <w:rPr>
          <w:rFonts w:ascii="Times New Arabic" w:eastAsia="Calibri" w:hAnsi="Times New Arabic" w:cs="Arial"/>
          <w:sz w:val="24"/>
          <w:szCs w:val="24"/>
        </w:rPr>
      </w:pPr>
      <w:r>
        <w:rPr>
          <w:rFonts w:ascii="Times New Arabic" w:hAnsi="Times New Arabic"/>
          <w:sz w:val="24"/>
          <w:szCs w:val="24"/>
        </w:rPr>
        <w:t>Keberadaan pemikiran etika kontemporer tidak bisa dipisahkan dari keberadaan ilmu tasawuf</w:t>
      </w:r>
      <w:r w:rsidR="00B52EA4">
        <w:rPr>
          <w:rFonts w:ascii="Times New Arabic" w:hAnsi="Times New Arabic"/>
          <w:sz w:val="24"/>
          <w:szCs w:val="24"/>
        </w:rPr>
        <w:t xml:space="preserve"> </w:t>
      </w:r>
      <w:r>
        <w:rPr>
          <w:rFonts w:ascii="Times New Arabic" w:hAnsi="Times New Arabic"/>
          <w:sz w:val="24"/>
          <w:szCs w:val="24"/>
        </w:rPr>
        <w:t xml:space="preserve">yang terus berkembang seiring dengan dinamika kehidupan manusia modern. </w:t>
      </w:r>
      <w:r w:rsidR="007352EF">
        <w:rPr>
          <w:rFonts w:ascii="Times New Arabic" w:hAnsi="Times New Arabic"/>
          <w:sz w:val="24"/>
          <w:szCs w:val="24"/>
        </w:rPr>
        <w:t xml:space="preserve">Dalam proses tersebut, pemikiran etika kontemporer selalu akan diwarnai dengan </w:t>
      </w:r>
      <w:r w:rsidR="007352EF">
        <w:rPr>
          <w:rFonts w:ascii="Times New Arabic" w:hAnsi="Times New Arabic"/>
          <w:sz w:val="24"/>
          <w:szCs w:val="24"/>
        </w:rPr>
        <w:lastRenderedPageBreak/>
        <w:t xml:space="preserve">berbagai kerangka mistisisme-esoteris dalam pengembangannya. Pemikiran etika kontemporer meniscayakan manusia </w:t>
      </w:r>
      <w:r w:rsidR="00C128B6" w:rsidRPr="00C310B2">
        <w:rPr>
          <w:rFonts w:ascii="Times New Arabic" w:eastAsia="Calibri" w:hAnsi="Times New Arabic" w:cs="Arial"/>
          <w:sz w:val="24"/>
          <w:szCs w:val="24"/>
        </w:rPr>
        <w:t xml:space="preserve">berangkat dari </w:t>
      </w:r>
      <w:r w:rsidR="00C128B6" w:rsidRPr="00C310B2">
        <w:rPr>
          <w:rFonts w:ascii="Times New Arabic" w:eastAsia="Calibri" w:hAnsi="Times New Arabic" w:cs="Arial"/>
          <w:sz w:val="24"/>
          <w:szCs w:val="24"/>
          <w:shd w:val="clear" w:color="auto" w:fill="FFFFFF"/>
          <w:lang w:val="id-ID"/>
        </w:rPr>
        <w:t>separangkat asumsi dan k</w:t>
      </w:r>
      <w:r w:rsidR="00C128B6" w:rsidRPr="00C310B2">
        <w:rPr>
          <w:rFonts w:ascii="Times New Arabic" w:eastAsia="Calibri" w:hAnsi="Times New Arabic" w:cs="Arial"/>
          <w:sz w:val="24"/>
          <w:szCs w:val="24"/>
          <w:shd w:val="clear" w:color="auto" w:fill="FFFFFF"/>
        </w:rPr>
        <w:t>a</w:t>
      </w:r>
      <w:r w:rsidR="00C128B6" w:rsidRPr="00C310B2">
        <w:rPr>
          <w:rFonts w:ascii="Times New Arabic" w:eastAsia="Calibri" w:hAnsi="Times New Arabic" w:cs="Arial"/>
          <w:sz w:val="24"/>
          <w:szCs w:val="24"/>
          <w:shd w:val="clear" w:color="auto" w:fill="FFFFFF"/>
          <w:lang w:val="id-ID"/>
        </w:rPr>
        <w:t xml:space="preserve">rakteristik yang mendasari penciptaan </w:t>
      </w:r>
      <w:r w:rsidR="007352EF">
        <w:rPr>
          <w:rFonts w:ascii="Times New Arabic" w:eastAsia="Calibri" w:hAnsi="Times New Arabic" w:cs="Arial"/>
          <w:sz w:val="24"/>
          <w:szCs w:val="24"/>
          <w:shd w:val="clear" w:color="auto" w:fill="FFFFFF"/>
        </w:rPr>
        <w:t>penciptaanya</w:t>
      </w:r>
      <w:r w:rsidR="00C128B6" w:rsidRPr="00C310B2">
        <w:rPr>
          <w:rFonts w:ascii="Times New Arabic" w:eastAsia="Calibri" w:hAnsi="Times New Arabic" w:cs="Arial"/>
          <w:sz w:val="24"/>
          <w:szCs w:val="24"/>
          <w:shd w:val="clear" w:color="auto" w:fill="FFFFFF"/>
          <w:lang w:val="id-ID"/>
        </w:rPr>
        <w:t xml:space="preserve"> yang oleh Ali Syariati digambarkan sebagai berikut:</w:t>
      </w:r>
    </w:p>
    <w:p w14:paraId="07215858" w14:textId="49E68802" w:rsidR="00C128B6" w:rsidRPr="00C310B2" w:rsidRDefault="00C310B2" w:rsidP="00C906C0">
      <w:pPr>
        <w:numPr>
          <w:ilvl w:val="0"/>
          <w:numId w:val="26"/>
        </w:numPr>
        <w:spacing w:after="0" w:line="360" w:lineRule="auto"/>
        <w:ind w:left="360"/>
        <w:contextualSpacing/>
        <w:rPr>
          <w:rFonts w:ascii="Times New Arabic" w:eastAsia="Calibri" w:hAnsi="Times New Arabic" w:cs="Arial"/>
          <w:sz w:val="24"/>
          <w:szCs w:val="24"/>
          <w:shd w:val="clear" w:color="auto" w:fill="FFFFFF"/>
          <w:lang w:val="id-ID"/>
        </w:rPr>
      </w:pPr>
      <w:r w:rsidRPr="00C310B2">
        <w:rPr>
          <w:rFonts w:ascii="Times New Arabic" w:eastAsia="Calibri" w:hAnsi="Times New Arabic" w:cs="Arial"/>
          <w:sz w:val="24"/>
          <w:szCs w:val="24"/>
        </w:rPr>
        <w:t xml:space="preserve">Dalam pemahaman akan keberadaan dirinya sebagai </w:t>
      </w:r>
      <w:r w:rsidRPr="00C310B2">
        <w:rPr>
          <w:rFonts w:ascii="Times New Arabic" w:eastAsia="Calibri" w:hAnsi="Times New Arabic" w:cs="Arial"/>
          <w:i/>
          <w:iCs/>
          <w:sz w:val="24"/>
          <w:szCs w:val="24"/>
        </w:rPr>
        <w:t>khalifatullah</w:t>
      </w:r>
      <w:r w:rsidRPr="00C310B2">
        <w:rPr>
          <w:rFonts w:ascii="Times New Arabic" w:eastAsia="Calibri" w:hAnsi="Times New Arabic" w:cs="Arial"/>
          <w:sz w:val="24"/>
          <w:szCs w:val="24"/>
        </w:rPr>
        <w:t xml:space="preserve"> di muka bumi, pembinaan </w:t>
      </w:r>
      <w:r w:rsidR="00C128B6" w:rsidRPr="00C310B2">
        <w:rPr>
          <w:rFonts w:ascii="Times New Arabic" w:eastAsia="Calibri" w:hAnsi="Times New Arabic" w:cs="Arial"/>
          <w:sz w:val="24"/>
          <w:szCs w:val="24"/>
          <w:shd w:val="clear" w:color="auto" w:fill="FFFFFF"/>
          <w:lang w:val="id-ID"/>
        </w:rPr>
        <w:t>Manusia adalah makhluk yang memiliki substansi yang mandiri di antara makhluk-makhluk yang memiliki wujud fisik dibandingkan makhluk lainnya. Dalam kaitannya dengan tasawuf</w:t>
      </w:r>
      <w:r w:rsidR="00B52EA4" w:rsidRPr="004726D9">
        <w:rPr>
          <w:rFonts w:ascii="Times New Arabic" w:eastAsia="Calibri" w:hAnsi="Times New Arabic" w:cs="Arial"/>
          <w:sz w:val="24"/>
          <w:szCs w:val="24"/>
          <w:shd w:val="clear" w:color="auto" w:fill="FFFFFF"/>
          <w:lang w:val="id-ID"/>
        </w:rPr>
        <w:t xml:space="preserve"> </w:t>
      </w:r>
      <w:r w:rsidR="00C128B6" w:rsidRPr="00C310B2">
        <w:rPr>
          <w:rFonts w:ascii="Times New Arabic" w:eastAsia="Calibri" w:hAnsi="Times New Arabic" w:cs="Arial"/>
          <w:sz w:val="24"/>
          <w:szCs w:val="24"/>
          <w:shd w:val="clear" w:color="auto" w:fill="FFFFFF"/>
          <w:lang w:val="id-ID"/>
        </w:rPr>
        <w:t xml:space="preserve"> irfani dalam kerangka keilmuan Islam, manusia dengan segala keistimewaan dan kesempurnaan penciptaan yang imanen dalam dirinya memiliki potensi ruhiyah yang harus dikembangkan untuk memaksimalkan pemerolehan pengetahuan. Konsekuensi logisnya, fungsi pembinaan remaja dapat diarahkan untuk meningkatkan potensi ruhiyah yang imanen dalam penciptaan manusia yang disebut sebagai </w:t>
      </w:r>
      <w:r w:rsidR="00C128B6" w:rsidRPr="00C310B2">
        <w:rPr>
          <w:rFonts w:ascii="Times New Arabic" w:eastAsia="Calibri" w:hAnsi="Times New Arabic" w:cs="Arial"/>
          <w:i/>
          <w:iCs/>
          <w:sz w:val="24"/>
          <w:szCs w:val="24"/>
          <w:shd w:val="clear" w:color="auto" w:fill="FFFFFF"/>
          <w:lang w:val="id-ID"/>
        </w:rPr>
        <w:t>ahsan taqwim</w:t>
      </w:r>
      <w:r w:rsidR="00C128B6" w:rsidRPr="00C310B2">
        <w:rPr>
          <w:rFonts w:ascii="Times New Arabic" w:eastAsia="Calibri" w:hAnsi="Times New Arabic" w:cs="Arial"/>
          <w:sz w:val="24"/>
          <w:szCs w:val="24"/>
          <w:shd w:val="clear" w:color="auto" w:fill="FFFFFF"/>
          <w:lang w:val="id-ID"/>
        </w:rPr>
        <w:t xml:space="preserve">. </w:t>
      </w:r>
    </w:p>
    <w:p w14:paraId="2546CFC2" w14:textId="77777777" w:rsidR="00C128B6" w:rsidRPr="00C310B2" w:rsidRDefault="00C128B6" w:rsidP="00C906C0">
      <w:pPr>
        <w:numPr>
          <w:ilvl w:val="0"/>
          <w:numId w:val="26"/>
        </w:numPr>
        <w:spacing w:after="0" w:line="360" w:lineRule="auto"/>
        <w:ind w:left="360"/>
        <w:contextualSpacing/>
        <w:rPr>
          <w:rFonts w:ascii="Times New Arabic" w:eastAsia="Calibri" w:hAnsi="Times New Arabic" w:cs="Arial"/>
          <w:sz w:val="24"/>
          <w:szCs w:val="24"/>
          <w:shd w:val="clear" w:color="auto" w:fill="FFFFFF"/>
          <w:lang w:val="id-ID"/>
        </w:rPr>
      </w:pPr>
      <w:r w:rsidRPr="00C310B2">
        <w:rPr>
          <w:rFonts w:ascii="Times New Arabic" w:eastAsia="Calibri" w:hAnsi="Times New Arabic" w:cs="Arial"/>
          <w:sz w:val="24"/>
          <w:szCs w:val="24"/>
          <w:shd w:val="clear" w:color="auto" w:fill="FFFFFF"/>
          <w:lang w:val="id-ID"/>
        </w:rPr>
        <w:t xml:space="preserve">Manusia adalah makhluk yang memiliki kehendak bebas. Dalam kaitannya dengan tasawuf irfani dalam kerangka keilmuan Islam, manusia dipandang sebagai makhluk yang memiliki kebebasan dalam menentukan kehendaknya karena kebebasan tersebut dipandang terkontrol dengan nilai-nilai esoteris-gnostik yang imanen dalam dirinya. </w:t>
      </w:r>
    </w:p>
    <w:p w14:paraId="289D0A43" w14:textId="39CDC81E" w:rsidR="00C128B6" w:rsidRPr="00C310B2" w:rsidRDefault="00C128B6" w:rsidP="00C906C0">
      <w:pPr>
        <w:numPr>
          <w:ilvl w:val="0"/>
          <w:numId w:val="26"/>
        </w:numPr>
        <w:spacing w:after="0" w:line="360" w:lineRule="auto"/>
        <w:ind w:left="360"/>
        <w:contextualSpacing/>
        <w:rPr>
          <w:rFonts w:ascii="Times New Arabic" w:eastAsia="Calibri" w:hAnsi="Times New Arabic" w:cs="Arial"/>
          <w:sz w:val="24"/>
          <w:szCs w:val="24"/>
          <w:shd w:val="clear" w:color="auto" w:fill="FFFFFF"/>
          <w:lang w:val="id-ID"/>
        </w:rPr>
      </w:pPr>
      <w:r w:rsidRPr="00C310B2">
        <w:rPr>
          <w:rFonts w:ascii="Times New Arabic" w:eastAsia="Calibri" w:hAnsi="Times New Arabic" w:cs="Arial"/>
          <w:sz w:val="24"/>
          <w:szCs w:val="24"/>
          <w:shd w:val="clear" w:color="auto" w:fill="FFFFFF"/>
          <w:lang w:val="id-ID"/>
        </w:rPr>
        <w:t xml:space="preserve">Manusia adalah makhluk yang berpikir, bernalar, serta berakal sehingga dapat menemukan hal-hal yang tersembunyi dari penangkapan indra melalui akselerasi daya pikir, daya nalar, dan daya akal yang dimilikinya. </w:t>
      </w:r>
    </w:p>
    <w:p w14:paraId="2B9F7C71" w14:textId="1A0B2C23" w:rsidR="00C128B6" w:rsidRPr="00C310B2" w:rsidRDefault="00C128B6" w:rsidP="00C906C0">
      <w:pPr>
        <w:numPr>
          <w:ilvl w:val="0"/>
          <w:numId w:val="26"/>
        </w:numPr>
        <w:spacing w:after="0" w:line="360" w:lineRule="auto"/>
        <w:ind w:left="360"/>
        <w:contextualSpacing/>
        <w:rPr>
          <w:rFonts w:ascii="Times New Arabic" w:eastAsia="Calibri" w:hAnsi="Times New Arabic" w:cs="Arial"/>
          <w:i/>
          <w:iCs/>
          <w:sz w:val="24"/>
          <w:szCs w:val="24"/>
          <w:shd w:val="clear" w:color="auto" w:fill="FFFFFF"/>
          <w:lang w:val="id-ID"/>
        </w:rPr>
      </w:pPr>
      <w:r w:rsidRPr="00C310B2">
        <w:rPr>
          <w:rFonts w:ascii="Times New Arabic" w:eastAsia="Calibri" w:hAnsi="Times New Arabic" w:cs="Arial"/>
          <w:sz w:val="24"/>
          <w:szCs w:val="24"/>
          <w:shd w:val="clear" w:color="auto" w:fill="FFFFFF"/>
          <w:lang w:val="id-ID"/>
        </w:rPr>
        <w:t xml:space="preserve">Manusia adalah makhluk yang sadar terhadap dirinya sehingga memiliki peluang untuk mempelajari sebagai obyek yang terpisah dari dirinya, menarik hubungan sebab akibat, menganalisis, serta mengubah diri sendiri. </w:t>
      </w:r>
      <w:r w:rsidRPr="00C310B2">
        <w:rPr>
          <w:rFonts w:ascii="Times New Arabic" w:eastAsia="Calibri" w:hAnsi="Times New Arabic" w:cs="Arial"/>
          <w:i/>
          <w:iCs/>
          <w:sz w:val="24"/>
          <w:szCs w:val="24"/>
          <w:shd w:val="clear" w:color="auto" w:fill="FFFFFF"/>
          <w:lang w:val="id-ID"/>
        </w:rPr>
        <w:t xml:space="preserve"> </w:t>
      </w:r>
      <w:r w:rsidRPr="00C310B2">
        <w:rPr>
          <w:rFonts w:ascii="Times New Arabic" w:eastAsia="Calibri" w:hAnsi="Times New Arabic" w:cs="Arial"/>
          <w:sz w:val="24"/>
          <w:szCs w:val="24"/>
          <w:shd w:val="clear" w:color="auto" w:fill="FFFFFF"/>
          <w:lang w:val="id-ID"/>
        </w:rPr>
        <w:t xml:space="preserve"> </w:t>
      </w:r>
    </w:p>
    <w:p w14:paraId="2075B533" w14:textId="0A6FFEFC" w:rsidR="00C128B6" w:rsidRPr="00C310B2" w:rsidRDefault="00C128B6" w:rsidP="00C906C0">
      <w:pPr>
        <w:numPr>
          <w:ilvl w:val="0"/>
          <w:numId w:val="26"/>
        </w:numPr>
        <w:spacing w:after="0" w:line="360" w:lineRule="auto"/>
        <w:ind w:left="360"/>
        <w:contextualSpacing/>
        <w:rPr>
          <w:rFonts w:ascii="Times New Arabic" w:eastAsia="Calibri" w:hAnsi="Times New Arabic" w:cs="Arial"/>
          <w:sz w:val="24"/>
          <w:szCs w:val="24"/>
          <w:shd w:val="clear" w:color="auto" w:fill="FFFFFF"/>
          <w:lang w:val="id-ID"/>
        </w:rPr>
      </w:pPr>
      <w:r w:rsidRPr="00C310B2">
        <w:rPr>
          <w:rFonts w:ascii="Times New Arabic" w:eastAsia="Calibri" w:hAnsi="Times New Arabic" w:cs="Arial"/>
          <w:sz w:val="24"/>
          <w:szCs w:val="24"/>
          <w:shd w:val="clear" w:color="auto" w:fill="FFFFFF"/>
          <w:lang w:val="id-ID"/>
        </w:rPr>
        <w:t>Manusia adalah makhluk kreatif sehingga sangat memungkinkan menciptakan sesuatu yang bersif</w:t>
      </w:r>
      <w:r w:rsidR="002F7C3B">
        <w:rPr>
          <w:rFonts w:ascii="Times New Arabic" w:eastAsia="Calibri" w:hAnsi="Times New Arabic" w:cs="Arial"/>
          <w:sz w:val="24"/>
          <w:szCs w:val="24"/>
          <w:shd w:val="clear" w:color="auto" w:fill="FFFFFF"/>
          <w:lang w:val="id-ID"/>
        </w:rPr>
        <w:t>at inovatif dalam kehidupannya.</w:t>
      </w:r>
    </w:p>
    <w:p w14:paraId="5EB51734" w14:textId="47100848" w:rsidR="00C128B6" w:rsidRPr="00C310B2" w:rsidRDefault="00C128B6" w:rsidP="00C906C0">
      <w:pPr>
        <w:numPr>
          <w:ilvl w:val="0"/>
          <w:numId w:val="26"/>
        </w:numPr>
        <w:spacing w:after="0" w:line="360" w:lineRule="auto"/>
        <w:ind w:left="360"/>
        <w:contextualSpacing/>
        <w:rPr>
          <w:rFonts w:ascii="Times New Arabic" w:eastAsia="Calibri" w:hAnsi="Times New Arabic" w:cs="Arial"/>
          <w:sz w:val="24"/>
          <w:szCs w:val="24"/>
          <w:shd w:val="clear" w:color="auto" w:fill="FFFFFF"/>
          <w:lang w:val="id-ID"/>
        </w:rPr>
      </w:pPr>
      <w:r w:rsidRPr="00C310B2">
        <w:rPr>
          <w:rFonts w:ascii="Times New Arabic" w:eastAsia="Calibri" w:hAnsi="Times New Arabic" w:cs="Arial"/>
          <w:sz w:val="24"/>
          <w:szCs w:val="24"/>
          <w:shd w:val="clear" w:color="auto" w:fill="FFFFFF"/>
          <w:lang w:val="id-ID"/>
        </w:rPr>
        <w:t xml:space="preserve">Manusia adalah makhluk yang visioner dan memiliki konsep yang ideal atas segala sesuatu. Dalam kaitannya dengan tasawuf irfani dalam kerangka keilmuan Islam, manusia dipandang memiliki konsep ideal dalam kehidupanya yang dalam hal ini adalah untuk mendapatkan hidup yang bahagia, baik dalam kehidupan dunia serta kehidupan akhirat.  </w:t>
      </w:r>
    </w:p>
    <w:p w14:paraId="64481023" w14:textId="7B492B00" w:rsidR="00C128B6" w:rsidRPr="00C310B2" w:rsidRDefault="00C128B6" w:rsidP="00C906C0">
      <w:pPr>
        <w:numPr>
          <w:ilvl w:val="0"/>
          <w:numId w:val="26"/>
        </w:numPr>
        <w:spacing w:after="0" w:line="360" w:lineRule="auto"/>
        <w:ind w:left="360"/>
        <w:contextualSpacing/>
        <w:rPr>
          <w:rFonts w:ascii="Times New Arabic" w:eastAsia="Calibri" w:hAnsi="Times New Arabic" w:cs="Arial"/>
          <w:sz w:val="24"/>
          <w:szCs w:val="24"/>
          <w:shd w:val="clear" w:color="auto" w:fill="FFFFFF"/>
          <w:lang w:val="id-ID"/>
        </w:rPr>
      </w:pPr>
      <w:r w:rsidRPr="00C310B2">
        <w:rPr>
          <w:rFonts w:ascii="Times New Arabic" w:eastAsia="Calibri" w:hAnsi="Times New Arabic" w:cs="Arial"/>
          <w:sz w:val="24"/>
          <w:szCs w:val="24"/>
          <w:shd w:val="clear" w:color="auto" w:fill="FFFFFF"/>
          <w:lang w:val="id-ID"/>
        </w:rPr>
        <w:lastRenderedPageBreak/>
        <w:t>Manusia adalah makhluk moral dan memiliki keyakinan terhadap nilai-nilai. Dalam kaitannya dengan tasawuf irfani dalam kerangka keilmuan Islam, ilmu pengetahuan adalah seperangkat nilai yang salah satu di antaranya adalah nilai</w:t>
      </w:r>
      <w:r w:rsidR="0060624F" w:rsidRPr="004726D9">
        <w:rPr>
          <w:rFonts w:ascii="Times New Arabic" w:eastAsia="Calibri" w:hAnsi="Times New Arabic" w:cs="Arial"/>
          <w:sz w:val="24"/>
          <w:szCs w:val="24"/>
          <w:shd w:val="clear" w:color="auto" w:fill="FFFFFF"/>
          <w:lang w:val="id-ID"/>
        </w:rPr>
        <w:t xml:space="preserve"> </w:t>
      </w:r>
      <w:r w:rsidRPr="00C310B2">
        <w:rPr>
          <w:rFonts w:ascii="Times New Arabic" w:eastAsia="Calibri" w:hAnsi="Times New Arabic" w:cs="Arial"/>
          <w:sz w:val="24"/>
          <w:szCs w:val="24"/>
          <w:shd w:val="clear" w:color="auto" w:fill="FFFFFF"/>
          <w:lang w:val="id-ID"/>
        </w:rPr>
        <w:t xml:space="preserve">esoteris-gnostik yang harus diyakini oleh manusia yang menuntut ilmu pengetahuan serta mengembangkannya. </w:t>
      </w:r>
      <w:r w:rsidR="00BC43A2">
        <w:rPr>
          <w:rStyle w:val="FootnoteReference"/>
          <w:rFonts w:ascii="Times New Arabic" w:eastAsia="Calibri" w:hAnsi="Times New Arabic" w:cs="Arial"/>
          <w:sz w:val="24"/>
          <w:szCs w:val="24"/>
          <w:shd w:val="clear" w:color="auto" w:fill="FFFFFF"/>
          <w:lang w:val="id-ID"/>
        </w:rPr>
        <w:footnoteReference w:id="10"/>
      </w:r>
    </w:p>
    <w:p w14:paraId="44B4AAA8" w14:textId="77777777" w:rsidR="00C128B6" w:rsidRPr="00C128B6" w:rsidRDefault="00C128B6" w:rsidP="00237378">
      <w:pPr>
        <w:pStyle w:val="ListParagraph"/>
        <w:spacing w:after="0" w:line="360" w:lineRule="auto"/>
        <w:ind w:left="0" w:firstLine="720"/>
        <w:rPr>
          <w:rFonts w:ascii="Times New Arabic" w:hAnsi="Times New Arabic" w:cs="Times New Roman"/>
          <w:bCs/>
          <w:color w:val="000000" w:themeColor="text1"/>
          <w:sz w:val="24"/>
          <w:szCs w:val="24"/>
        </w:rPr>
      </w:pPr>
      <w:r w:rsidRPr="00C128B6">
        <w:rPr>
          <w:rFonts w:ascii="Times New Arabic" w:hAnsi="Times New Arabic" w:cs="Times New Roman"/>
          <w:bCs/>
          <w:color w:val="000000" w:themeColor="text1"/>
          <w:sz w:val="24"/>
          <w:szCs w:val="24"/>
        </w:rPr>
        <w:t>Manusia dalam kehidupannya dapat dipahami sebagai makhluk yang memiliki potensi untuk dapat menjadi baik sekaligus menjadi buruk. Hal ini tidak dapat dilepaskan dari bagaimana manusia itu dipahami sebagai ciptaan Allah swt. yamg pada dasarnya memiliki potensi-potensi bawaaan yang harus senantiasa diasah dengan pembinaan yang berkelanjutan. Dalam basis teologisnya, manusia yang dalam al-Qur’an dapat diartikan dengan kata “</w:t>
      </w:r>
      <w:r w:rsidRPr="00C128B6">
        <w:rPr>
          <w:rFonts w:ascii="Times New Arabic" w:hAnsi="Times New Arabic" w:cs="Times New Roman"/>
          <w:bCs/>
          <w:i/>
          <w:iCs/>
          <w:color w:val="000000" w:themeColor="text1"/>
          <w:sz w:val="24"/>
          <w:szCs w:val="24"/>
        </w:rPr>
        <w:t>al-insan”</w:t>
      </w:r>
      <w:r w:rsidRPr="00C128B6">
        <w:rPr>
          <w:rFonts w:ascii="Times New Arabic" w:hAnsi="Times New Arabic" w:cs="Times New Roman"/>
          <w:bCs/>
          <w:color w:val="000000" w:themeColor="text1"/>
          <w:sz w:val="24"/>
          <w:szCs w:val="24"/>
        </w:rPr>
        <w:t xml:space="preserve"> memiliki relasi dengan beberapa karakter yang memiliki makna yang bermakna negatif yang dalam hal ini adalah:</w:t>
      </w:r>
    </w:p>
    <w:p w14:paraId="6203BD7B" w14:textId="77777777" w:rsidR="00C128B6" w:rsidRPr="00C128B6" w:rsidRDefault="00C128B6" w:rsidP="00237378">
      <w:pPr>
        <w:pStyle w:val="ListParagraph"/>
        <w:numPr>
          <w:ilvl w:val="0"/>
          <w:numId w:val="18"/>
        </w:numPr>
        <w:spacing w:after="0" w:line="360" w:lineRule="auto"/>
        <w:ind w:left="360"/>
        <w:rPr>
          <w:rFonts w:ascii="Times New Arabic" w:hAnsi="Times New Arabic" w:cs="Times New Roman"/>
          <w:bCs/>
          <w:color w:val="000000" w:themeColor="text1"/>
          <w:sz w:val="24"/>
          <w:szCs w:val="24"/>
        </w:rPr>
      </w:pPr>
      <w:r w:rsidRPr="00C128B6">
        <w:rPr>
          <w:rFonts w:ascii="Times New Arabic" w:hAnsi="Times New Arabic" w:cs="Times New Roman"/>
          <w:bCs/>
          <w:color w:val="000000" w:themeColor="text1"/>
          <w:sz w:val="24"/>
          <w:szCs w:val="24"/>
        </w:rPr>
        <w:t>Karakter sebagai makhluk yang diciptakan dalam keadaan lemah</w:t>
      </w:r>
    </w:p>
    <w:p w14:paraId="4488F857" w14:textId="28BEDA01" w:rsidR="00C128B6" w:rsidRPr="00C128B6" w:rsidRDefault="00C128B6" w:rsidP="00237378">
      <w:pPr>
        <w:pStyle w:val="ListParagraph"/>
        <w:spacing w:after="0" w:line="360" w:lineRule="auto"/>
        <w:ind w:left="0" w:firstLine="720"/>
        <w:rPr>
          <w:rFonts w:ascii="Times New Arabic" w:hAnsi="Times New Arabic" w:cs="Times New Roman"/>
          <w:bCs/>
          <w:color w:val="000000" w:themeColor="text1"/>
          <w:sz w:val="24"/>
          <w:szCs w:val="24"/>
        </w:rPr>
      </w:pPr>
      <w:r w:rsidRPr="00C128B6">
        <w:rPr>
          <w:rFonts w:ascii="Times New Arabic" w:hAnsi="Times New Arabic" w:cs="Times New Roman"/>
          <w:bCs/>
          <w:color w:val="000000" w:themeColor="text1"/>
          <w:sz w:val="24"/>
          <w:szCs w:val="24"/>
        </w:rPr>
        <w:t>Penggunaan kata “</w:t>
      </w:r>
      <w:r w:rsidRPr="00C128B6">
        <w:rPr>
          <w:rFonts w:ascii="Times New Arabic" w:hAnsi="Times New Arabic" w:cs="Times New Roman"/>
          <w:bCs/>
          <w:i/>
          <w:iCs/>
          <w:color w:val="000000" w:themeColor="text1"/>
          <w:sz w:val="24"/>
          <w:szCs w:val="24"/>
        </w:rPr>
        <w:t>al-insan</w:t>
      </w:r>
      <w:r w:rsidRPr="00C128B6">
        <w:rPr>
          <w:rFonts w:ascii="Times New Arabic" w:hAnsi="Times New Arabic" w:cs="Times New Roman"/>
          <w:bCs/>
          <w:color w:val="000000" w:themeColor="text1"/>
          <w:sz w:val="24"/>
          <w:szCs w:val="24"/>
        </w:rPr>
        <w:t>” yang bermakna manusia dan memiliki kedekatan dengan karakter negatif ini dapat ditemukan dalam QS. an-Nisa/04:28:</w:t>
      </w:r>
    </w:p>
    <w:p w14:paraId="55AC0795" w14:textId="77777777" w:rsidR="00C128B6" w:rsidRPr="00C128B6" w:rsidRDefault="00C128B6" w:rsidP="00C128B6">
      <w:pPr>
        <w:pStyle w:val="ListParagraph"/>
        <w:bidi/>
        <w:spacing w:after="0"/>
        <w:ind w:left="0" w:firstLine="17"/>
        <w:rPr>
          <w:rFonts w:cs="KFGQPC Uthmanic Script HAFS"/>
          <w:color w:val="000000" w:themeColor="text1"/>
          <w:sz w:val="28"/>
          <w:szCs w:val="28"/>
          <w:rtl/>
        </w:rPr>
      </w:pPr>
      <w:r w:rsidRPr="00C128B6">
        <w:rPr>
          <w:rFonts w:ascii="Times New Arabic" w:hAnsi="Times New Arabic" w:cs="Times New Roman"/>
          <w:bCs/>
          <w:color w:val="000000" w:themeColor="text1"/>
          <w:sz w:val="24"/>
          <w:szCs w:val="24"/>
        </w:rPr>
        <w:t xml:space="preserve"> </w:t>
      </w:r>
      <w:r w:rsidRPr="00C128B6">
        <w:rPr>
          <w:rFonts w:cs="KFGQPC Uthmanic Script HAFS" w:hint="cs"/>
          <w:color w:val="000000" w:themeColor="text1"/>
          <w:sz w:val="28"/>
          <w:szCs w:val="28"/>
          <w:rtl/>
        </w:rPr>
        <w:t>يُرِيدُ ٱللَّهُ أَن يُخَفِّفَ عَنكُمۡۚ وَخُلِقَ ٱلۡإِنسَٰنُ ضَعِيفٗا  ٢٨</w:t>
      </w:r>
    </w:p>
    <w:p w14:paraId="43ABC123" w14:textId="77777777" w:rsidR="00C128B6" w:rsidRPr="00C128B6" w:rsidRDefault="00C128B6" w:rsidP="00C128B6">
      <w:pPr>
        <w:pStyle w:val="ListParagraph"/>
        <w:spacing w:after="0" w:line="276" w:lineRule="auto"/>
        <w:ind w:left="0"/>
        <w:rPr>
          <w:rFonts w:ascii="Times New Arabic" w:hAnsi="Times New Arabic" w:cs="Arial"/>
          <w:bCs/>
          <w:color w:val="000000" w:themeColor="text1"/>
          <w:sz w:val="24"/>
          <w:szCs w:val="24"/>
        </w:rPr>
      </w:pPr>
      <w:r w:rsidRPr="00C128B6">
        <w:rPr>
          <w:rFonts w:ascii="Times New Arabic" w:hAnsi="Times New Arabic" w:cs="Arial"/>
          <w:bCs/>
          <w:color w:val="000000" w:themeColor="text1"/>
          <w:sz w:val="24"/>
          <w:szCs w:val="24"/>
        </w:rPr>
        <w:t>Terjemahnya:</w:t>
      </w:r>
    </w:p>
    <w:p w14:paraId="2F1D25AC" w14:textId="77D87E4F" w:rsidR="00C128B6" w:rsidRPr="00C128B6" w:rsidRDefault="00C128B6" w:rsidP="00C128B6">
      <w:pPr>
        <w:pStyle w:val="ListParagraph"/>
        <w:spacing w:after="0" w:line="276" w:lineRule="auto"/>
        <w:rPr>
          <w:rFonts w:ascii="Times New Arabic" w:hAnsi="Times New Arabic" w:cs="Arial"/>
          <w:bCs/>
          <w:color w:val="000000" w:themeColor="text1"/>
          <w:sz w:val="24"/>
          <w:szCs w:val="24"/>
        </w:rPr>
      </w:pPr>
      <w:r w:rsidRPr="00C128B6">
        <w:rPr>
          <w:rFonts w:ascii="Times New Arabic" w:hAnsi="Times New Arabic" w:cs="Arial"/>
          <w:bCs/>
          <w:color w:val="000000" w:themeColor="text1"/>
          <w:sz w:val="24"/>
          <w:szCs w:val="24"/>
        </w:rPr>
        <w:t>Allah hendak memberikan keringanan kepadamu, dan manusia dijadikan bersifat lemah.</w:t>
      </w:r>
    </w:p>
    <w:p w14:paraId="0C3AF5AE" w14:textId="77777777" w:rsidR="00C128B6" w:rsidRPr="00C128B6" w:rsidRDefault="00C128B6" w:rsidP="00237378">
      <w:pPr>
        <w:pStyle w:val="ListParagraph"/>
        <w:numPr>
          <w:ilvl w:val="0"/>
          <w:numId w:val="18"/>
        </w:numPr>
        <w:spacing w:after="0" w:line="360" w:lineRule="auto"/>
        <w:ind w:left="360"/>
        <w:rPr>
          <w:rFonts w:ascii="Times New Arabic" w:hAnsi="Times New Arabic" w:cs="Times New Roman"/>
          <w:bCs/>
          <w:color w:val="000000" w:themeColor="text1"/>
          <w:sz w:val="24"/>
          <w:szCs w:val="24"/>
        </w:rPr>
      </w:pPr>
      <w:r w:rsidRPr="00C128B6">
        <w:rPr>
          <w:rFonts w:ascii="Times New Arabic" w:hAnsi="Times New Arabic" w:cs="Times New Roman"/>
          <w:bCs/>
          <w:color w:val="000000" w:themeColor="text1"/>
          <w:sz w:val="24"/>
          <w:szCs w:val="24"/>
        </w:rPr>
        <w:t>Karakter sebagai makhluk yang suka berkeluh kesah lagi kikir</w:t>
      </w:r>
    </w:p>
    <w:p w14:paraId="4CEFBE8C" w14:textId="77777777" w:rsidR="00C128B6" w:rsidRPr="00C128B6" w:rsidRDefault="00C128B6" w:rsidP="00237378">
      <w:pPr>
        <w:pStyle w:val="ListParagraph"/>
        <w:spacing w:after="0" w:line="360" w:lineRule="auto"/>
        <w:ind w:left="0" w:firstLine="720"/>
        <w:rPr>
          <w:rFonts w:ascii="Times New Arabic" w:hAnsi="Times New Arabic" w:cs="Times New Roman"/>
          <w:bCs/>
          <w:color w:val="000000" w:themeColor="text1"/>
          <w:sz w:val="24"/>
          <w:szCs w:val="24"/>
        </w:rPr>
      </w:pPr>
      <w:r w:rsidRPr="00C128B6">
        <w:rPr>
          <w:rFonts w:ascii="Times New Arabic" w:hAnsi="Times New Arabic" w:cs="Times New Roman"/>
          <w:bCs/>
          <w:color w:val="000000" w:themeColor="text1"/>
          <w:sz w:val="24"/>
          <w:szCs w:val="24"/>
        </w:rPr>
        <w:t>Penggunaan kata “</w:t>
      </w:r>
      <w:r w:rsidRPr="00C128B6">
        <w:rPr>
          <w:rFonts w:ascii="Times New Arabic" w:hAnsi="Times New Arabic" w:cs="Times New Roman"/>
          <w:bCs/>
          <w:i/>
          <w:iCs/>
          <w:color w:val="000000" w:themeColor="text1"/>
          <w:sz w:val="24"/>
          <w:szCs w:val="24"/>
        </w:rPr>
        <w:t>al-insan</w:t>
      </w:r>
      <w:r w:rsidRPr="00C128B6">
        <w:rPr>
          <w:rFonts w:ascii="Times New Arabic" w:hAnsi="Times New Arabic" w:cs="Times New Roman"/>
          <w:bCs/>
          <w:color w:val="000000" w:themeColor="text1"/>
          <w:sz w:val="24"/>
          <w:szCs w:val="24"/>
        </w:rPr>
        <w:t>” yang bermakna manusia dan memiliki kedekatan dengan karakter negatif ini dapat ditemukan dalam QS. an-Ma’arij/70:19:</w:t>
      </w:r>
    </w:p>
    <w:p w14:paraId="246DCC64" w14:textId="77777777" w:rsidR="00C128B6" w:rsidRPr="00C128B6" w:rsidRDefault="00C128B6" w:rsidP="00C128B6">
      <w:pPr>
        <w:pStyle w:val="ListParagraph"/>
        <w:bidi/>
        <w:spacing w:after="0"/>
        <w:ind w:left="17"/>
        <w:rPr>
          <w:rFonts w:cs="KFGQPC Uthmanic Script HAFS"/>
          <w:color w:val="000000" w:themeColor="text1"/>
          <w:sz w:val="28"/>
          <w:szCs w:val="28"/>
          <w:rtl/>
        </w:rPr>
      </w:pPr>
      <w:r w:rsidRPr="00C128B6">
        <w:rPr>
          <w:rFonts w:cs="KFGQPC Uthmanic Script HAFS" w:hint="cs"/>
          <w:color w:val="000000" w:themeColor="text1"/>
          <w:sz w:val="28"/>
          <w:szCs w:val="28"/>
          <w:rtl/>
        </w:rPr>
        <w:t>إِنَّ ٱلۡإِنسَٰنَ خُلِقَ هَلُوعًا  ١٩</w:t>
      </w:r>
    </w:p>
    <w:p w14:paraId="2346CF67" w14:textId="77777777" w:rsidR="00C128B6" w:rsidRPr="00C128B6" w:rsidRDefault="00C128B6" w:rsidP="00C128B6">
      <w:pPr>
        <w:spacing w:after="0" w:line="276" w:lineRule="auto"/>
        <w:rPr>
          <w:rFonts w:ascii="Times New Arabic" w:hAnsi="Times New Arabic" w:cs="Arial"/>
          <w:bCs/>
          <w:color w:val="000000" w:themeColor="text1"/>
          <w:sz w:val="24"/>
          <w:szCs w:val="24"/>
        </w:rPr>
      </w:pPr>
      <w:r w:rsidRPr="00C128B6">
        <w:rPr>
          <w:rFonts w:ascii="Times New Arabic" w:hAnsi="Times New Arabic" w:cs="Arial"/>
          <w:bCs/>
          <w:color w:val="000000" w:themeColor="text1"/>
          <w:sz w:val="24"/>
          <w:szCs w:val="24"/>
        </w:rPr>
        <w:t>Terjemahnya:</w:t>
      </w:r>
    </w:p>
    <w:p w14:paraId="6E8F694C" w14:textId="611182EC" w:rsidR="00C128B6" w:rsidRPr="00C128B6" w:rsidRDefault="00C128B6" w:rsidP="00237378">
      <w:pPr>
        <w:spacing w:after="0" w:line="360" w:lineRule="auto"/>
        <w:ind w:left="720"/>
        <w:rPr>
          <w:rFonts w:ascii="Times New Arabic" w:hAnsi="Times New Arabic" w:cs="Arial"/>
          <w:bCs/>
          <w:color w:val="000000" w:themeColor="text1"/>
          <w:sz w:val="24"/>
          <w:szCs w:val="24"/>
        </w:rPr>
      </w:pPr>
      <w:r w:rsidRPr="00C128B6">
        <w:rPr>
          <w:rFonts w:ascii="Times New Arabic" w:hAnsi="Times New Arabic" w:cs="Arial"/>
          <w:bCs/>
          <w:color w:val="000000" w:themeColor="text1"/>
          <w:sz w:val="24"/>
          <w:szCs w:val="24"/>
        </w:rPr>
        <w:t>Sesungguhnya manusia diciptakan bersifat keluh kesah lagi kikir.</w:t>
      </w:r>
    </w:p>
    <w:p w14:paraId="0EC7825F" w14:textId="77777777" w:rsidR="00C128B6" w:rsidRPr="00C128B6" w:rsidRDefault="00C128B6" w:rsidP="00237378">
      <w:pPr>
        <w:pStyle w:val="ListParagraph"/>
        <w:numPr>
          <w:ilvl w:val="0"/>
          <w:numId w:val="18"/>
        </w:numPr>
        <w:spacing w:after="0" w:line="360" w:lineRule="auto"/>
        <w:ind w:left="360"/>
        <w:rPr>
          <w:rFonts w:ascii="Times New Arabic" w:hAnsi="Times New Arabic" w:cs="Times New Roman"/>
          <w:bCs/>
          <w:color w:val="000000" w:themeColor="text1"/>
          <w:sz w:val="24"/>
          <w:szCs w:val="24"/>
        </w:rPr>
      </w:pPr>
      <w:r w:rsidRPr="00C128B6">
        <w:rPr>
          <w:rFonts w:ascii="Times New Arabic" w:hAnsi="Times New Arabic" w:cs="Times New Roman"/>
          <w:bCs/>
          <w:color w:val="000000" w:themeColor="text1"/>
          <w:sz w:val="24"/>
          <w:szCs w:val="24"/>
        </w:rPr>
        <w:t>Karakter sebagai makhluk yang suka tergesa-gesa</w:t>
      </w:r>
    </w:p>
    <w:p w14:paraId="16E1306F" w14:textId="77777777" w:rsidR="00C128B6" w:rsidRPr="00C128B6" w:rsidRDefault="00C128B6" w:rsidP="00237378">
      <w:pPr>
        <w:pStyle w:val="ListParagraph"/>
        <w:spacing w:after="0" w:line="360" w:lineRule="auto"/>
        <w:ind w:left="0" w:firstLine="720"/>
        <w:rPr>
          <w:rFonts w:ascii="Times New Arabic" w:hAnsi="Times New Arabic" w:cs="Times New Roman"/>
          <w:bCs/>
          <w:color w:val="000000" w:themeColor="text1"/>
          <w:sz w:val="24"/>
          <w:szCs w:val="24"/>
        </w:rPr>
      </w:pPr>
      <w:r w:rsidRPr="00C128B6">
        <w:rPr>
          <w:rFonts w:ascii="Times New Arabic" w:hAnsi="Times New Arabic" w:cs="Times New Roman"/>
          <w:bCs/>
          <w:color w:val="000000" w:themeColor="text1"/>
          <w:sz w:val="24"/>
          <w:szCs w:val="24"/>
        </w:rPr>
        <w:t>Penggunaan kata “</w:t>
      </w:r>
      <w:r w:rsidRPr="00C128B6">
        <w:rPr>
          <w:rFonts w:ascii="Times New Arabic" w:hAnsi="Times New Arabic" w:cs="Times New Roman"/>
          <w:bCs/>
          <w:i/>
          <w:iCs/>
          <w:color w:val="000000" w:themeColor="text1"/>
          <w:sz w:val="24"/>
          <w:szCs w:val="24"/>
        </w:rPr>
        <w:t>al-insan</w:t>
      </w:r>
      <w:r w:rsidRPr="00C128B6">
        <w:rPr>
          <w:rFonts w:ascii="Times New Arabic" w:hAnsi="Times New Arabic" w:cs="Times New Roman"/>
          <w:bCs/>
          <w:color w:val="000000" w:themeColor="text1"/>
          <w:sz w:val="24"/>
          <w:szCs w:val="24"/>
        </w:rPr>
        <w:t>” yang bermakna manusia dan memiliki kedekatan dengan karakter negatif ini dapat ditemukan dalam QS. al-Anbiya/21:37:</w:t>
      </w:r>
    </w:p>
    <w:p w14:paraId="580BD575" w14:textId="77777777" w:rsidR="00C128B6" w:rsidRPr="00C128B6" w:rsidRDefault="00C128B6" w:rsidP="00C128B6">
      <w:pPr>
        <w:pStyle w:val="ListParagraph"/>
        <w:bidi/>
        <w:spacing w:after="0"/>
        <w:ind w:left="17"/>
        <w:rPr>
          <w:rFonts w:cs="KFGQPC Uthmanic Script HAFS"/>
          <w:color w:val="000000" w:themeColor="text1"/>
          <w:sz w:val="28"/>
          <w:szCs w:val="28"/>
          <w:rtl/>
        </w:rPr>
      </w:pPr>
      <w:r w:rsidRPr="00C128B6">
        <w:rPr>
          <w:rFonts w:cs="KFGQPC Uthmanic Script HAFS" w:hint="cs"/>
          <w:color w:val="000000" w:themeColor="text1"/>
          <w:sz w:val="28"/>
          <w:szCs w:val="28"/>
          <w:rtl/>
        </w:rPr>
        <w:t>خُلِقَ ٱلۡإِنسَٰنُ مِنۡ عَجَلٖۚ سَأُوْرِيكُمۡ ءَايَٰتِي فَلَا تَسۡتَعۡجِلُونِ  ٣٧</w:t>
      </w:r>
    </w:p>
    <w:p w14:paraId="5908E01D" w14:textId="77777777" w:rsidR="00C128B6" w:rsidRPr="00C128B6" w:rsidRDefault="00C128B6" w:rsidP="00C128B6">
      <w:pPr>
        <w:spacing w:after="0" w:line="276" w:lineRule="auto"/>
        <w:rPr>
          <w:rFonts w:ascii="Times New Arabic" w:hAnsi="Times New Arabic" w:cs="Arial"/>
          <w:bCs/>
          <w:color w:val="000000" w:themeColor="text1"/>
          <w:sz w:val="24"/>
          <w:szCs w:val="24"/>
        </w:rPr>
      </w:pPr>
      <w:r w:rsidRPr="00C128B6">
        <w:rPr>
          <w:rFonts w:ascii="Times New Arabic" w:hAnsi="Times New Arabic" w:cs="Arial"/>
          <w:bCs/>
          <w:color w:val="000000" w:themeColor="text1"/>
          <w:sz w:val="24"/>
          <w:szCs w:val="24"/>
        </w:rPr>
        <w:lastRenderedPageBreak/>
        <w:t>Terjemahnya:</w:t>
      </w:r>
    </w:p>
    <w:p w14:paraId="448AA6FB" w14:textId="6B38A9BF" w:rsidR="00C128B6" w:rsidRDefault="00C128B6" w:rsidP="00237378">
      <w:pPr>
        <w:spacing w:after="0" w:line="240" w:lineRule="auto"/>
        <w:ind w:left="720"/>
        <w:rPr>
          <w:rFonts w:ascii="Times New Arabic" w:hAnsi="Times New Arabic" w:cs="Arial"/>
          <w:bCs/>
          <w:color w:val="000000" w:themeColor="text1"/>
          <w:sz w:val="24"/>
          <w:szCs w:val="24"/>
        </w:rPr>
      </w:pPr>
      <w:r w:rsidRPr="00C128B6">
        <w:rPr>
          <w:rFonts w:ascii="Times New Arabic" w:hAnsi="Times New Arabic" w:cs="Arial"/>
          <w:bCs/>
          <w:color w:val="000000" w:themeColor="text1"/>
          <w:sz w:val="24"/>
          <w:szCs w:val="24"/>
        </w:rPr>
        <w:t>Manusia telah dijadikan (bertabiat) tergesa-gesa. Kelak akan Aku perIihatkan kepadamu tanda-tanda azab-Ku. Maka janganlah kamu minta kepada-Ku mendatangkannya dengan segera.</w:t>
      </w:r>
    </w:p>
    <w:p w14:paraId="39A8FBD4" w14:textId="77777777" w:rsidR="00237378" w:rsidRPr="00C128B6" w:rsidRDefault="00237378" w:rsidP="00237378">
      <w:pPr>
        <w:spacing w:after="0" w:line="240" w:lineRule="auto"/>
        <w:ind w:left="720"/>
        <w:rPr>
          <w:rFonts w:ascii="Times New Arabic" w:hAnsi="Times New Arabic" w:cs="Arial"/>
          <w:bCs/>
          <w:color w:val="000000" w:themeColor="text1"/>
          <w:sz w:val="24"/>
          <w:szCs w:val="24"/>
        </w:rPr>
      </w:pPr>
    </w:p>
    <w:p w14:paraId="1634BAFC" w14:textId="77777777" w:rsidR="00C128B6" w:rsidRPr="00C128B6" w:rsidRDefault="00C128B6" w:rsidP="00237378">
      <w:pPr>
        <w:pStyle w:val="ListParagraph"/>
        <w:numPr>
          <w:ilvl w:val="0"/>
          <w:numId w:val="18"/>
        </w:numPr>
        <w:spacing w:after="0" w:line="360" w:lineRule="auto"/>
        <w:ind w:left="360"/>
        <w:rPr>
          <w:rFonts w:ascii="Times New Arabic" w:hAnsi="Times New Arabic" w:cs="Times New Roman"/>
          <w:bCs/>
          <w:color w:val="000000" w:themeColor="text1"/>
          <w:sz w:val="24"/>
          <w:szCs w:val="24"/>
        </w:rPr>
      </w:pPr>
      <w:r w:rsidRPr="00C128B6">
        <w:rPr>
          <w:rFonts w:ascii="Times New Arabic" w:hAnsi="Times New Arabic" w:cs="Times New Roman"/>
          <w:bCs/>
          <w:color w:val="000000" w:themeColor="text1"/>
          <w:sz w:val="24"/>
          <w:szCs w:val="24"/>
        </w:rPr>
        <w:t>Karakter sebagai makhluk yang durhaka kepada Tuhannya</w:t>
      </w:r>
    </w:p>
    <w:p w14:paraId="7FF61A2D" w14:textId="77777777" w:rsidR="00C128B6" w:rsidRPr="00C128B6" w:rsidRDefault="00C128B6" w:rsidP="00237378">
      <w:pPr>
        <w:pStyle w:val="ListParagraph"/>
        <w:spacing w:after="0" w:line="360" w:lineRule="auto"/>
        <w:ind w:left="0" w:firstLine="720"/>
        <w:rPr>
          <w:rFonts w:ascii="Times New Arabic" w:hAnsi="Times New Arabic" w:cs="Times New Roman"/>
          <w:bCs/>
          <w:color w:val="000000" w:themeColor="text1"/>
          <w:sz w:val="24"/>
          <w:szCs w:val="24"/>
        </w:rPr>
      </w:pPr>
      <w:r w:rsidRPr="00C128B6">
        <w:rPr>
          <w:rFonts w:ascii="Times New Arabic" w:hAnsi="Times New Arabic" w:cs="Times New Roman"/>
          <w:bCs/>
          <w:color w:val="000000" w:themeColor="text1"/>
          <w:sz w:val="24"/>
          <w:szCs w:val="24"/>
        </w:rPr>
        <w:t>Penggunaan kata “</w:t>
      </w:r>
      <w:r w:rsidRPr="00C128B6">
        <w:rPr>
          <w:rFonts w:ascii="Times New Arabic" w:hAnsi="Times New Arabic" w:cs="Times New Roman"/>
          <w:bCs/>
          <w:i/>
          <w:iCs/>
          <w:color w:val="000000" w:themeColor="text1"/>
          <w:sz w:val="24"/>
          <w:szCs w:val="24"/>
        </w:rPr>
        <w:t>al-insan</w:t>
      </w:r>
      <w:r w:rsidRPr="00C128B6">
        <w:rPr>
          <w:rFonts w:ascii="Times New Arabic" w:hAnsi="Times New Arabic" w:cs="Times New Roman"/>
          <w:bCs/>
          <w:color w:val="000000" w:themeColor="text1"/>
          <w:sz w:val="24"/>
          <w:szCs w:val="24"/>
        </w:rPr>
        <w:t>” yang bermakna manusia dan memiliki kedekatan dengan karakter negatif ini dapat ditemukan dalam QS. al-Adiyat/100:06:</w:t>
      </w:r>
    </w:p>
    <w:p w14:paraId="1F573F3D" w14:textId="77777777" w:rsidR="00C128B6" w:rsidRPr="00C128B6" w:rsidRDefault="00C128B6" w:rsidP="00C128B6">
      <w:pPr>
        <w:pStyle w:val="ListParagraph"/>
        <w:bidi/>
        <w:spacing w:after="0"/>
        <w:ind w:left="0"/>
        <w:rPr>
          <w:rFonts w:cs="KFGQPC Uthmanic Script HAFS"/>
          <w:color w:val="000000" w:themeColor="text1"/>
          <w:sz w:val="28"/>
          <w:szCs w:val="28"/>
          <w:rtl/>
        </w:rPr>
      </w:pPr>
      <w:r w:rsidRPr="00C128B6">
        <w:rPr>
          <w:rFonts w:cs="KFGQPC Uthmanic Script HAFS" w:hint="cs"/>
          <w:color w:val="000000" w:themeColor="text1"/>
          <w:sz w:val="28"/>
          <w:szCs w:val="28"/>
          <w:rtl/>
        </w:rPr>
        <w:t>إِنَّ ٱلۡإِنسَٰنَ لِرَبِّهِۦ لَكَنُودٞ  ٦</w:t>
      </w:r>
    </w:p>
    <w:p w14:paraId="7121C99E" w14:textId="77777777" w:rsidR="00C128B6" w:rsidRPr="00C128B6" w:rsidRDefault="00C128B6" w:rsidP="00C128B6">
      <w:pPr>
        <w:pStyle w:val="ListParagraph"/>
        <w:spacing w:after="0" w:line="276" w:lineRule="auto"/>
        <w:ind w:left="0"/>
        <w:rPr>
          <w:rFonts w:ascii="Times New Arabic" w:hAnsi="Times New Arabic" w:cs="Arial"/>
          <w:bCs/>
          <w:color w:val="000000" w:themeColor="text1"/>
          <w:sz w:val="24"/>
          <w:szCs w:val="24"/>
        </w:rPr>
      </w:pPr>
      <w:r w:rsidRPr="00C128B6">
        <w:rPr>
          <w:rFonts w:ascii="Times New Arabic" w:hAnsi="Times New Arabic" w:cs="Arial"/>
          <w:bCs/>
          <w:color w:val="000000" w:themeColor="text1"/>
          <w:sz w:val="24"/>
          <w:szCs w:val="24"/>
        </w:rPr>
        <w:t>Terjemahnya:</w:t>
      </w:r>
    </w:p>
    <w:p w14:paraId="3840B706" w14:textId="77D4FC0B" w:rsidR="00C128B6" w:rsidRDefault="00C128B6" w:rsidP="00C128B6">
      <w:pPr>
        <w:pStyle w:val="ListParagraph"/>
        <w:spacing w:after="0" w:line="276" w:lineRule="auto"/>
        <w:rPr>
          <w:rFonts w:ascii="Times New Arabic" w:hAnsi="Times New Arabic" w:cs="Arial"/>
          <w:bCs/>
          <w:color w:val="000000" w:themeColor="text1"/>
          <w:sz w:val="24"/>
          <w:szCs w:val="24"/>
        </w:rPr>
      </w:pPr>
      <w:r w:rsidRPr="00C128B6">
        <w:rPr>
          <w:rFonts w:ascii="Times New Arabic" w:hAnsi="Times New Arabic" w:cs="Arial"/>
          <w:bCs/>
          <w:color w:val="000000" w:themeColor="text1"/>
          <w:sz w:val="24"/>
          <w:szCs w:val="24"/>
        </w:rPr>
        <w:t>Sesungguhnya manusia itu sangat ingkar, tidak berterima kasih kepada Tuhannya.</w:t>
      </w:r>
    </w:p>
    <w:p w14:paraId="6A74B9E9" w14:textId="77777777" w:rsidR="00A16BDE" w:rsidRPr="00C128B6" w:rsidRDefault="00A16BDE" w:rsidP="00C128B6">
      <w:pPr>
        <w:pStyle w:val="ListParagraph"/>
        <w:spacing w:after="0" w:line="276" w:lineRule="auto"/>
        <w:rPr>
          <w:rFonts w:ascii="Times New Arabic" w:hAnsi="Times New Arabic" w:cs="Arial"/>
          <w:bCs/>
          <w:color w:val="000000" w:themeColor="text1"/>
          <w:sz w:val="24"/>
          <w:szCs w:val="24"/>
        </w:rPr>
      </w:pPr>
    </w:p>
    <w:p w14:paraId="14F6CF83" w14:textId="1032E635" w:rsidR="00E93450" w:rsidRPr="00C128B6" w:rsidRDefault="00E93450" w:rsidP="00A16BDE">
      <w:pPr>
        <w:pStyle w:val="ListParagraph"/>
        <w:numPr>
          <w:ilvl w:val="0"/>
          <w:numId w:val="20"/>
        </w:numPr>
        <w:spacing w:after="0" w:line="360" w:lineRule="auto"/>
        <w:ind w:left="360"/>
        <w:contextualSpacing w:val="0"/>
        <w:rPr>
          <w:rFonts w:ascii="Times New Arabic" w:hAnsi="Times New Arabic"/>
          <w:b/>
          <w:bCs/>
          <w:color w:val="000000" w:themeColor="text1"/>
          <w:sz w:val="24"/>
          <w:szCs w:val="24"/>
        </w:rPr>
      </w:pPr>
      <w:r w:rsidRPr="00C128B6">
        <w:rPr>
          <w:rFonts w:ascii="Times New Arabic" w:hAnsi="Times New Arabic"/>
          <w:b/>
          <w:bCs/>
          <w:color w:val="000000" w:themeColor="text1"/>
          <w:sz w:val="24"/>
          <w:szCs w:val="24"/>
        </w:rPr>
        <w:t>Filsafat Akhlak dalam Pemikiran Etika Kontemporer</w:t>
      </w:r>
    </w:p>
    <w:p w14:paraId="774609FE" w14:textId="1D76D79D" w:rsidR="0029590C" w:rsidRDefault="0029590C" w:rsidP="00237378">
      <w:pPr>
        <w:spacing w:after="0" w:line="360" w:lineRule="auto"/>
        <w:ind w:firstLine="720"/>
        <w:contextualSpacing/>
        <w:rPr>
          <w:rFonts w:ascii="Times New Arabic" w:eastAsia="Times New Roman" w:hAnsi="Times New Arabic" w:cs="Arial"/>
          <w:color w:val="000000" w:themeColor="text1"/>
          <w:sz w:val="24"/>
          <w:szCs w:val="24"/>
        </w:rPr>
      </w:pPr>
      <w:r>
        <w:rPr>
          <w:rFonts w:ascii="Times New Arabic" w:eastAsia="Times New Roman" w:hAnsi="Times New Arabic" w:cs="Arial"/>
          <w:color w:val="000000" w:themeColor="text1"/>
          <w:sz w:val="24"/>
          <w:szCs w:val="24"/>
        </w:rPr>
        <w:t>Filsafat ak</w:t>
      </w:r>
      <w:r w:rsidR="002F7C3B">
        <w:rPr>
          <w:rFonts w:ascii="Times New Arabic" w:eastAsia="Times New Roman" w:hAnsi="Times New Arabic" w:cs="Arial"/>
          <w:color w:val="000000" w:themeColor="text1"/>
          <w:sz w:val="24"/>
          <w:szCs w:val="24"/>
        </w:rPr>
        <w:t>hlak</w:t>
      </w:r>
      <w:r>
        <w:rPr>
          <w:rFonts w:ascii="Times New Arabic" w:eastAsia="Times New Roman" w:hAnsi="Times New Arabic" w:cs="Arial"/>
          <w:color w:val="000000" w:themeColor="text1"/>
          <w:sz w:val="24"/>
          <w:szCs w:val="24"/>
        </w:rPr>
        <w:t xml:space="preserve"> dalam pemikiran kontemporer meniscayakan manusia membentuk basis filosofis penguatan akhlaknya atas kesadaran diri berdimensi ruhiyah akan keberadaannya di muka bumi</w:t>
      </w:r>
      <w:r w:rsidR="00657A29">
        <w:rPr>
          <w:rFonts w:ascii="Times New Arabic" w:eastAsia="Times New Roman" w:hAnsi="Times New Arabic" w:cs="Arial"/>
          <w:color w:val="000000" w:themeColor="text1"/>
          <w:sz w:val="24"/>
          <w:szCs w:val="24"/>
        </w:rPr>
        <w:t xml:space="preserve"> yang profan, pragmatis, atau bahkan hedonis. Manusia yang gagal dalam proses ini cenderung akan terjebak pada fisiknya yang pada gilirannya akan menjebak pada suatu </w:t>
      </w:r>
      <w:r w:rsidR="00CB0150">
        <w:rPr>
          <w:rFonts w:ascii="Times New Arabic" w:eastAsia="Times New Roman" w:hAnsi="Times New Arabic" w:cs="Arial"/>
          <w:color w:val="000000" w:themeColor="text1"/>
          <w:sz w:val="24"/>
          <w:szCs w:val="24"/>
        </w:rPr>
        <w:t>tekanan dimensi jasadiyah yang sangat terikat pada dimensi duniawi. Hal ini wajar menginga</w:t>
      </w:r>
      <w:r w:rsidR="0048411B">
        <w:rPr>
          <w:rFonts w:ascii="Times New Arabic" w:eastAsia="Times New Roman" w:hAnsi="Times New Arabic" w:cs="Arial"/>
          <w:color w:val="000000" w:themeColor="text1"/>
          <w:sz w:val="24"/>
          <w:szCs w:val="24"/>
        </w:rPr>
        <w:t>t</w:t>
      </w:r>
      <w:r w:rsidR="00CB0150">
        <w:rPr>
          <w:rFonts w:ascii="Times New Arabic" w:eastAsia="Times New Roman" w:hAnsi="Times New Arabic" w:cs="Arial"/>
          <w:color w:val="000000" w:themeColor="text1"/>
          <w:sz w:val="24"/>
          <w:szCs w:val="24"/>
        </w:rPr>
        <w:t xml:space="preserve"> fisik manusia membutuhkan berbagai nikmat duniawi seperti makanan, mi</w:t>
      </w:r>
      <w:r w:rsidR="0048411B">
        <w:rPr>
          <w:rFonts w:ascii="Times New Arabic" w:eastAsia="Times New Roman" w:hAnsi="Times New Arabic" w:cs="Arial"/>
          <w:color w:val="000000" w:themeColor="text1"/>
          <w:sz w:val="24"/>
          <w:szCs w:val="24"/>
        </w:rPr>
        <w:t xml:space="preserve">numan, pakaian perumahan, dan semacamnya. Konsekuensinya, filsafat akhlak dalam pemikiran etika kontemporer meniscayakan manusia untuk lebih arif dalam memahami dirinya yang terikat dengan relasi sistemik baik vertikal ubidiyah dengan </w:t>
      </w:r>
      <w:r w:rsidR="00446F46">
        <w:rPr>
          <w:rFonts w:ascii="Times New Arabic" w:eastAsia="Times New Roman" w:hAnsi="Times New Arabic" w:cs="Arial"/>
          <w:color w:val="000000" w:themeColor="text1"/>
          <w:sz w:val="24"/>
          <w:szCs w:val="24"/>
        </w:rPr>
        <w:t xml:space="preserve">Allah swt. sebagai </w:t>
      </w:r>
      <w:r w:rsidR="00446F46" w:rsidRPr="00446F46">
        <w:rPr>
          <w:rFonts w:ascii="Times New Arabic" w:eastAsia="Times New Roman" w:hAnsi="Times New Arabic" w:cs="Arial"/>
          <w:i/>
          <w:iCs/>
          <w:color w:val="000000" w:themeColor="text1"/>
          <w:sz w:val="24"/>
          <w:szCs w:val="24"/>
        </w:rPr>
        <w:t>al-Khaliq,</w:t>
      </w:r>
      <w:r w:rsidR="00446F46">
        <w:rPr>
          <w:rFonts w:ascii="Times New Arabic" w:eastAsia="Times New Roman" w:hAnsi="Times New Arabic" w:cs="Arial"/>
          <w:color w:val="000000" w:themeColor="text1"/>
          <w:sz w:val="24"/>
          <w:szCs w:val="24"/>
        </w:rPr>
        <w:t xml:space="preserve"> a</w:t>
      </w:r>
      <w:r w:rsidR="0048411B">
        <w:rPr>
          <w:rFonts w:ascii="Times New Arabic" w:eastAsia="Times New Roman" w:hAnsi="Times New Arabic" w:cs="Arial"/>
          <w:color w:val="000000" w:themeColor="text1"/>
          <w:sz w:val="24"/>
          <w:szCs w:val="24"/>
        </w:rPr>
        <w:t xml:space="preserve">taupun horizontal muamalah dengan </w:t>
      </w:r>
      <w:r w:rsidR="00446F46">
        <w:rPr>
          <w:rFonts w:ascii="Times New Arabic" w:eastAsia="Times New Roman" w:hAnsi="Times New Arabic" w:cs="Arial"/>
          <w:color w:val="000000" w:themeColor="text1"/>
          <w:sz w:val="24"/>
          <w:szCs w:val="24"/>
        </w:rPr>
        <w:t xml:space="preserve">semua </w:t>
      </w:r>
      <w:r w:rsidR="00446F46" w:rsidRPr="00446F46">
        <w:rPr>
          <w:rFonts w:ascii="Times New Arabic" w:eastAsia="Times New Roman" w:hAnsi="Times New Arabic" w:cs="Arial"/>
          <w:i/>
          <w:iCs/>
          <w:color w:val="000000" w:themeColor="text1"/>
          <w:sz w:val="24"/>
          <w:szCs w:val="24"/>
        </w:rPr>
        <w:t>al-makhluqat</w:t>
      </w:r>
      <w:r w:rsidR="00446F46">
        <w:rPr>
          <w:rFonts w:ascii="Times New Arabic" w:eastAsia="Times New Roman" w:hAnsi="Times New Arabic" w:cs="Arial"/>
          <w:color w:val="000000" w:themeColor="text1"/>
          <w:sz w:val="24"/>
          <w:szCs w:val="24"/>
        </w:rPr>
        <w:t xml:space="preserve">. </w:t>
      </w:r>
    </w:p>
    <w:p w14:paraId="0B4B1659" w14:textId="2A7EB366" w:rsidR="00C310B2" w:rsidRPr="00C128B6" w:rsidRDefault="0048411B" w:rsidP="00237378">
      <w:pPr>
        <w:spacing w:after="0" w:line="360" w:lineRule="auto"/>
        <w:ind w:firstLine="720"/>
        <w:contextualSpacing/>
        <w:rPr>
          <w:rFonts w:ascii="Times New Arabic" w:eastAsia="Times New Roman" w:hAnsi="Times New Arabic" w:cs="Times New Roman"/>
          <w:color w:val="000000" w:themeColor="text1"/>
          <w:sz w:val="24"/>
          <w:szCs w:val="24"/>
        </w:rPr>
      </w:pPr>
      <w:r>
        <w:rPr>
          <w:rFonts w:ascii="Times New Arabic" w:eastAsia="Times New Roman" w:hAnsi="Times New Arabic" w:cs="Arial"/>
          <w:color w:val="000000" w:themeColor="text1"/>
          <w:sz w:val="24"/>
          <w:szCs w:val="24"/>
        </w:rPr>
        <w:t xml:space="preserve">Semangat </w:t>
      </w:r>
      <w:r w:rsidR="00446F46">
        <w:rPr>
          <w:rFonts w:ascii="Times New Arabic" w:eastAsia="Times New Roman" w:hAnsi="Times New Arabic" w:cs="Arial"/>
          <w:color w:val="000000" w:themeColor="text1"/>
          <w:sz w:val="24"/>
          <w:szCs w:val="24"/>
        </w:rPr>
        <w:t>di atas yang mendasari bagaimana filsafat akhlak mengarahkan manusia untuk menguatkan nilai-nilai karakter dalam diri</w:t>
      </w:r>
      <w:r w:rsidR="002F7C3B">
        <w:rPr>
          <w:rFonts w:ascii="Times New Arabic" w:eastAsia="Times New Roman" w:hAnsi="Times New Arabic" w:cs="Arial"/>
          <w:color w:val="000000" w:themeColor="text1"/>
          <w:sz w:val="24"/>
          <w:szCs w:val="24"/>
        </w:rPr>
        <w:t>nya.</w:t>
      </w:r>
      <w:r w:rsidR="00446F46">
        <w:rPr>
          <w:rFonts w:ascii="Times New Arabic" w:eastAsia="Times New Roman" w:hAnsi="Times New Arabic" w:cs="Arial"/>
          <w:color w:val="000000" w:themeColor="text1"/>
          <w:sz w:val="24"/>
          <w:szCs w:val="24"/>
        </w:rPr>
        <w:t xml:space="preserve"> </w:t>
      </w:r>
      <w:r w:rsidR="00C310B2" w:rsidRPr="00C128B6">
        <w:rPr>
          <w:rFonts w:ascii="Times New Arabic" w:eastAsia="Times New Roman" w:hAnsi="Times New Arabic" w:cs="Arial"/>
          <w:color w:val="000000" w:themeColor="text1"/>
          <w:sz w:val="24"/>
          <w:szCs w:val="24"/>
        </w:rPr>
        <w:t>Dalam kaitannya dengan nilai karakter yang harus dipertegas pada pendidikan karakter, Agus Zaenul Fitri mengemukakan bahwa ada d</w:t>
      </w:r>
      <w:r w:rsidR="00C310B2" w:rsidRPr="00C128B6">
        <w:rPr>
          <w:rFonts w:ascii="Times New Arabic" w:eastAsia="Times New Roman" w:hAnsi="Times New Arabic" w:cs="Arial"/>
          <w:color w:val="000000" w:themeColor="text1"/>
          <w:sz w:val="24"/>
          <w:szCs w:val="24"/>
          <w:lang w:val="id-ID"/>
        </w:rPr>
        <w:t xml:space="preserve">elapan belas nilai pendidikan karakter yang wajib diterapkan di setiap </w:t>
      </w:r>
      <w:r w:rsidR="00C310B2" w:rsidRPr="00C128B6">
        <w:rPr>
          <w:rFonts w:ascii="Times New Arabic" w:eastAsia="Times New Roman" w:hAnsi="Times New Arabic" w:cs="Arial"/>
          <w:color w:val="000000" w:themeColor="text1"/>
          <w:sz w:val="24"/>
          <w:szCs w:val="24"/>
        </w:rPr>
        <w:t>proses pendidikan karakter yang dalam hal ini adalah:</w:t>
      </w:r>
    </w:p>
    <w:p w14:paraId="5AA50D93" w14:textId="77777777" w:rsidR="00C310B2" w:rsidRPr="00C128B6" w:rsidRDefault="00C310B2" w:rsidP="00237378">
      <w:pPr>
        <w:numPr>
          <w:ilvl w:val="0"/>
          <w:numId w:val="11"/>
        </w:numPr>
        <w:spacing w:after="0" w:line="360" w:lineRule="auto"/>
        <w:ind w:left="851" w:hanging="425"/>
        <w:contextualSpacing/>
        <w:rPr>
          <w:rFonts w:ascii="Times New Arabic" w:eastAsia="Times New Roman" w:hAnsi="Times New Arabic" w:cs="Times New Roman"/>
          <w:color w:val="000000" w:themeColor="text1"/>
          <w:sz w:val="24"/>
          <w:szCs w:val="24"/>
        </w:rPr>
      </w:pPr>
      <w:r w:rsidRPr="00C128B6">
        <w:rPr>
          <w:rFonts w:ascii="Times New Arabic" w:eastAsia="Times New Roman" w:hAnsi="Times New Arabic" w:cs="Arial"/>
          <w:color w:val="000000" w:themeColor="text1"/>
          <w:sz w:val="24"/>
          <w:szCs w:val="24"/>
          <w:lang w:val="id-ID"/>
        </w:rPr>
        <w:t>Religius, sikap dan perilaku yang patuh dalam melaksanakan agamanya, toleran terhadap pelaksanaan ibadah lain, dan hidup rukun dengan pemeluk agama lain.</w:t>
      </w:r>
    </w:p>
    <w:p w14:paraId="0906B7EB" w14:textId="77777777" w:rsidR="00C310B2" w:rsidRPr="00C128B6" w:rsidRDefault="00C310B2" w:rsidP="00237378">
      <w:pPr>
        <w:numPr>
          <w:ilvl w:val="0"/>
          <w:numId w:val="11"/>
        </w:numPr>
        <w:spacing w:after="0" w:line="360" w:lineRule="auto"/>
        <w:ind w:left="851" w:hanging="425"/>
        <w:contextualSpacing/>
        <w:rPr>
          <w:rFonts w:ascii="Times New Arabic" w:eastAsia="Times New Roman" w:hAnsi="Times New Arabic" w:cs="Times New Roman"/>
          <w:color w:val="000000" w:themeColor="text1"/>
          <w:sz w:val="24"/>
          <w:szCs w:val="24"/>
        </w:rPr>
      </w:pPr>
      <w:r w:rsidRPr="00C128B6">
        <w:rPr>
          <w:rFonts w:ascii="Times New Arabic" w:eastAsia="Times New Roman" w:hAnsi="Times New Arabic" w:cs="Arial"/>
          <w:color w:val="000000" w:themeColor="text1"/>
          <w:sz w:val="24"/>
          <w:szCs w:val="24"/>
          <w:lang w:val="id-ID"/>
        </w:rPr>
        <w:t>Jujur, perilaku yang didasarkan pada upaya menjadikan dirinya sebagai orang yang selalu   dapat dipercaya dalam perkataan, tindakan, dan pekerjaan</w:t>
      </w:r>
    </w:p>
    <w:p w14:paraId="61CA5AFB" w14:textId="77777777" w:rsidR="00C310B2" w:rsidRPr="00C128B6" w:rsidRDefault="00C310B2" w:rsidP="00237378">
      <w:pPr>
        <w:numPr>
          <w:ilvl w:val="0"/>
          <w:numId w:val="11"/>
        </w:numPr>
        <w:spacing w:after="0" w:line="360" w:lineRule="auto"/>
        <w:ind w:left="851" w:hanging="425"/>
        <w:contextualSpacing/>
        <w:rPr>
          <w:rFonts w:ascii="Times New Arabic" w:eastAsia="Times New Roman" w:hAnsi="Times New Arabic" w:cs="Times New Roman"/>
          <w:color w:val="000000" w:themeColor="text1"/>
          <w:sz w:val="24"/>
          <w:szCs w:val="24"/>
        </w:rPr>
      </w:pPr>
      <w:r w:rsidRPr="00C128B6">
        <w:rPr>
          <w:rFonts w:ascii="Times New Arabic" w:eastAsia="Times New Roman" w:hAnsi="Times New Arabic" w:cs="Arial"/>
          <w:color w:val="000000" w:themeColor="text1"/>
          <w:sz w:val="24"/>
          <w:szCs w:val="24"/>
          <w:lang w:val="id-ID"/>
        </w:rPr>
        <w:lastRenderedPageBreak/>
        <w:t>Toleransi, sikap tindakan yang menghargai perbedaan agama, suku, entis, pendapat, sikap, tindakan orang lain yang berbeda dari dirinya.</w:t>
      </w:r>
    </w:p>
    <w:p w14:paraId="2B113A42" w14:textId="77777777" w:rsidR="00C310B2" w:rsidRPr="00C128B6" w:rsidRDefault="00C310B2" w:rsidP="00237378">
      <w:pPr>
        <w:numPr>
          <w:ilvl w:val="0"/>
          <w:numId w:val="11"/>
        </w:numPr>
        <w:spacing w:after="0" w:line="360" w:lineRule="auto"/>
        <w:ind w:left="851" w:hanging="425"/>
        <w:contextualSpacing/>
        <w:rPr>
          <w:rFonts w:ascii="Times New Arabic" w:eastAsia="Times New Roman" w:hAnsi="Times New Arabic" w:cs="Times New Roman"/>
          <w:color w:val="000000" w:themeColor="text1"/>
          <w:sz w:val="24"/>
          <w:szCs w:val="24"/>
        </w:rPr>
      </w:pPr>
      <w:r w:rsidRPr="00C128B6">
        <w:rPr>
          <w:rFonts w:ascii="Times New Arabic" w:eastAsia="Times New Roman" w:hAnsi="Times New Arabic" w:cs="Arial"/>
          <w:color w:val="000000" w:themeColor="text1"/>
          <w:sz w:val="24"/>
          <w:szCs w:val="24"/>
          <w:lang w:val="id-ID"/>
        </w:rPr>
        <w:t>Disiplin, tindakan yang menunjukkan perilaku tertib dan patuh pada berbagai ketentuan dan peraturan.</w:t>
      </w:r>
    </w:p>
    <w:p w14:paraId="2411C75B" w14:textId="380480AC" w:rsidR="00C310B2" w:rsidRPr="002F7C3B" w:rsidRDefault="00C310B2" w:rsidP="00237378">
      <w:pPr>
        <w:numPr>
          <w:ilvl w:val="0"/>
          <w:numId w:val="11"/>
        </w:numPr>
        <w:spacing w:after="0" w:line="360" w:lineRule="auto"/>
        <w:ind w:left="851" w:hanging="425"/>
        <w:contextualSpacing/>
        <w:rPr>
          <w:rFonts w:ascii="Times New Arabic" w:eastAsia="Times New Roman" w:hAnsi="Times New Arabic" w:cs="Times New Roman"/>
          <w:color w:val="000000" w:themeColor="text1"/>
          <w:sz w:val="24"/>
          <w:szCs w:val="24"/>
        </w:rPr>
      </w:pPr>
      <w:r w:rsidRPr="002F7C3B">
        <w:rPr>
          <w:rFonts w:ascii="Times New Arabic" w:eastAsia="Times New Roman" w:hAnsi="Times New Arabic" w:cs="Arial"/>
          <w:color w:val="000000" w:themeColor="text1"/>
          <w:sz w:val="24"/>
          <w:szCs w:val="24"/>
          <w:lang w:val="id-ID"/>
        </w:rPr>
        <w:t>Kreatif</w:t>
      </w:r>
      <w:r w:rsidR="002F7C3B" w:rsidRPr="002F7C3B">
        <w:rPr>
          <w:rFonts w:ascii="Times New Arabic" w:eastAsia="Times New Roman" w:hAnsi="Times New Arabic" w:cs="Arial"/>
          <w:color w:val="000000" w:themeColor="text1"/>
          <w:sz w:val="24"/>
          <w:szCs w:val="24"/>
        </w:rPr>
        <w:t xml:space="preserve"> dan mandiri</w:t>
      </w:r>
      <w:r w:rsidRPr="002F7C3B">
        <w:rPr>
          <w:rFonts w:ascii="Times New Arabic" w:eastAsia="Times New Roman" w:hAnsi="Times New Arabic" w:cs="Arial"/>
          <w:color w:val="000000" w:themeColor="text1"/>
          <w:sz w:val="24"/>
          <w:szCs w:val="24"/>
          <w:lang w:val="id-ID"/>
        </w:rPr>
        <w:t>, berfikir dan melakukan sesuatu untuk menghasilkan cara</w:t>
      </w:r>
      <w:r w:rsidR="002F7C3B" w:rsidRPr="002F7C3B">
        <w:rPr>
          <w:rFonts w:ascii="Times New Arabic" w:eastAsia="Times New Roman" w:hAnsi="Times New Arabic" w:cs="Arial"/>
          <w:color w:val="000000" w:themeColor="text1"/>
          <w:sz w:val="24"/>
          <w:szCs w:val="24"/>
        </w:rPr>
        <w:t xml:space="preserve"> dan tidak mudah bergantung pada orang lain.</w:t>
      </w:r>
    </w:p>
    <w:p w14:paraId="5919B577" w14:textId="77777777" w:rsidR="00C310B2" w:rsidRPr="00C128B6" w:rsidRDefault="00C310B2" w:rsidP="00237378">
      <w:pPr>
        <w:numPr>
          <w:ilvl w:val="0"/>
          <w:numId w:val="11"/>
        </w:numPr>
        <w:spacing w:after="0" w:line="360" w:lineRule="auto"/>
        <w:ind w:left="851" w:hanging="425"/>
        <w:contextualSpacing/>
        <w:rPr>
          <w:rFonts w:ascii="Times New Arabic" w:eastAsia="Times New Roman" w:hAnsi="Times New Arabic" w:cs="Times New Roman"/>
          <w:color w:val="000000" w:themeColor="text1"/>
          <w:sz w:val="24"/>
          <w:szCs w:val="24"/>
        </w:rPr>
      </w:pPr>
      <w:r w:rsidRPr="00C128B6">
        <w:rPr>
          <w:rFonts w:ascii="Times New Arabic" w:eastAsia="Times New Roman" w:hAnsi="Times New Arabic" w:cs="Arial"/>
          <w:color w:val="000000" w:themeColor="text1"/>
          <w:sz w:val="24"/>
          <w:szCs w:val="24"/>
          <w:lang w:val="id-ID"/>
        </w:rPr>
        <w:t>Demokratis, cara berpikir, bersikap, bertindak yang menilai sama hak dan kewajiban dirinya dan dan orang lain.</w:t>
      </w:r>
    </w:p>
    <w:p w14:paraId="4A53740A" w14:textId="1469FCED" w:rsidR="00C310B2" w:rsidRPr="00C310B2" w:rsidRDefault="00C310B2" w:rsidP="00237378">
      <w:pPr>
        <w:numPr>
          <w:ilvl w:val="0"/>
          <w:numId w:val="11"/>
        </w:numPr>
        <w:spacing w:after="0" w:line="360" w:lineRule="auto"/>
        <w:ind w:left="851" w:hanging="425"/>
        <w:contextualSpacing/>
        <w:rPr>
          <w:rFonts w:ascii="Times New Arabic" w:eastAsia="Times New Roman" w:hAnsi="Times New Arabic" w:cs="Times New Roman"/>
          <w:sz w:val="24"/>
          <w:szCs w:val="24"/>
        </w:rPr>
      </w:pPr>
      <w:r w:rsidRPr="00C128B6">
        <w:rPr>
          <w:rFonts w:ascii="Times New Arabic" w:eastAsia="Times New Roman" w:hAnsi="Times New Arabic" w:cs="Arial"/>
          <w:color w:val="000000" w:themeColor="text1"/>
          <w:sz w:val="24"/>
          <w:szCs w:val="24"/>
          <w:lang w:val="id-ID"/>
        </w:rPr>
        <w:t>Rasa ingin tahu, sikap dan tindakan yang selalu berupaya untuk</w:t>
      </w:r>
      <w:r w:rsidRPr="00C310B2">
        <w:rPr>
          <w:rFonts w:ascii="Times New Arabic" w:eastAsia="Times New Roman" w:hAnsi="Times New Arabic" w:cs="Arial"/>
          <w:sz w:val="24"/>
          <w:szCs w:val="24"/>
          <w:lang w:val="id-ID"/>
        </w:rPr>
        <w:t xml:space="preserve"> mengetahui lebih mendalam</w:t>
      </w:r>
      <w:r w:rsidR="002F7C3B">
        <w:rPr>
          <w:rFonts w:ascii="Times New Arabic" w:eastAsia="Times New Roman" w:hAnsi="Times New Arabic" w:cs="Arial"/>
          <w:sz w:val="24"/>
          <w:szCs w:val="24"/>
        </w:rPr>
        <w:t>.</w:t>
      </w:r>
    </w:p>
    <w:p w14:paraId="7E978D5A" w14:textId="77777777" w:rsidR="00C310B2" w:rsidRPr="00C310B2" w:rsidRDefault="00C310B2" w:rsidP="00237378">
      <w:pPr>
        <w:numPr>
          <w:ilvl w:val="0"/>
          <w:numId w:val="11"/>
        </w:numPr>
        <w:spacing w:after="0" w:line="360" w:lineRule="auto"/>
        <w:ind w:left="851" w:hanging="425"/>
        <w:contextualSpacing/>
        <w:rPr>
          <w:rFonts w:ascii="Times New Arabic" w:eastAsia="Times New Roman" w:hAnsi="Times New Arabic" w:cs="Times New Roman"/>
          <w:sz w:val="24"/>
          <w:szCs w:val="24"/>
        </w:rPr>
      </w:pPr>
      <w:r w:rsidRPr="00C310B2">
        <w:rPr>
          <w:rFonts w:ascii="Times New Arabic" w:eastAsia="Times New Roman" w:hAnsi="Times New Arabic" w:cs="Arial"/>
          <w:sz w:val="24"/>
          <w:szCs w:val="24"/>
          <w:lang w:val="id-ID"/>
        </w:rPr>
        <w:t>Semangat kebangsaan, cara berpikir, bertindak, dan berwawasan yang menempatkan kepentingan bangsa dan negara di atas kepentingan diri dan kelompoknya.</w:t>
      </w:r>
    </w:p>
    <w:p w14:paraId="5EFF16D9" w14:textId="77777777" w:rsidR="00C310B2" w:rsidRPr="00C310B2" w:rsidRDefault="00C310B2" w:rsidP="00237378">
      <w:pPr>
        <w:numPr>
          <w:ilvl w:val="0"/>
          <w:numId w:val="11"/>
        </w:numPr>
        <w:spacing w:after="0" w:line="360" w:lineRule="auto"/>
        <w:ind w:left="851" w:hanging="425"/>
        <w:contextualSpacing/>
        <w:rPr>
          <w:rFonts w:ascii="Times New Arabic" w:eastAsia="Times New Roman" w:hAnsi="Times New Arabic" w:cs="Times New Roman"/>
          <w:sz w:val="24"/>
          <w:szCs w:val="24"/>
        </w:rPr>
      </w:pPr>
      <w:r w:rsidRPr="00C310B2">
        <w:rPr>
          <w:rFonts w:ascii="Times New Arabic" w:eastAsia="Times New Roman" w:hAnsi="Times New Arabic" w:cs="Arial"/>
          <w:sz w:val="24"/>
          <w:szCs w:val="24"/>
          <w:lang w:val="id-ID"/>
        </w:rPr>
        <w:t>Menghargai prestasi, sikap, dan tindakan yang mendorong dirinya untuk menghasilkan sesuatu yang berguna bagi masyarakat, dan mengakui serta menghormati keberhasilan sesuatu.</w:t>
      </w:r>
    </w:p>
    <w:p w14:paraId="7B1C61B0" w14:textId="77777777" w:rsidR="00C310B2" w:rsidRPr="00C310B2" w:rsidRDefault="00C310B2" w:rsidP="00237378">
      <w:pPr>
        <w:numPr>
          <w:ilvl w:val="0"/>
          <w:numId w:val="11"/>
        </w:numPr>
        <w:spacing w:after="0" w:line="360" w:lineRule="auto"/>
        <w:ind w:left="851" w:hanging="425"/>
        <w:contextualSpacing/>
        <w:rPr>
          <w:rFonts w:ascii="Times New Arabic" w:eastAsia="Times New Roman" w:hAnsi="Times New Arabic" w:cs="Times New Roman"/>
          <w:sz w:val="24"/>
          <w:szCs w:val="24"/>
        </w:rPr>
      </w:pPr>
      <w:r w:rsidRPr="00C310B2">
        <w:rPr>
          <w:rFonts w:ascii="Times New Arabic" w:eastAsia="Times New Roman" w:hAnsi="Times New Arabic" w:cs="Arial"/>
          <w:sz w:val="24"/>
          <w:szCs w:val="24"/>
          <w:lang w:val="id-ID"/>
        </w:rPr>
        <w:t>Bersahabat atau komunikatif, tindakan yang memperlihatkan rasa senang berbicara, bergaul, dan bekerjasama dengan orang lain.</w:t>
      </w:r>
    </w:p>
    <w:p w14:paraId="0ADC9B7F" w14:textId="77777777" w:rsidR="00C310B2" w:rsidRPr="00C310B2" w:rsidRDefault="00C310B2" w:rsidP="00237378">
      <w:pPr>
        <w:numPr>
          <w:ilvl w:val="0"/>
          <w:numId w:val="11"/>
        </w:numPr>
        <w:spacing w:after="0" w:line="360" w:lineRule="auto"/>
        <w:ind w:left="851" w:hanging="425"/>
        <w:contextualSpacing/>
        <w:rPr>
          <w:rFonts w:ascii="Times New Arabic" w:eastAsia="Times New Roman" w:hAnsi="Times New Arabic" w:cs="Times New Roman"/>
          <w:sz w:val="24"/>
          <w:szCs w:val="24"/>
        </w:rPr>
      </w:pPr>
      <w:r w:rsidRPr="00C310B2">
        <w:rPr>
          <w:rFonts w:ascii="Times New Arabic" w:eastAsia="Times New Roman" w:hAnsi="Times New Arabic" w:cs="Arial"/>
          <w:sz w:val="24"/>
          <w:szCs w:val="24"/>
          <w:lang w:val="id-ID"/>
        </w:rPr>
        <w:t>Cinta damai, sikap, perkataan, dan tindakan yang menyebabkan orang lain merasa senang dan aman atas kehadiran dirinya.</w:t>
      </w:r>
    </w:p>
    <w:p w14:paraId="34E1486B" w14:textId="7C62CC9F" w:rsidR="00C310B2" w:rsidRPr="00C310B2" w:rsidRDefault="00C310B2" w:rsidP="00237378">
      <w:pPr>
        <w:numPr>
          <w:ilvl w:val="0"/>
          <w:numId w:val="11"/>
        </w:numPr>
        <w:spacing w:after="0" w:line="360" w:lineRule="auto"/>
        <w:ind w:left="851" w:hanging="425"/>
        <w:contextualSpacing/>
        <w:rPr>
          <w:rFonts w:ascii="Times New Arabic" w:eastAsia="Times New Roman" w:hAnsi="Times New Arabic" w:cs="Times New Roman"/>
          <w:sz w:val="24"/>
          <w:szCs w:val="24"/>
        </w:rPr>
      </w:pPr>
      <w:r w:rsidRPr="00C310B2">
        <w:rPr>
          <w:rFonts w:ascii="Times New Arabic" w:eastAsia="Times New Roman" w:hAnsi="Times New Arabic" w:cs="Arial"/>
          <w:sz w:val="24"/>
          <w:szCs w:val="24"/>
          <w:lang w:val="id-ID"/>
        </w:rPr>
        <w:t>Peduli lingkungan, sikap dan tindakan yang selalu berupaya mencegah kerusakan pada lingkungan alam sekitarnya</w:t>
      </w:r>
      <w:r w:rsidR="002F7C3B">
        <w:rPr>
          <w:rFonts w:ascii="Times New Arabic" w:eastAsia="Times New Roman" w:hAnsi="Times New Arabic" w:cs="Arial"/>
          <w:sz w:val="24"/>
          <w:szCs w:val="24"/>
        </w:rPr>
        <w:t>.</w:t>
      </w:r>
    </w:p>
    <w:p w14:paraId="41A3F2BC" w14:textId="77777777" w:rsidR="00C310B2" w:rsidRPr="00C310B2" w:rsidRDefault="00C310B2" w:rsidP="00237378">
      <w:pPr>
        <w:numPr>
          <w:ilvl w:val="0"/>
          <w:numId w:val="11"/>
        </w:numPr>
        <w:spacing w:after="0" w:line="360" w:lineRule="auto"/>
        <w:ind w:left="851" w:hanging="425"/>
        <w:contextualSpacing/>
        <w:rPr>
          <w:rFonts w:ascii="Times New Arabic" w:eastAsia="Times New Roman" w:hAnsi="Times New Arabic" w:cs="Times New Roman"/>
          <w:sz w:val="24"/>
          <w:szCs w:val="24"/>
        </w:rPr>
      </w:pPr>
      <w:r w:rsidRPr="00C310B2">
        <w:rPr>
          <w:rFonts w:ascii="Times New Arabic" w:eastAsia="Times New Roman" w:hAnsi="Times New Arabic" w:cs="Arial"/>
          <w:sz w:val="24"/>
          <w:szCs w:val="24"/>
          <w:lang w:val="id-ID"/>
        </w:rPr>
        <w:t>Peduli sosial, sikap dan tindakan yang selalu ingin memberi bantuan pada orang lain dan masyarakat yang membutuhkan.</w:t>
      </w:r>
    </w:p>
    <w:p w14:paraId="49A3E32C" w14:textId="41038B46" w:rsidR="00C310B2" w:rsidRPr="00C310B2" w:rsidRDefault="00C310B2" w:rsidP="00237378">
      <w:pPr>
        <w:numPr>
          <w:ilvl w:val="0"/>
          <w:numId w:val="11"/>
        </w:numPr>
        <w:spacing w:after="0" w:line="360" w:lineRule="auto"/>
        <w:ind w:left="851" w:hanging="425"/>
        <w:contextualSpacing/>
        <w:rPr>
          <w:rFonts w:ascii="Times New Arabic" w:eastAsia="Times New Roman" w:hAnsi="Times New Arabic" w:cs="Times New Roman"/>
          <w:sz w:val="24"/>
          <w:szCs w:val="24"/>
        </w:rPr>
      </w:pPr>
      <w:r w:rsidRPr="00C310B2">
        <w:rPr>
          <w:rFonts w:ascii="Times New Arabic" w:eastAsia="Times New Roman" w:hAnsi="Times New Arabic" w:cs="Arial"/>
          <w:sz w:val="24"/>
          <w:szCs w:val="24"/>
          <w:lang w:val="id-ID"/>
        </w:rPr>
        <w:t>Tanggung jawab, sikap dan perilaku seseorang untuk melaksanakan tugas dan kewajibannya</w:t>
      </w:r>
      <w:r w:rsidR="002F7C3B">
        <w:rPr>
          <w:rFonts w:ascii="Times New Arabic" w:eastAsia="Times New Roman" w:hAnsi="Times New Arabic" w:cs="Arial"/>
          <w:sz w:val="24"/>
          <w:szCs w:val="24"/>
        </w:rPr>
        <w:t xml:space="preserve">. </w:t>
      </w:r>
      <w:r w:rsidR="00BC43A2">
        <w:rPr>
          <w:rStyle w:val="FootnoteReference"/>
          <w:rFonts w:ascii="Times New Arabic" w:eastAsia="Times New Roman" w:hAnsi="Times New Arabic" w:cs="Arial"/>
          <w:sz w:val="24"/>
          <w:szCs w:val="24"/>
        </w:rPr>
        <w:footnoteReference w:id="11"/>
      </w:r>
      <w:r w:rsidR="000A019F">
        <w:rPr>
          <w:rFonts w:ascii="Times New Arabic" w:eastAsia="Times New Roman" w:hAnsi="Times New Arabic" w:cs="Arial"/>
          <w:sz w:val="24"/>
          <w:szCs w:val="24"/>
        </w:rPr>
        <w:t>.</w:t>
      </w:r>
    </w:p>
    <w:p w14:paraId="7DA298FD" w14:textId="07F05F6E" w:rsidR="00C310B2" w:rsidRPr="00C310B2" w:rsidRDefault="00446F46" w:rsidP="00237378">
      <w:pPr>
        <w:widowControl w:val="0"/>
        <w:autoSpaceDE w:val="0"/>
        <w:autoSpaceDN w:val="0"/>
        <w:spacing w:after="0" w:line="360" w:lineRule="auto"/>
        <w:ind w:right="-14" w:firstLine="720"/>
        <w:rPr>
          <w:rFonts w:ascii="Times New Arabic" w:eastAsia="Calibri" w:hAnsi="Times New Arabic" w:cs="Arial"/>
          <w:sz w:val="24"/>
          <w:lang w:val="id-ID"/>
        </w:rPr>
      </w:pPr>
      <w:r>
        <w:rPr>
          <w:rFonts w:ascii="Times New Arabic" w:eastAsia="Calibri" w:hAnsi="Times New Arabic" w:cs="Arial"/>
          <w:sz w:val="24"/>
        </w:rPr>
        <w:t xml:space="preserve">Dalam kaitannya dengan bagaimana pendidikan dengan berbagai dimensinya </w:t>
      </w:r>
      <w:r>
        <w:rPr>
          <w:rFonts w:ascii="Times New Arabic" w:eastAsia="Calibri" w:hAnsi="Times New Arabic" w:cs="Arial"/>
          <w:sz w:val="24"/>
        </w:rPr>
        <w:lastRenderedPageBreak/>
        <w:t xml:space="preserve">dapat menguatkan akhlak dalam diri manusia, </w:t>
      </w:r>
      <w:r w:rsidR="00C310B2" w:rsidRPr="00C310B2">
        <w:rPr>
          <w:rFonts w:ascii="Times New Arabic" w:eastAsia="Calibri" w:hAnsi="Times New Arabic" w:cs="Arial"/>
          <w:sz w:val="24"/>
          <w:lang w:val="id-ID"/>
        </w:rPr>
        <w:t xml:space="preserve">Rohinah M. Noor bahwa sebuah proses pendidikan </w:t>
      </w:r>
      <w:r>
        <w:rPr>
          <w:rFonts w:ascii="Times New Arabic" w:eastAsia="Calibri" w:hAnsi="Times New Arabic" w:cs="Arial"/>
          <w:sz w:val="24"/>
        </w:rPr>
        <w:t>diharapkan dapat memunculkan</w:t>
      </w:r>
      <w:r w:rsidR="00C310B2" w:rsidRPr="00C310B2">
        <w:rPr>
          <w:rFonts w:ascii="Times New Arabic" w:eastAsia="Calibri" w:hAnsi="Times New Arabic" w:cs="Arial"/>
          <w:sz w:val="24"/>
          <w:lang w:val="id-ID"/>
        </w:rPr>
        <w:t xml:space="preserve"> beberapa implikasi konstruktif pada pembinaan akhlak </w:t>
      </w:r>
      <w:r>
        <w:rPr>
          <w:rFonts w:ascii="Times New Arabic" w:eastAsia="Calibri" w:hAnsi="Times New Arabic" w:cs="Arial"/>
          <w:sz w:val="24"/>
        </w:rPr>
        <w:t>manusia</w:t>
      </w:r>
      <w:r w:rsidR="00C310B2" w:rsidRPr="00C310B2">
        <w:rPr>
          <w:rFonts w:ascii="Times New Arabic" w:eastAsia="Calibri" w:hAnsi="Times New Arabic" w:cs="Arial"/>
          <w:sz w:val="24"/>
          <w:lang w:val="id-ID"/>
        </w:rPr>
        <w:t xml:space="preserve"> yang dalam hal ini adalah:</w:t>
      </w:r>
    </w:p>
    <w:p w14:paraId="61D41479" w14:textId="020334A6" w:rsidR="00C310B2" w:rsidRPr="00C310B2" w:rsidRDefault="00C310B2" w:rsidP="00237378">
      <w:pPr>
        <w:widowControl w:val="0"/>
        <w:numPr>
          <w:ilvl w:val="0"/>
          <w:numId w:val="12"/>
        </w:numPr>
        <w:autoSpaceDE w:val="0"/>
        <w:autoSpaceDN w:val="0"/>
        <w:spacing w:after="0" w:line="360" w:lineRule="auto"/>
        <w:ind w:left="360" w:right="-14"/>
        <w:rPr>
          <w:rFonts w:ascii="Times New Arabic" w:eastAsia="Calibri" w:hAnsi="Times New Arabic" w:cs="Arial"/>
          <w:sz w:val="24"/>
          <w:lang w:val="id-ID"/>
        </w:rPr>
      </w:pPr>
      <w:r w:rsidRPr="00C310B2">
        <w:rPr>
          <w:rFonts w:ascii="Times New Arabic" w:eastAsia="Calibri" w:hAnsi="Times New Arabic" w:cs="Arial"/>
          <w:sz w:val="24"/>
          <w:lang w:val="id-ID"/>
        </w:rPr>
        <w:t xml:space="preserve">Melalui proses pendidikan maka </w:t>
      </w:r>
      <w:r w:rsidR="00446F46">
        <w:rPr>
          <w:rFonts w:ascii="Times New Arabic" w:eastAsia="Calibri" w:hAnsi="Times New Arabic" w:cs="Arial"/>
          <w:sz w:val="24"/>
        </w:rPr>
        <w:t>manusia</w:t>
      </w:r>
      <w:r w:rsidRPr="00C310B2">
        <w:rPr>
          <w:rFonts w:ascii="Times New Arabic" w:eastAsia="Calibri" w:hAnsi="Times New Arabic" w:cs="Arial"/>
          <w:sz w:val="24"/>
          <w:lang w:val="id-ID"/>
        </w:rPr>
        <w:t xml:space="preserve"> dapat mengenal berbagai tata nilai yang berlaku pada lingkungan sosial dimana dimensi nilai tersebut bisa saja berbeda satu sama lain</w:t>
      </w:r>
      <w:r w:rsidR="002F7C3B">
        <w:rPr>
          <w:rFonts w:ascii="Times New Arabic" w:eastAsia="Calibri" w:hAnsi="Times New Arabic" w:cs="Arial"/>
          <w:sz w:val="24"/>
        </w:rPr>
        <w:t>.</w:t>
      </w:r>
    </w:p>
    <w:p w14:paraId="20225BD2" w14:textId="4FB325DE" w:rsidR="00C310B2" w:rsidRPr="00C310B2" w:rsidRDefault="00C310B2" w:rsidP="00237378">
      <w:pPr>
        <w:widowControl w:val="0"/>
        <w:numPr>
          <w:ilvl w:val="0"/>
          <w:numId w:val="12"/>
        </w:numPr>
        <w:autoSpaceDE w:val="0"/>
        <w:autoSpaceDN w:val="0"/>
        <w:spacing w:after="0" w:line="360" w:lineRule="auto"/>
        <w:ind w:left="360" w:right="-14"/>
        <w:rPr>
          <w:rFonts w:ascii="Times New Arabic" w:eastAsia="Calibri" w:hAnsi="Times New Arabic" w:cs="Arial"/>
          <w:sz w:val="24"/>
          <w:lang w:val="id-ID"/>
        </w:rPr>
      </w:pPr>
      <w:r w:rsidRPr="00C310B2">
        <w:rPr>
          <w:rFonts w:ascii="Times New Arabic" w:eastAsia="Calibri" w:hAnsi="Times New Arabic" w:cs="Arial"/>
          <w:sz w:val="24"/>
          <w:lang w:val="id-ID"/>
        </w:rPr>
        <w:t xml:space="preserve">Melalui proses pendidikan maka </w:t>
      </w:r>
      <w:r w:rsidR="00446F46">
        <w:rPr>
          <w:rFonts w:ascii="Times New Arabic" w:eastAsia="Calibri" w:hAnsi="Times New Arabic" w:cs="Arial"/>
          <w:sz w:val="24"/>
        </w:rPr>
        <w:t>manusia</w:t>
      </w:r>
      <w:r w:rsidRPr="00C310B2">
        <w:rPr>
          <w:rFonts w:ascii="Times New Arabic" w:eastAsia="Calibri" w:hAnsi="Times New Arabic" w:cs="Arial"/>
          <w:sz w:val="24"/>
          <w:lang w:val="id-ID"/>
        </w:rPr>
        <w:t xml:space="preserve"> dapat dibekali dengan keterampilan bagaimana mengembangkan sendiri nilai moral yang dimilikinya sebagai bagian dari sebuah sistem sosial yang dinamis</w:t>
      </w:r>
      <w:r w:rsidR="002F7C3B">
        <w:rPr>
          <w:rFonts w:ascii="Times New Arabic" w:eastAsia="Calibri" w:hAnsi="Times New Arabic" w:cs="Arial"/>
          <w:sz w:val="24"/>
        </w:rPr>
        <w:t>.</w:t>
      </w:r>
      <w:r w:rsidRPr="00C310B2">
        <w:rPr>
          <w:rFonts w:ascii="Times New Arabic" w:eastAsia="Calibri" w:hAnsi="Times New Arabic" w:cs="Arial"/>
          <w:sz w:val="24"/>
          <w:lang w:val="id-ID"/>
        </w:rPr>
        <w:t xml:space="preserve"> </w:t>
      </w:r>
    </w:p>
    <w:p w14:paraId="61295669" w14:textId="1CB77297" w:rsidR="00C310B2" w:rsidRPr="00C310B2" w:rsidRDefault="00C310B2" w:rsidP="00237378">
      <w:pPr>
        <w:widowControl w:val="0"/>
        <w:numPr>
          <w:ilvl w:val="0"/>
          <w:numId w:val="12"/>
        </w:numPr>
        <w:autoSpaceDE w:val="0"/>
        <w:autoSpaceDN w:val="0"/>
        <w:spacing w:after="0" w:line="360" w:lineRule="auto"/>
        <w:ind w:left="360" w:right="-14"/>
        <w:rPr>
          <w:rFonts w:ascii="Times New Arabic" w:eastAsia="Calibri" w:hAnsi="Times New Arabic" w:cs="Arial"/>
          <w:sz w:val="24"/>
          <w:lang w:val="id-ID"/>
        </w:rPr>
      </w:pPr>
      <w:r w:rsidRPr="00C310B2">
        <w:rPr>
          <w:rFonts w:ascii="Times New Arabic" w:eastAsia="Calibri" w:hAnsi="Times New Arabic" w:cs="Arial"/>
          <w:sz w:val="24"/>
          <w:lang w:val="id-ID"/>
        </w:rPr>
        <w:t xml:space="preserve">Melalui proses pendidikan maka </w:t>
      </w:r>
      <w:r w:rsidR="00446F46" w:rsidRPr="00446F46">
        <w:rPr>
          <w:rFonts w:ascii="Times New Arabic" w:eastAsia="Calibri" w:hAnsi="Times New Arabic" w:cs="Arial"/>
          <w:sz w:val="24"/>
          <w:lang w:val="id-ID"/>
        </w:rPr>
        <w:t>manusia</w:t>
      </w:r>
      <w:r w:rsidRPr="00C310B2">
        <w:rPr>
          <w:rFonts w:ascii="Times New Arabic" w:eastAsia="Calibri" w:hAnsi="Times New Arabic" w:cs="Arial"/>
          <w:sz w:val="24"/>
          <w:lang w:val="id-ID"/>
        </w:rPr>
        <w:t xml:space="preserve"> dapat mempertimbangkan berbagai fenomena dengan mengacu pada berbagai standar etika yang dipahaminya sehingga dapat menjadi pribadi yang bijak dalam menyikapi berbagai persoalan</w:t>
      </w:r>
      <w:r w:rsidR="000A019F">
        <w:rPr>
          <w:rFonts w:ascii="Times New Arabic" w:eastAsia="Calibri" w:hAnsi="Times New Arabic" w:cs="Arial"/>
          <w:sz w:val="24"/>
        </w:rPr>
        <w:t>.</w:t>
      </w:r>
    </w:p>
    <w:p w14:paraId="09E4F328" w14:textId="4002C20A" w:rsidR="00C310B2" w:rsidRPr="00C310B2" w:rsidRDefault="00C310B2" w:rsidP="00237378">
      <w:pPr>
        <w:widowControl w:val="0"/>
        <w:numPr>
          <w:ilvl w:val="0"/>
          <w:numId w:val="12"/>
        </w:numPr>
        <w:autoSpaceDE w:val="0"/>
        <w:autoSpaceDN w:val="0"/>
        <w:spacing w:after="0" w:line="360" w:lineRule="auto"/>
        <w:ind w:left="360" w:right="-14"/>
        <w:rPr>
          <w:rFonts w:ascii="Times New Arabic" w:eastAsia="Calibri" w:hAnsi="Times New Arabic" w:cs="Arial"/>
          <w:sz w:val="24"/>
          <w:lang w:val="id-ID"/>
        </w:rPr>
      </w:pPr>
      <w:r w:rsidRPr="00C310B2">
        <w:rPr>
          <w:rFonts w:ascii="Times New Arabic" w:eastAsia="Calibri" w:hAnsi="Times New Arabic" w:cs="Arial"/>
          <w:sz w:val="24"/>
          <w:lang w:val="id-ID"/>
        </w:rPr>
        <w:t xml:space="preserve">Melalui proses pendidikan maka </w:t>
      </w:r>
      <w:r w:rsidR="00446F46" w:rsidRPr="00446F46">
        <w:rPr>
          <w:rFonts w:ascii="Times New Arabic" w:eastAsia="Calibri" w:hAnsi="Times New Arabic" w:cs="Arial"/>
          <w:sz w:val="24"/>
          <w:lang w:val="id-ID"/>
        </w:rPr>
        <w:t>manusi</w:t>
      </w:r>
      <w:r w:rsidR="00446F46">
        <w:rPr>
          <w:rFonts w:ascii="Times New Arabic" w:eastAsia="Calibri" w:hAnsi="Times New Arabic" w:cs="Arial"/>
          <w:sz w:val="24"/>
        </w:rPr>
        <w:t>a</w:t>
      </w:r>
      <w:r w:rsidRPr="00C310B2">
        <w:rPr>
          <w:rFonts w:ascii="Times New Arabic" w:eastAsia="Calibri" w:hAnsi="Times New Arabic" w:cs="Arial"/>
          <w:sz w:val="24"/>
          <w:lang w:val="id-ID"/>
        </w:rPr>
        <w:t xml:space="preserve"> dapat mengenal nilai-nilai karakter sehingga memiliki kesadaran atas apa</w:t>
      </w:r>
      <w:r w:rsidR="002F7C3B">
        <w:rPr>
          <w:rFonts w:ascii="Times New Arabic" w:eastAsia="Calibri" w:hAnsi="Times New Arabic" w:cs="Arial"/>
          <w:sz w:val="24"/>
          <w:lang w:val="id-ID"/>
        </w:rPr>
        <w:t xml:space="preserve"> yang harus dilakukan</w:t>
      </w:r>
      <w:r w:rsidR="00AF2597">
        <w:rPr>
          <w:rFonts w:ascii="Times New Arabic" w:eastAsia="Calibri" w:hAnsi="Times New Arabic" w:cs="Arial"/>
          <w:sz w:val="24"/>
        </w:rPr>
        <w:t xml:space="preserve"> </w:t>
      </w:r>
      <w:r w:rsidR="00BC43A2">
        <w:rPr>
          <w:rStyle w:val="FootnoteReference"/>
          <w:rFonts w:ascii="Times New Arabic" w:eastAsia="Calibri" w:hAnsi="Times New Arabic" w:cs="Arial"/>
          <w:sz w:val="24"/>
        </w:rPr>
        <w:footnoteReference w:id="12"/>
      </w:r>
      <w:r w:rsidRPr="00C310B2">
        <w:rPr>
          <w:rFonts w:ascii="Times New Arabic" w:eastAsia="Calibri" w:hAnsi="Times New Arabic" w:cs="Arial"/>
          <w:sz w:val="24"/>
          <w:lang w:val="id-ID"/>
        </w:rPr>
        <w:t xml:space="preserve">. </w:t>
      </w:r>
    </w:p>
    <w:p w14:paraId="66F8161F" w14:textId="21D447CF" w:rsidR="000C1A99" w:rsidRPr="000C1A99" w:rsidRDefault="00446F46" w:rsidP="00237378">
      <w:pPr>
        <w:spacing w:after="0" w:line="360" w:lineRule="auto"/>
        <w:ind w:firstLine="720"/>
        <w:rPr>
          <w:rFonts w:ascii="Times New Arabic" w:eastAsia="Calibri" w:hAnsi="Times New Arabic" w:cs="Arial"/>
          <w:color w:val="000000"/>
          <w:sz w:val="24"/>
          <w:szCs w:val="24"/>
          <w:lang w:val="id-ID"/>
        </w:rPr>
      </w:pPr>
      <w:r w:rsidRPr="00446F46">
        <w:rPr>
          <w:rFonts w:ascii="Times New Arabic" w:eastAsia="Calibri" w:hAnsi="Times New Arabic" w:cs="Arial"/>
          <w:color w:val="000000"/>
          <w:sz w:val="24"/>
          <w:szCs w:val="24"/>
          <w:lang w:val="id-ID"/>
        </w:rPr>
        <w:t>Filsafat akhlak dalam pemikiran etika kontemporer selalu melihat manusia sebagai suatu makhluk yang memiliki kehendak bebas dari berbagai bentuk posisi destruktif seperti kebodohan, kemiski</w:t>
      </w:r>
      <w:r w:rsidR="002F7C3B">
        <w:rPr>
          <w:rFonts w:ascii="Times New Arabic" w:eastAsia="Calibri" w:hAnsi="Times New Arabic" w:cs="Arial"/>
          <w:color w:val="000000"/>
          <w:sz w:val="24"/>
          <w:szCs w:val="24"/>
          <w:lang w:val="id-ID"/>
        </w:rPr>
        <w:t>nan, ketidakadilan, penindasan</w:t>
      </w:r>
      <w:r w:rsidR="002F7C3B" w:rsidRPr="004726D9">
        <w:rPr>
          <w:rFonts w:ascii="Times New Arabic" w:eastAsia="Calibri" w:hAnsi="Times New Arabic" w:cs="Arial"/>
          <w:color w:val="000000"/>
          <w:sz w:val="24"/>
          <w:szCs w:val="24"/>
          <w:lang w:val="id-ID"/>
        </w:rPr>
        <w:t xml:space="preserve">. </w:t>
      </w:r>
      <w:r w:rsidR="000C1A99" w:rsidRPr="000C1A99">
        <w:rPr>
          <w:rFonts w:ascii="Times New Arabic" w:eastAsia="Calibri" w:hAnsi="Times New Arabic" w:cs="Arial"/>
          <w:color w:val="000000"/>
          <w:sz w:val="24"/>
          <w:szCs w:val="24"/>
          <w:lang w:val="id-ID"/>
        </w:rPr>
        <w:t xml:space="preserve">Dalam konsep </w:t>
      </w:r>
      <w:r w:rsidRPr="00446F46">
        <w:rPr>
          <w:rFonts w:ascii="Times New Arabic" w:eastAsia="Calibri" w:hAnsi="Times New Arabic" w:cs="Arial"/>
          <w:color w:val="000000"/>
          <w:sz w:val="24"/>
          <w:szCs w:val="24"/>
          <w:lang w:val="id-ID"/>
        </w:rPr>
        <w:t>t</w:t>
      </w:r>
      <w:r w:rsidR="000C1A99" w:rsidRPr="000C1A99">
        <w:rPr>
          <w:rFonts w:ascii="Times New Arabic" w:eastAsia="Calibri" w:hAnsi="Times New Arabic" w:cs="Arial"/>
          <w:color w:val="000000"/>
          <w:sz w:val="24"/>
          <w:szCs w:val="24"/>
          <w:lang w:val="id-ID"/>
        </w:rPr>
        <w:t xml:space="preserve">eologi </w:t>
      </w:r>
      <w:r w:rsidRPr="00446F46">
        <w:rPr>
          <w:rFonts w:ascii="Times New Arabic" w:eastAsia="Calibri" w:hAnsi="Times New Arabic" w:cs="Arial"/>
          <w:color w:val="000000"/>
          <w:sz w:val="24"/>
          <w:szCs w:val="24"/>
          <w:lang w:val="id-ID"/>
        </w:rPr>
        <w:t>pe</w:t>
      </w:r>
      <w:r w:rsidR="000C1A99" w:rsidRPr="000C1A99">
        <w:rPr>
          <w:rFonts w:ascii="Times New Arabic" w:eastAsia="Calibri" w:hAnsi="Times New Arabic" w:cs="Arial"/>
          <w:color w:val="000000"/>
          <w:sz w:val="24"/>
          <w:szCs w:val="24"/>
          <w:lang w:val="id-ID"/>
        </w:rPr>
        <w:t xml:space="preserve">mbebasan, Asghar Ali Engineer, sebagaimana dikutip Muhib, menggambarkan bahwa Islam secara historis dan normatifnya telah membawa misi pembebasan manusia dari segala bentuk penindasan yang dapat dibuktikan sebagai berikut: </w:t>
      </w:r>
    </w:p>
    <w:p w14:paraId="56757F1F" w14:textId="32631EE8" w:rsidR="000C1A99" w:rsidRPr="000C1A99" w:rsidRDefault="000C1A99" w:rsidP="00237378">
      <w:pPr>
        <w:numPr>
          <w:ilvl w:val="3"/>
          <w:numId w:val="19"/>
        </w:numPr>
        <w:spacing w:after="0" w:line="360" w:lineRule="auto"/>
        <w:ind w:left="360"/>
        <w:rPr>
          <w:rFonts w:ascii="Times New Arabic" w:eastAsia="Times New Roman" w:hAnsi="Times New Arabic" w:cs="Times New Roman"/>
          <w:sz w:val="24"/>
          <w:szCs w:val="24"/>
          <w:lang w:val="id-ID" w:eastAsia="id-ID"/>
        </w:rPr>
      </w:pPr>
      <w:r w:rsidRPr="000C1A99">
        <w:rPr>
          <w:rFonts w:ascii="Times New Arabic" w:eastAsia="Times New Roman" w:hAnsi="Times New Arabic" w:cs="Times New Roman"/>
          <w:sz w:val="24"/>
          <w:szCs w:val="24"/>
          <w:lang w:val="id-ID" w:eastAsia="id-ID"/>
        </w:rPr>
        <w:t>Berdasarkan pada analisis kesejarahan pembebasan yang pernah dilakukan oleh Rasulullah saw., beliau lahir untuk melakukan proses pembebasan manusia dari penindasan dan ketidakadilan. Struktur masyarakat Arab ketika Rasulullah saw lahir mencerminkan ketimpangan sosial. Ajaran islam yang beliau bawa ditolak semata-mata bukan karena ajarannya untuk menyembah Allah swt., tapi karena implikasi sosialnya yang akan secara radikal mengub</w:t>
      </w:r>
      <w:r w:rsidR="00AE74A4">
        <w:rPr>
          <w:rFonts w:ascii="Times New Arabic" w:eastAsia="Times New Roman" w:hAnsi="Times New Arabic" w:cs="Times New Roman"/>
          <w:sz w:val="24"/>
          <w:szCs w:val="24"/>
          <w:lang w:val="id-ID" w:eastAsia="id-ID"/>
        </w:rPr>
        <w:t>ah tatanan yang tidak adil</w:t>
      </w:r>
      <w:r w:rsidR="00AE74A4" w:rsidRPr="004726D9">
        <w:rPr>
          <w:rFonts w:ascii="Times New Arabic" w:eastAsia="Times New Roman" w:hAnsi="Times New Arabic" w:cs="Times New Roman"/>
          <w:sz w:val="24"/>
          <w:szCs w:val="24"/>
          <w:lang w:val="id-ID" w:eastAsia="id-ID"/>
        </w:rPr>
        <w:t xml:space="preserve">. </w:t>
      </w:r>
    </w:p>
    <w:p w14:paraId="749ABC9F" w14:textId="44DAC9A8" w:rsidR="000C1A99" w:rsidRPr="00801679" w:rsidRDefault="000C1A99" w:rsidP="00237378">
      <w:pPr>
        <w:numPr>
          <w:ilvl w:val="3"/>
          <w:numId w:val="19"/>
        </w:numPr>
        <w:spacing w:after="0" w:line="360" w:lineRule="auto"/>
        <w:ind w:left="360"/>
        <w:rPr>
          <w:rFonts w:ascii="Times New Arabic" w:eastAsia="Calibri" w:hAnsi="Times New Arabic" w:cs="Arial"/>
          <w:color w:val="000000"/>
          <w:sz w:val="24"/>
          <w:szCs w:val="24"/>
          <w:lang w:val="id-ID"/>
        </w:rPr>
      </w:pPr>
      <w:r w:rsidRPr="000C1A99">
        <w:rPr>
          <w:rFonts w:ascii="Times New Arabic" w:eastAsia="Calibri" w:hAnsi="Times New Arabic" w:cs="Arial"/>
          <w:sz w:val="24"/>
          <w:szCs w:val="24"/>
          <w:lang w:val="id-ID"/>
        </w:rPr>
        <w:lastRenderedPageBreak/>
        <w:t>Dari banyaknya ayat</w:t>
      </w:r>
      <w:r w:rsidR="00AE74A4" w:rsidRPr="004726D9">
        <w:rPr>
          <w:rFonts w:ascii="Times New Arabic" w:eastAsia="Calibri" w:hAnsi="Times New Arabic" w:cs="Arial"/>
          <w:sz w:val="24"/>
          <w:szCs w:val="24"/>
          <w:lang w:val="id-ID"/>
        </w:rPr>
        <w:t xml:space="preserve"> </w:t>
      </w:r>
      <w:r w:rsidRPr="000C1A99">
        <w:rPr>
          <w:rFonts w:ascii="Times New Arabic" w:eastAsia="Calibri" w:hAnsi="Times New Arabic" w:cs="Arial"/>
          <w:sz w:val="24"/>
          <w:szCs w:val="24"/>
          <w:lang w:val="id-ID"/>
        </w:rPr>
        <w:t>al-Qur’an yang secara eksplisit mendorong proses pembebasan seperti ayat tentang pemerdekaan budak, kesetaraan umat manusia, kesetaraan jender, kecaman atas eksploitasi dan ketidakadilan ekonomi dan sebagainya</w:t>
      </w:r>
      <w:r w:rsidR="00E1166A" w:rsidRPr="004726D9">
        <w:rPr>
          <w:rFonts w:ascii="Times New Arabic" w:eastAsia="Calibri" w:hAnsi="Times New Arabic" w:cs="Arial"/>
          <w:sz w:val="24"/>
          <w:szCs w:val="24"/>
          <w:lang w:val="id-ID"/>
        </w:rPr>
        <w:t xml:space="preserve"> </w:t>
      </w:r>
      <w:r w:rsidR="00BC43A2">
        <w:rPr>
          <w:rStyle w:val="FootnoteReference"/>
          <w:rFonts w:ascii="Times New Arabic" w:eastAsia="Calibri" w:hAnsi="Times New Arabic" w:cs="Arial"/>
          <w:sz w:val="24"/>
          <w:szCs w:val="24"/>
        </w:rPr>
        <w:footnoteReference w:id="13"/>
      </w:r>
      <w:r w:rsidRPr="000C1A99">
        <w:rPr>
          <w:rFonts w:ascii="Times New Arabic" w:eastAsia="Calibri" w:hAnsi="Times New Arabic" w:cs="Arial"/>
          <w:sz w:val="24"/>
          <w:szCs w:val="24"/>
          <w:lang w:val="id-ID"/>
        </w:rPr>
        <w:t xml:space="preserve">. </w:t>
      </w:r>
    </w:p>
    <w:p w14:paraId="1C034864" w14:textId="1C7FC139" w:rsidR="00801679" w:rsidRPr="00BA0D14" w:rsidRDefault="00801679" w:rsidP="00237378">
      <w:pPr>
        <w:spacing w:after="0" w:line="360" w:lineRule="auto"/>
        <w:ind w:firstLine="720"/>
        <w:rPr>
          <w:rFonts w:ascii="Times New Arabic" w:eastAsia="Calibri" w:hAnsi="Times New Arabic" w:cs="Arial"/>
          <w:color w:val="000000"/>
          <w:sz w:val="24"/>
          <w:szCs w:val="24"/>
          <w:lang w:val="id-ID"/>
        </w:rPr>
      </w:pPr>
      <w:r w:rsidRPr="00250F02">
        <w:rPr>
          <w:rFonts w:ascii="Times New Arabic" w:eastAsia="Calibri" w:hAnsi="Times New Arabic" w:cs="Arial"/>
          <w:sz w:val="24"/>
          <w:szCs w:val="24"/>
          <w:lang w:val="id-ID"/>
        </w:rPr>
        <w:t>Fi</w:t>
      </w:r>
      <w:r w:rsidR="00FD2E1D" w:rsidRPr="00250F02">
        <w:rPr>
          <w:rFonts w:ascii="Times New Arabic" w:eastAsia="Calibri" w:hAnsi="Times New Arabic" w:cs="Arial"/>
          <w:sz w:val="24"/>
          <w:szCs w:val="24"/>
          <w:lang w:val="id-ID"/>
        </w:rPr>
        <w:t xml:space="preserve">lsafat </w:t>
      </w:r>
      <w:r w:rsidR="009F04A4" w:rsidRPr="00250F02">
        <w:rPr>
          <w:rFonts w:ascii="Times New Arabic" w:eastAsia="Calibri" w:hAnsi="Times New Arabic" w:cs="Arial"/>
          <w:sz w:val="24"/>
          <w:szCs w:val="24"/>
          <w:lang w:val="id-ID"/>
        </w:rPr>
        <w:t xml:space="preserve">akhlak dalam pemikiran etika kontemporer </w:t>
      </w:r>
      <w:r w:rsidR="00250F02" w:rsidRPr="00250F02">
        <w:rPr>
          <w:rFonts w:ascii="Times New Arabic" w:eastAsia="Calibri" w:hAnsi="Times New Arabic" w:cs="Arial"/>
          <w:sz w:val="24"/>
          <w:szCs w:val="24"/>
          <w:lang w:val="id-ID"/>
        </w:rPr>
        <w:t xml:space="preserve">meniscayakan manusia mengembangkan akhlak yang bukan hanya dipahami sebagai karakter tapi jauh dari itu akhlak merupakan suatu kerangka bersikap, bertutur, ataupun </w:t>
      </w:r>
      <w:r w:rsidR="00BA0D14" w:rsidRPr="00BA0D14">
        <w:rPr>
          <w:rFonts w:ascii="Times New Arabic" w:eastAsia="Calibri" w:hAnsi="Times New Arabic" w:cs="Arial"/>
          <w:sz w:val="24"/>
          <w:szCs w:val="24"/>
          <w:lang w:val="id-ID"/>
        </w:rPr>
        <w:t xml:space="preserve">bertindak manusia melepaskan diri dari belenggu ego destruktif yang bisa menjadi penyebab dari munculnya berbagai permasalahan dalam kehidupan manusia seperti </w:t>
      </w:r>
      <w:r w:rsidR="00BA0D14" w:rsidRPr="00446F46">
        <w:rPr>
          <w:rFonts w:ascii="Times New Arabic" w:eastAsia="Calibri" w:hAnsi="Times New Arabic" w:cs="Arial"/>
          <w:color w:val="000000"/>
          <w:sz w:val="24"/>
          <w:szCs w:val="24"/>
          <w:lang w:val="id-ID"/>
        </w:rPr>
        <w:t>kebodohan, kemiskinan, ketidakadilan, penindasan, dan yang lainnya</w:t>
      </w:r>
      <w:r w:rsidR="00BA0D14" w:rsidRPr="00BA0D14">
        <w:rPr>
          <w:rFonts w:ascii="Times New Arabic" w:eastAsia="Calibri" w:hAnsi="Times New Arabic" w:cs="Arial"/>
          <w:color w:val="000000"/>
          <w:sz w:val="24"/>
          <w:szCs w:val="24"/>
          <w:lang w:val="id-ID"/>
        </w:rPr>
        <w:t>.</w:t>
      </w:r>
    </w:p>
    <w:p w14:paraId="713268D5" w14:textId="168E49BC" w:rsidR="00603117" w:rsidRPr="00A16BDE" w:rsidRDefault="00603117" w:rsidP="00A16BDE">
      <w:pPr>
        <w:spacing w:line="360" w:lineRule="auto"/>
        <w:rPr>
          <w:rFonts w:ascii="Times New Arabic" w:hAnsi="Times New Arabic"/>
          <w:b/>
          <w:bCs/>
          <w:sz w:val="24"/>
          <w:szCs w:val="24"/>
        </w:rPr>
      </w:pPr>
      <w:r w:rsidRPr="00A16BDE">
        <w:rPr>
          <w:rFonts w:ascii="Times New Arabic" w:hAnsi="Times New Arabic"/>
          <w:b/>
          <w:bCs/>
          <w:sz w:val="24"/>
          <w:szCs w:val="24"/>
        </w:rPr>
        <w:t>KESIMPULA</w:t>
      </w:r>
      <w:r w:rsidR="00201612" w:rsidRPr="00A16BDE">
        <w:rPr>
          <w:rFonts w:ascii="Times New Arabic" w:hAnsi="Times New Arabic"/>
          <w:b/>
          <w:bCs/>
          <w:sz w:val="24"/>
          <w:szCs w:val="24"/>
        </w:rPr>
        <w:t>N</w:t>
      </w:r>
    </w:p>
    <w:p w14:paraId="44C8C1ED" w14:textId="5D813707" w:rsidR="00413496" w:rsidRPr="00413496" w:rsidRDefault="00AE53DA" w:rsidP="00237378">
      <w:pPr>
        <w:pStyle w:val="ListParagraph"/>
        <w:spacing w:line="360" w:lineRule="auto"/>
        <w:ind w:left="0" w:firstLine="720"/>
        <w:rPr>
          <w:rFonts w:ascii="Times New Arabic" w:eastAsia="Calibri" w:hAnsi="Times New Arabic" w:cs="Arial"/>
          <w:color w:val="000000"/>
          <w:sz w:val="24"/>
          <w:szCs w:val="24"/>
        </w:rPr>
      </w:pPr>
      <w:r>
        <w:rPr>
          <w:rFonts w:ascii="Times New Arabic" w:hAnsi="Times New Arabic"/>
          <w:sz w:val="24"/>
          <w:szCs w:val="24"/>
        </w:rPr>
        <w:t xml:space="preserve">Filsafat akhlak dalam pemikiran etika kontemporer dapat dipahami sebagai sebuah nilai yang terus bergerak dinamis, masif, sekaligus progresif. </w:t>
      </w:r>
      <w:r w:rsidR="00AE04E0">
        <w:rPr>
          <w:rFonts w:ascii="Times New Arabic" w:hAnsi="Times New Arabic"/>
          <w:sz w:val="24"/>
          <w:szCs w:val="24"/>
        </w:rPr>
        <w:t xml:space="preserve">Dalam proses tersebut, pemikiran etika kontemporer melihat bahwa akhlak dalam lokus filosofisnya selalu mengarahkan manusia </w:t>
      </w:r>
      <w:r w:rsidR="00893A72">
        <w:rPr>
          <w:rFonts w:ascii="Times New Arabic" w:hAnsi="Times New Arabic"/>
          <w:sz w:val="24"/>
          <w:szCs w:val="24"/>
        </w:rPr>
        <w:t xml:space="preserve">untuk menjadikan akhlak sebagai wadah trasformasi individu ataupun komunal untuk mereduksi berbagai pengetahuan destruktif seperti </w:t>
      </w:r>
      <w:r w:rsidR="00893A72" w:rsidRPr="00446F46">
        <w:rPr>
          <w:rFonts w:ascii="Times New Arabic" w:eastAsia="Calibri" w:hAnsi="Times New Arabic" w:cs="Arial"/>
          <w:color w:val="000000"/>
          <w:sz w:val="24"/>
          <w:szCs w:val="24"/>
          <w:lang w:val="id-ID"/>
        </w:rPr>
        <w:t>kebodohan, kemiskinan, ketidakadilan, penindasan, dan yang lainnya</w:t>
      </w:r>
      <w:r w:rsidR="00893A72">
        <w:rPr>
          <w:rFonts w:ascii="Times New Arabic" w:eastAsia="Calibri" w:hAnsi="Times New Arabic" w:cs="Arial"/>
          <w:color w:val="000000"/>
          <w:sz w:val="24"/>
          <w:szCs w:val="24"/>
        </w:rPr>
        <w:t xml:space="preserve"> </w:t>
      </w:r>
      <w:r w:rsidR="007A1797">
        <w:rPr>
          <w:rFonts w:ascii="Times New Arabic" w:eastAsia="Calibri" w:hAnsi="Times New Arabic" w:cs="Arial"/>
          <w:color w:val="000000"/>
          <w:sz w:val="24"/>
          <w:szCs w:val="24"/>
        </w:rPr>
        <w:t xml:space="preserve">yang menyebabkan ketidakseimbangan kosmos, baik mikrokosmos </w:t>
      </w:r>
      <w:r w:rsidR="00413496">
        <w:rPr>
          <w:rFonts w:ascii="Times New Arabic" w:eastAsia="Calibri" w:hAnsi="Times New Arabic" w:cs="Arial"/>
          <w:color w:val="000000"/>
          <w:sz w:val="24"/>
          <w:szCs w:val="24"/>
        </w:rPr>
        <w:t>ataupun makrokosmos. Manusia yang berakhlak dalam pemikiran etika kontemporer dapat dipahami dari kemampuan dirinya membangun keselarasan dengan berbagai dimensi yang melingkupinya.</w:t>
      </w:r>
    </w:p>
    <w:p w14:paraId="721649C2" w14:textId="5C18907C" w:rsidR="007A1797" w:rsidRDefault="007A1797" w:rsidP="00AE53DA">
      <w:pPr>
        <w:pStyle w:val="ListParagraph"/>
        <w:ind w:left="0" w:firstLine="720"/>
        <w:rPr>
          <w:rFonts w:ascii="Times New Arabic" w:eastAsia="Calibri" w:hAnsi="Times New Arabic" w:cs="Arial"/>
          <w:color w:val="000000"/>
          <w:sz w:val="24"/>
          <w:szCs w:val="24"/>
        </w:rPr>
      </w:pPr>
    </w:p>
    <w:p w14:paraId="55F582B9" w14:textId="77777777" w:rsidR="004726D9" w:rsidRDefault="004726D9" w:rsidP="007A1797">
      <w:pPr>
        <w:pStyle w:val="ListParagraph"/>
        <w:ind w:left="0"/>
        <w:jc w:val="center"/>
        <w:rPr>
          <w:rFonts w:ascii="Times New Arabic" w:eastAsia="Calibri" w:hAnsi="Times New Arabic" w:cs="Arial"/>
          <w:b/>
          <w:bCs/>
          <w:color w:val="000000"/>
          <w:sz w:val="24"/>
          <w:szCs w:val="24"/>
        </w:rPr>
      </w:pPr>
    </w:p>
    <w:p w14:paraId="5B9DB3F0" w14:textId="6DA45FA1" w:rsidR="007A1797" w:rsidRDefault="007A1797" w:rsidP="007A1797">
      <w:pPr>
        <w:pStyle w:val="ListParagraph"/>
        <w:ind w:left="0"/>
        <w:jc w:val="center"/>
        <w:rPr>
          <w:rFonts w:ascii="Times New Arabic" w:eastAsia="Calibri" w:hAnsi="Times New Arabic" w:cs="Arial"/>
          <w:b/>
          <w:bCs/>
          <w:color w:val="000000"/>
          <w:sz w:val="24"/>
          <w:szCs w:val="24"/>
        </w:rPr>
      </w:pPr>
      <w:r w:rsidRPr="007A1797">
        <w:rPr>
          <w:rFonts w:ascii="Times New Arabic" w:eastAsia="Calibri" w:hAnsi="Times New Arabic" w:cs="Arial"/>
          <w:b/>
          <w:bCs/>
          <w:color w:val="000000"/>
          <w:sz w:val="24"/>
          <w:szCs w:val="24"/>
        </w:rPr>
        <w:t>REFERENSI</w:t>
      </w:r>
    </w:p>
    <w:p w14:paraId="21C471F8" w14:textId="0740B00F" w:rsidR="00A12790" w:rsidRPr="00A12790" w:rsidRDefault="000A019F" w:rsidP="00A12790">
      <w:pPr>
        <w:widowControl w:val="0"/>
        <w:autoSpaceDE w:val="0"/>
        <w:autoSpaceDN w:val="0"/>
        <w:adjustRightInd w:val="0"/>
        <w:spacing w:before="120" w:after="120" w:line="240" w:lineRule="auto"/>
        <w:ind w:left="480" w:hanging="480"/>
        <w:rPr>
          <w:rFonts w:ascii="Times New Arabic" w:hAnsi="Times New Arabic" w:cs="Times New Roman"/>
          <w:noProof/>
          <w:sz w:val="24"/>
          <w:szCs w:val="24"/>
        </w:rPr>
      </w:pPr>
      <w:r>
        <w:rPr>
          <w:rFonts w:ascii="Times New Arabic" w:eastAsia="Calibri" w:hAnsi="Times New Arabic" w:cs="Arial"/>
          <w:b/>
          <w:bCs/>
          <w:color w:val="000000"/>
          <w:sz w:val="24"/>
          <w:szCs w:val="24"/>
        </w:rPr>
        <w:fldChar w:fldCharType="begin" w:fldLock="1"/>
      </w:r>
      <w:r>
        <w:rPr>
          <w:rFonts w:ascii="Times New Arabic" w:eastAsia="Calibri" w:hAnsi="Times New Arabic" w:cs="Arial"/>
          <w:b/>
          <w:bCs/>
          <w:color w:val="000000"/>
          <w:sz w:val="24"/>
          <w:szCs w:val="24"/>
        </w:rPr>
        <w:instrText xml:space="preserve">ADDIN Mendeley Bibliography CSL_BIBLIOGRAPHY </w:instrText>
      </w:r>
      <w:r>
        <w:rPr>
          <w:rFonts w:ascii="Times New Arabic" w:eastAsia="Calibri" w:hAnsi="Times New Arabic" w:cs="Arial"/>
          <w:b/>
          <w:bCs/>
          <w:color w:val="000000"/>
          <w:sz w:val="24"/>
          <w:szCs w:val="24"/>
        </w:rPr>
        <w:fldChar w:fldCharType="separate"/>
      </w:r>
      <w:r w:rsidR="00A12790" w:rsidRPr="00A12790">
        <w:rPr>
          <w:rFonts w:ascii="Times New Arabic" w:hAnsi="Times New Arabic" w:cs="Times New Roman"/>
          <w:noProof/>
          <w:sz w:val="24"/>
          <w:szCs w:val="24"/>
        </w:rPr>
        <w:t xml:space="preserve">Bakhtiar, Amsal, </w:t>
      </w:r>
      <w:r w:rsidR="00A12790" w:rsidRPr="00A12790">
        <w:rPr>
          <w:rFonts w:ascii="Times New Arabic" w:hAnsi="Times New Arabic" w:cs="Times New Roman"/>
          <w:i/>
          <w:iCs/>
          <w:noProof/>
          <w:sz w:val="24"/>
          <w:szCs w:val="24"/>
        </w:rPr>
        <w:t>Filsafat Ilmu</w:t>
      </w:r>
      <w:r w:rsidR="00A12790" w:rsidRPr="00A12790">
        <w:rPr>
          <w:rFonts w:ascii="Times New Arabic" w:hAnsi="Times New Arabic" w:cs="Times New Roman"/>
          <w:noProof/>
          <w:sz w:val="24"/>
          <w:szCs w:val="24"/>
        </w:rPr>
        <w:t xml:space="preserve"> (Jakarta: PT. Raja Grafindo Persada, 2014)</w:t>
      </w:r>
    </w:p>
    <w:p w14:paraId="0854EFD1" w14:textId="77777777" w:rsidR="00A12790" w:rsidRPr="00A12790" w:rsidRDefault="00A12790" w:rsidP="00A12790">
      <w:pPr>
        <w:widowControl w:val="0"/>
        <w:autoSpaceDE w:val="0"/>
        <w:autoSpaceDN w:val="0"/>
        <w:adjustRightInd w:val="0"/>
        <w:spacing w:before="120" w:after="120" w:line="240" w:lineRule="auto"/>
        <w:ind w:left="480" w:hanging="480"/>
        <w:rPr>
          <w:rFonts w:ascii="Times New Arabic" w:hAnsi="Times New Arabic" w:cs="Times New Roman"/>
          <w:noProof/>
          <w:sz w:val="24"/>
          <w:szCs w:val="24"/>
        </w:rPr>
      </w:pPr>
      <w:r w:rsidRPr="00A12790">
        <w:rPr>
          <w:rFonts w:ascii="Times New Arabic" w:hAnsi="Times New Arabic" w:cs="Times New Roman"/>
          <w:noProof/>
          <w:sz w:val="24"/>
          <w:szCs w:val="24"/>
        </w:rPr>
        <w:t xml:space="preserve">Baqir, A.S.-Shadr Muhammad, </w:t>
      </w:r>
      <w:r w:rsidRPr="00A12790">
        <w:rPr>
          <w:rFonts w:ascii="Times New Arabic" w:hAnsi="Times New Arabic" w:cs="Times New Roman"/>
          <w:i/>
          <w:iCs/>
          <w:noProof/>
          <w:sz w:val="24"/>
          <w:szCs w:val="24"/>
        </w:rPr>
        <w:t>Falsafatuna Terhadap Berbagai Aliran Filsafat Dunia</w:t>
      </w:r>
      <w:r w:rsidRPr="00A12790">
        <w:rPr>
          <w:rFonts w:ascii="Times New Arabic" w:hAnsi="Times New Arabic" w:cs="Times New Roman"/>
          <w:noProof/>
          <w:sz w:val="24"/>
          <w:szCs w:val="24"/>
        </w:rPr>
        <w:t xml:space="preserve"> (Bandung: Mizan, 1999)</w:t>
      </w:r>
    </w:p>
    <w:p w14:paraId="3D80EBA9" w14:textId="77777777" w:rsidR="00A12790" w:rsidRPr="00A12790" w:rsidRDefault="00A12790" w:rsidP="00A12790">
      <w:pPr>
        <w:widowControl w:val="0"/>
        <w:autoSpaceDE w:val="0"/>
        <w:autoSpaceDN w:val="0"/>
        <w:adjustRightInd w:val="0"/>
        <w:spacing w:before="120" w:after="120" w:line="240" w:lineRule="auto"/>
        <w:ind w:left="480" w:hanging="480"/>
        <w:rPr>
          <w:rFonts w:ascii="Times New Arabic" w:hAnsi="Times New Arabic" w:cs="Times New Roman"/>
          <w:noProof/>
          <w:sz w:val="24"/>
          <w:szCs w:val="24"/>
        </w:rPr>
      </w:pPr>
      <w:r w:rsidRPr="00A12790">
        <w:rPr>
          <w:rFonts w:ascii="Times New Arabic" w:hAnsi="Times New Arabic" w:cs="Times New Roman"/>
          <w:noProof/>
          <w:sz w:val="24"/>
          <w:szCs w:val="24"/>
        </w:rPr>
        <w:t xml:space="preserve">Fitri, Agus Zaenul, </w:t>
      </w:r>
      <w:r w:rsidRPr="00A12790">
        <w:rPr>
          <w:rFonts w:ascii="Times New Arabic" w:hAnsi="Times New Arabic" w:cs="Times New Roman"/>
          <w:i/>
          <w:iCs/>
          <w:noProof/>
          <w:sz w:val="24"/>
          <w:szCs w:val="24"/>
        </w:rPr>
        <w:t>Pendidikan Karakter Berbasis Nilai Dan Etika Di Sekolah</w:t>
      </w:r>
      <w:r w:rsidRPr="00A12790">
        <w:rPr>
          <w:rFonts w:ascii="Times New Arabic" w:hAnsi="Times New Arabic" w:cs="Times New Roman"/>
          <w:noProof/>
          <w:sz w:val="24"/>
          <w:szCs w:val="24"/>
        </w:rPr>
        <w:t xml:space="preserve"> (Jogjakarta: Ar-Ruzz Media, 2012)</w:t>
      </w:r>
    </w:p>
    <w:p w14:paraId="15DD77DB" w14:textId="77777777" w:rsidR="00A12790" w:rsidRPr="00A12790" w:rsidRDefault="00A12790" w:rsidP="00A12790">
      <w:pPr>
        <w:widowControl w:val="0"/>
        <w:autoSpaceDE w:val="0"/>
        <w:autoSpaceDN w:val="0"/>
        <w:adjustRightInd w:val="0"/>
        <w:spacing w:before="120" w:after="120" w:line="240" w:lineRule="auto"/>
        <w:ind w:left="480" w:hanging="480"/>
        <w:rPr>
          <w:rFonts w:ascii="Times New Arabic" w:hAnsi="Times New Arabic" w:cs="Times New Roman"/>
          <w:noProof/>
          <w:sz w:val="24"/>
          <w:szCs w:val="24"/>
        </w:rPr>
      </w:pPr>
      <w:r w:rsidRPr="00A12790">
        <w:rPr>
          <w:rFonts w:ascii="Times New Arabic" w:hAnsi="Times New Arabic" w:cs="Times New Roman"/>
          <w:noProof/>
          <w:sz w:val="24"/>
          <w:szCs w:val="24"/>
        </w:rPr>
        <w:lastRenderedPageBreak/>
        <w:t xml:space="preserve">Lickona, Thomas, </w:t>
      </w:r>
      <w:r w:rsidRPr="00A12790">
        <w:rPr>
          <w:rFonts w:ascii="Times New Arabic" w:hAnsi="Times New Arabic" w:cs="Times New Roman"/>
          <w:i/>
          <w:iCs/>
          <w:noProof/>
          <w:sz w:val="24"/>
          <w:szCs w:val="24"/>
        </w:rPr>
        <w:t>Educating for Character: How Our Schools Can Teach Respect and Responsibility, Diterjemahkan Oleh Juma Abduh Wamaungo, Mendidik Untuk Membentuk Karakter: Bagaimana Sekolah Dapat Memberikan Pendidikan Tentang Sikap Hormat Dan Bertanggungjawab</w:t>
      </w:r>
      <w:r w:rsidRPr="00A12790">
        <w:rPr>
          <w:rFonts w:ascii="Times New Arabic" w:hAnsi="Times New Arabic" w:cs="Times New Roman"/>
          <w:noProof/>
          <w:sz w:val="24"/>
          <w:szCs w:val="24"/>
        </w:rPr>
        <w:t xml:space="preserve"> (Jakarta: Bumi Aksara, 2015)</w:t>
      </w:r>
    </w:p>
    <w:p w14:paraId="6C4BCEA5" w14:textId="77777777" w:rsidR="00A12790" w:rsidRPr="00A12790" w:rsidRDefault="00A12790" w:rsidP="00A12790">
      <w:pPr>
        <w:widowControl w:val="0"/>
        <w:autoSpaceDE w:val="0"/>
        <w:autoSpaceDN w:val="0"/>
        <w:adjustRightInd w:val="0"/>
        <w:spacing w:before="120" w:after="120" w:line="240" w:lineRule="auto"/>
        <w:ind w:left="480" w:hanging="480"/>
        <w:rPr>
          <w:rFonts w:ascii="Times New Arabic" w:hAnsi="Times New Arabic" w:cs="Times New Roman"/>
          <w:noProof/>
          <w:sz w:val="24"/>
          <w:szCs w:val="24"/>
        </w:rPr>
      </w:pPr>
      <w:r w:rsidRPr="00A12790">
        <w:rPr>
          <w:rFonts w:ascii="Times New Arabic" w:hAnsi="Times New Arabic" w:cs="Times New Roman"/>
          <w:noProof/>
          <w:sz w:val="24"/>
          <w:szCs w:val="24"/>
        </w:rPr>
        <w:t xml:space="preserve">Muhib, Asghar Ali Engineer, ‘Islam Dan Pembebasan’, </w:t>
      </w:r>
      <w:r w:rsidRPr="00A12790">
        <w:rPr>
          <w:rFonts w:ascii="Times New Arabic" w:hAnsi="Times New Arabic" w:cs="Times New Roman"/>
          <w:i/>
          <w:iCs/>
          <w:noProof/>
          <w:sz w:val="24"/>
          <w:szCs w:val="24"/>
        </w:rPr>
        <w:t>Https://Kawandesa.Wordpress.Com</w:t>
      </w:r>
      <w:r w:rsidRPr="00A12790">
        <w:rPr>
          <w:rFonts w:ascii="Times New Arabic" w:hAnsi="Times New Arabic" w:cs="Times New Roman"/>
          <w:noProof/>
          <w:sz w:val="24"/>
          <w:szCs w:val="24"/>
        </w:rPr>
        <w:t>, 2023</w:t>
      </w:r>
    </w:p>
    <w:p w14:paraId="334371B9" w14:textId="77777777" w:rsidR="00A12790" w:rsidRPr="00A12790" w:rsidRDefault="00A12790" w:rsidP="00A12790">
      <w:pPr>
        <w:widowControl w:val="0"/>
        <w:autoSpaceDE w:val="0"/>
        <w:autoSpaceDN w:val="0"/>
        <w:adjustRightInd w:val="0"/>
        <w:spacing w:before="120" w:after="120" w:line="240" w:lineRule="auto"/>
        <w:ind w:left="480" w:hanging="480"/>
        <w:rPr>
          <w:rFonts w:ascii="Times New Arabic" w:hAnsi="Times New Arabic" w:cs="Times New Roman"/>
          <w:noProof/>
          <w:sz w:val="24"/>
          <w:szCs w:val="24"/>
        </w:rPr>
      </w:pPr>
      <w:r w:rsidRPr="00A12790">
        <w:rPr>
          <w:rFonts w:ascii="Times New Arabic" w:hAnsi="Times New Arabic" w:cs="Times New Roman"/>
          <w:noProof/>
          <w:sz w:val="24"/>
          <w:szCs w:val="24"/>
        </w:rPr>
        <w:t xml:space="preserve">Nata, Abuddin, </w:t>
      </w:r>
      <w:r w:rsidRPr="00A12790">
        <w:rPr>
          <w:rFonts w:ascii="Times New Arabic" w:hAnsi="Times New Arabic" w:cs="Times New Roman"/>
          <w:i/>
          <w:iCs/>
          <w:noProof/>
          <w:sz w:val="24"/>
          <w:szCs w:val="24"/>
        </w:rPr>
        <w:t>Akhlak Tasawuf</w:t>
      </w:r>
      <w:r w:rsidRPr="00A12790">
        <w:rPr>
          <w:rFonts w:ascii="Times New Arabic" w:hAnsi="Times New Arabic" w:cs="Times New Roman"/>
          <w:noProof/>
          <w:sz w:val="24"/>
          <w:szCs w:val="24"/>
        </w:rPr>
        <w:t xml:space="preserve"> (Jakarta: Raja Grafindo, 2012)</w:t>
      </w:r>
    </w:p>
    <w:p w14:paraId="3D6EA1B2" w14:textId="77777777" w:rsidR="00A12790" w:rsidRPr="00A12790" w:rsidRDefault="00A12790" w:rsidP="00A12790">
      <w:pPr>
        <w:widowControl w:val="0"/>
        <w:autoSpaceDE w:val="0"/>
        <w:autoSpaceDN w:val="0"/>
        <w:adjustRightInd w:val="0"/>
        <w:spacing w:before="120" w:after="120" w:line="240" w:lineRule="auto"/>
        <w:ind w:left="480" w:hanging="480"/>
        <w:rPr>
          <w:rFonts w:ascii="Times New Arabic" w:hAnsi="Times New Arabic" w:cs="Times New Roman"/>
          <w:noProof/>
          <w:sz w:val="24"/>
          <w:szCs w:val="24"/>
        </w:rPr>
      </w:pPr>
      <w:r w:rsidRPr="00A12790">
        <w:rPr>
          <w:rFonts w:ascii="Times New Arabic" w:hAnsi="Times New Arabic" w:cs="Times New Roman"/>
          <w:noProof/>
          <w:sz w:val="24"/>
          <w:szCs w:val="24"/>
        </w:rPr>
        <w:t xml:space="preserve">Noor, Rohinah M, </w:t>
      </w:r>
      <w:r w:rsidRPr="00A12790">
        <w:rPr>
          <w:rFonts w:ascii="Times New Arabic" w:hAnsi="Times New Arabic" w:cs="Times New Roman"/>
          <w:i/>
          <w:iCs/>
          <w:noProof/>
          <w:sz w:val="24"/>
          <w:szCs w:val="24"/>
        </w:rPr>
        <w:t>Mengembangkan Karakter Anak Secara Efektif Di Sekolah Dan Di Rumah</w:t>
      </w:r>
      <w:r w:rsidRPr="00A12790">
        <w:rPr>
          <w:rFonts w:ascii="Times New Arabic" w:hAnsi="Times New Arabic" w:cs="Times New Roman"/>
          <w:noProof/>
          <w:sz w:val="24"/>
          <w:szCs w:val="24"/>
        </w:rPr>
        <w:t xml:space="preserve"> (Yogyakarta: Pedagogia, 2012)</w:t>
      </w:r>
    </w:p>
    <w:p w14:paraId="583DFB2F" w14:textId="77777777" w:rsidR="00A12790" w:rsidRPr="00A12790" w:rsidRDefault="00A12790" w:rsidP="00A12790">
      <w:pPr>
        <w:widowControl w:val="0"/>
        <w:autoSpaceDE w:val="0"/>
        <w:autoSpaceDN w:val="0"/>
        <w:adjustRightInd w:val="0"/>
        <w:spacing w:before="120" w:after="120" w:line="240" w:lineRule="auto"/>
        <w:ind w:left="480" w:hanging="480"/>
        <w:rPr>
          <w:rFonts w:ascii="Times New Arabic" w:hAnsi="Times New Arabic" w:cs="Times New Roman"/>
          <w:noProof/>
          <w:sz w:val="24"/>
          <w:szCs w:val="24"/>
        </w:rPr>
      </w:pPr>
      <w:r w:rsidRPr="00A12790">
        <w:rPr>
          <w:rFonts w:ascii="Times New Arabic" w:hAnsi="Times New Arabic" w:cs="Times New Roman"/>
          <w:noProof/>
          <w:sz w:val="24"/>
          <w:szCs w:val="24"/>
        </w:rPr>
        <w:t xml:space="preserve">Rosihan, Anwar, </w:t>
      </w:r>
      <w:r w:rsidRPr="00A12790">
        <w:rPr>
          <w:rFonts w:ascii="Times New Arabic" w:hAnsi="Times New Arabic" w:cs="Times New Roman"/>
          <w:i/>
          <w:iCs/>
          <w:noProof/>
          <w:sz w:val="24"/>
          <w:szCs w:val="24"/>
        </w:rPr>
        <w:t>Asas Kebudayaan Islam</w:t>
      </w:r>
      <w:r w:rsidRPr="00A12790">
        <w:rPr>
          <w:rFonts w:ascii="Times New Arabic" w:hAnsi="Times New Arabic" w:cs="Times New Roman"/>
          <w:noProof/>
          <w:sz w:val="24"/>
          <w:szCs w:val="24"/>
        </w:rPr>
        <w:t xml:space="preserve"> (Bandung: Pustaka Setia, 2010)</w:t>
      </w:r>
    </w:p>
    <w:p w14:paraId="5CDA2BE4" w14:textId="77777777" w:rsidR="00A12790" w:rsidRPr="00A12790" w:rsidRDefault="00A12790" w:rsidP="00A12790">
      <w:pPr>
        <w:widowControl w:val="0"/>
        <w:autoSpaceDE w:val="0"/>
        <w:autoSpaceDN w:val="0"/>
        <w:adjustRightInd w:val="0"/>
        <w:spacing w:before="120" w:after="120" w:line="240" w:lineRule="auto"/>
        <w:ind w:left="480" w:hanging="480"/>
        <w:rPr>
          <w:rFonts w:ascii="Times New Arabic" w:hAnsi="Times New Arabic" w:cs="Times New Roman"/>
          <w:noProof/>
          <w:sz w:val="24"/>
          <w:szCs w:val="24"/>
        </w:rPr>
      </w:pPr>
      <w:r w:rsidRPr="00A12790">
        <w:rPr>
          <w:rFonts w:ascii="Times New Arabic" w:hAnsi="Times New Arabic" w:cs="Times New Roman"/>
          <w:noProof/>
          <w:sz w:val="24"/>
          <w:szCs w:val="24"/>
        </w:rPr>
        <w:t xml:space="preserve">Saebani, Beni Ahmad, </w:t>
      </w:r>
      <w:r w:rsidRPr="00A12790">
        <w:rPr>
          <w:rFonts w:ascii="Times New Arabic" w:hAnsi="Times New Arabic" w:cs="Times New Roman"/>
          <w:i/>
          <w:iCs/>
          <w:noProof/>
          <w:sz w:val="24"/>
          <w:szCs w:val="24"/>
        </w:rPr>
        <w:t>Ilmu Akhlak</w:t>
      </w:r>
      <w:r w:rsidRPr="00A12790">
        <w:rPr>
          <w:rFonts w:ascii="Times New Arabic" w:hAnsi="Times New Arabic" w:cs="Times New Roman"/>
          <w:noProof/>
          <w:sz w:val="24"/>
          <w:szCs w:val="24"/>
        </w:rPr>
        <w:t xml:space="preserve"> (Bandung: CV. Pustaka Setia, 2010)</w:t>
      </w:r>
    </w:p>
    <w:p w14:paraId="38D2A04C" w14:textId="77777777" w:rsidR="00A12790" w:rsidRDefault="00A12790" w:rsidP="00A12790">
      <w:pPr>
        <w:widowControl w:val="0"/>
        <w:autoSpaceDE w:val="0"/>
        <w:autoSpaceDN w:val="0"/>
        <w:adjustRightInd w:val="0"/>
        <w:spacing w:before="120" w:after="120" w:line="240" w:lineRule="auto"/>
        <w:ind w:left="480" w:hanging="480"/>
        <w:rPr>
          <w:rFonts w:ascii="Times New Arabic" w:hAnsi="Times New Arabic" w:cs="Times New Roman"/>
          <w:noProof/>
          <w:sz w:val="24"/>
          <w:szCs w:val="24"/>
        </w:rPr>
      </w:pPr>
      <w:r w:rsidRPr="00A12790">
        <w:rPr>
          <w:rFonts w:ascii="Times New Arabic" w:hAnsi="Times New Arabic" w:cs="Times New Roman"/>
          <w:noProof/>
          <w:sz w:val="24"/>
          <w:szCs w:val="24"/>
        </w:rPr>
        <w:t xml:space="preserve">Sudrajat, Adjat dkk, </w:t>
      </w:r>
      <w:r w:rsidRPr="00A12790">
        <w:rPr>
          <w:rFonts w:ascii="Times New Arabic" w:hAnsi="Times New Arabic" w:cs="Times New Roman"/>
          <w:i/>
          <w:iCs/>
          <w:noProof/>
          <w:sz w:val="24"/>
          <w:szCs w:val="24"/>
        </w:rPr>
        <w:t>Din Al-Islam: Pendidikan Agama Islam Di Perguruan Tinggi Umum</w:t>
      </w:r>
      <w:r w:rsidRPr="00A12790">
        <w:rPr>
          <w:rFonts w:ascii="Times New Arabic" w:hAnsi="Times New Arabic" w:cs="Times New Roman"/>
          <w:noProof/>
          <w:sz w:val="24"/>
          <w:szCs w:val="24"/>
        </w:rPr>
        <w:t xml:space="preserve"> (Yogyakarta: UNY Press, 2008)</w:t>
      </w:r>
    </w:p>
    <w:p w14:paraId="1CCDEED4" w14:textId="4D7FDDCE" w:rsidR="00A12790" w:rsidRPr="00A12790" w:rsidRDefault="00A12790" w:rsidP="00A12790">
      <w:pPr>
        <w:pStyle w:val="FootnoteText"/>
        <w:ind w:left="720" w:hanging="720"/>
        <w:rPr>
          <w:rFonts w:ascii="Times New Arabic" w:hAnsi="Times New Arabic"/>
          <w:sz w:val="24"/>
          <w:szCs w:val="24"/>
        </w:rPr>
      </w:pPr>
      <w:r w:rsidRPr="004726D9">
        <w:rPr>
          <w:rFonts w:ascii="Times New Arabic" w:hAnsi="Times New Arabic"/>
          <w:sz w:val="24"/>
          <w:szCs w:val="24"/>
        </w:rPr>
        <w:t xml:space="preserve">Sugiyono, </w:t>
      </w:r>
      <w:r w:rsidRPr="004726D9">
        <w:rPr>
          <w:rFonts w:ascii="Times New Arabic" w:hAnsi="Times New Arabic"/>
          <w:i/>
          <w:iCs/>
          <w:sz w:val="24"/>
          <w:szCs w:val="24"/>
        </w:rPr>
        <w:t>Metode Penelitian Pendidikan: Pendekatan Kuantitatif, Kualitatif, dan R&amp;D,</w:t>
      </w:r>
      <w:r w:rsidRPr="004726D9">
        <w:rPr>
          <w:rFonts w:ascii="Times New Arabic" w:hAnsi="Times New Arabic"/>
          <w:sz w:val="24"/>
          <w:szCs w:val="24"/>
        </w:rPr>
        <w:t xml:space="preserve"> Bandung: Alfabeta, 2008.</w:t>
      </w:r>
    </w:p>
    <w:p w14:paraId="035C4E9E" w14:textId="77777777" w:rsidR="00A12790" w:rsidRPr="00A12790" w:rsidRDefault="00A12790" w:rsidP="00A12790">
      <w:pPr>
        <w:widowControl w:val="0"/>
        <w:autoSpaceDE w:val="0"/>
        <w:autoSpaceDN w:val="0"/>
        <w:adjustRightInd w:val="0"/>
        <w:spacing w:before="120" w:after="120" w:line="240" w:lineRule="auto"/>
        <w:ind w:left="480" w:hanging="480"/>
        <w:rPr>
          <w:rFonts w:ascii="Times New Arabic" w:hAnsi="Times New Arabic"/>
          <w:noProof/>
          <w:sz w:val="24"/>
        </w:rPr>
      </w:pPr>
      <w:r w:rsidRPr="00A12790">
        <w:rPr>
          <w:rFonts w:ascii="Times New Arabic" w:hAnsi="Times New Arabic" w:cs="Times New Roman"/>
          <w:noProof/>
          <w:sz w:val="24"/>
          <w:szCs w:val="24"/>
        </w:rPr>
        <w:t xml:space="preserve">Syariati, Ali, </w:t>
      </w:r>
      <w:r w:rsidRPr="00A12790">
        <w:rPr>
          <w:rFonts w:ascii="Times New Arabic" w:hAnsi="Times New Arabic" w:cs="Times New Roman"/>
          <w:i/>
          <w:iCs/>
          <w:noProof/>
          <w:sz w:val="24"/>
          <w:szCs w:val="24"/>
        </w:rPr>
        <w:t>Humanisme Antara Islam Dan Madzhab Barat</w:t>
      </w:r>
      <w:r w:rsidRPr="00A12790">
        <w:rPr>
          <w:rFonts w:ascii="Times New Arabic" w:hAnsi="Times New Arabic" w:cs="Times New Roman"/>
          <w:noProof/>
          <w:sz w:val="24"/>
          <w:szCs w:val="24"/>
        </w:rPr>
        <w:t xml:space="preserve"> (Bandung: Pustaka Hidayah, 1992)</w:t>
      </w:r>
    </w:p>
    <w:p w14:paraId="61138E65" w14:textId="3D6D0DF7" w:rsidR="00E5070D" w:rsidRDefault="000A019F" w:rsidP="00A12790">
      <w:pPr>
        <w:pStyle w:val="FootnoteText"/>
        <w:spacing w:before="120" w:after="120"/>
        <w:ind w:left="720" w:hanging="720"/>
        <w:rPr>
          <w:rFonts w:ascii="Times New Arabic" w:hAnsi="Times New Arabic"/>
          <w:sz w:val="24"/>
          <w:szCs w:val="24"/>
        </w:rPr>
      </w:pPr>
      <w:r>
        <w:rPr>
          <w:rFonts w:ascii="Times New Arabic" w:eastAsia="Calibri" w:hAnsi="Times New Arabic" w:cs="Arial"/>
          <w:b/>
          <w:bCs/>
          <w:color w:val="000000"/>
          <w:sz w:val="24"/>
          <w:szCs w:val="24"/>
        </w:rPr>
        <w:fldChar w:fldCharType="end"/>
      </w:r>
      <w:bookmarkStart w:id="4" w:name="_GoBack"/>
      <w:bookmarkEnd w:id="4"/>
    </w:p>
    <w:p w14:paraId="4C671E91" w14:textId="77777777" w:rsidR="004726D9" w:rsidRPr="004726D9" w:rsidRDefault="004726D9" w:rsidP="004726D9">
      <w:pPr>
        <w:pStyle w:val="FootnoteText"/>
        <w:spacing w:before="120" w:after="120"/>
        <w:ind w:left="720" w:hanging="720"/>
        <w:rPr>
          <w:rFonts w:ascii="Times New Arabic" w:hAnsi="Times New Arabic"/>
          <w:sz w:val="24"/>
          <w:szCs w:val="24"/>
        </w:rPr>
      </w:pPr>
    </w:p>
    <w:sectPr w:rsidR="004726D9" w:rsidRPr="004726D9" w:rsidSect="00237378">
      <w:headerReference w:type="default" r:id="rId9"/>
      <w:footerReference w:type="default" r:id="rId10"/>
      <w:pgSz w:w="12240" w:h="15840" w:code="1"/>
      <w:pgMar w:top="1701" w:right="1701" w:bottom="1701" w:left="1985" w:header="720" w:footer="72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7C3063" w14:textId="77777777" w:rsidR="00995100" w:rsidRDefault="00995100" w:rsidP="00E93450">
      <w:pPr>
        <w:spacing w:after="0" w:line="240" w:lineRule="auto"/>
      </w:pPr>
      <w:r>
        <w:separator/>
      </w:r>
    </w:p>
  </w:endnote>
  <w:endnote w:type="continuationSeparator" w:id="0">
    <w:p w14:paraId="55F7F593" w14:textId="77777777" w:rsidR="00995100" w:rsidRDefault="00995100" w:rsidP="00E934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Times New Arabic">
    <w:altName w:val="Times New Roman"/>
    <w:charset w:val="00"/>
    <w:family w:val="roman"/>
    <w:pitch w:val="variable"/>
    <w:sig w:usb0="00000003" w:usb1="00000000" w:usb2="00000000" w:usb3="00000000" w:csb0="00000001" w:csb1="00000000"/>
  </w:font>
  <w:font w:name="KFGQPC Uthmanic Script HAFS">
    <w:altName w:val="Times New Roman"/>
    <w:charset w:val="B2"/>
    <w:family w:val="auto"/>
    <w:pitch w:val="variable"/>
    <w:sig w:usb0="00002001" w:usb1="00000000" w:usb2="00000000" w:usb3="00000000" w:csb0="0000004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1731424"/>
      <w:docPartObj>
        <w:docPartGallery w:val="Page Numbers (Bottom of Page)"/>
        <w:docPartUnique/>
      </w:docPartObj>
    </w:sdtPr>
    <w:sdtEndPr>
      <w:rPr>
        <w:noProof/>
      </w:rPr>
    </w:sdtEndPr>
    <w:sdtContent>
      <w:p w14:paraId="6D3EE40D" w14:textId="77777777" w:rsidR="004465B1" w:rsidRDefault="004465B1">
        <w:pPr>
          <w:pStyle w:val="Footer"/>
          <w:jc w:val="center"/>
        </w:pPr>
        <w:r>
          <w:fldChar w:fldCharType="begin"/>
        </w:r>
        <w:r>
          <w:instrText xml:space="preserve"> PAGE   \* MERGEFORMAT </w:instrText>
        </w:r>
        <w:r>
          <w:fldChar w:fldCharType="separate"/>
        </w:r>
        <w:r w:rsidR="00A12790">
          <w:rPr>
            <w:noProof/>
          </w:rPr>
          <w:t>14</w:t>
        </w:r>
        <w:r>
          <w:rPr>
            <w:noProof/>
          </w:rPr>
          <w:fldChar w:fldCharType="end"/>
        </w:r>
      </w:p>
    </w:sdtContent>
  </w:sdt>
  <w:p w14:paraId="20BFBBD6" w14:textId="77777777" w:rsidR="004465B1" w:rsidRDefault="004465B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F07AFD" w14:textId="77777777" w:rsidR="00995100" w:rsidRDefault="00995100" w:rsidP="00E93450">
      <w:pPr>
        <w:spacing w:after="0" w:line="240" w:lineRule="auto"/>
      </w:pPr>
      <w:r>
        <w:separator/>
      </w:r>
    </w:p>
  </w:footnote>
  <w:footnote w:type="continuationSeparator" w:id="0">
    <w:p w14:paraId="3754DC1E" w14:textId="77777777" w:rsidR="00995100" w:rsidRDefault="00995100" w:rsidP="00E93450">
      <w:pPr>
        <w:spacing w:after="0" w:line="240" w:lineRule="auto"/>
      </w:pPr>
      <w:r>
        <w:continuationSeparator/>
      </w:r>
    </w:p>
  </w:footnote>
  <w:footnote w:id="1">
    <w:p w14:paraId="789BD977" w14:textId="45128FDD" w:rsidR="00BC43A2" w:rsidRPr="004726D9" w:rsidRDefault="00BC43A2" w:rsidP="004726D9">
      <w:pPr>
        <w:pStyle w:val="FootnoteText"/>
        <w:spacing w:before="120" w:after="120"/>
        <w:ind w:firstLine="720"/>
        <w:rPr>
          <w:rFonts w:ascii="Times New Arabic" w:hAnsi="Times New Arabic"/>
        </w:rPr>
      </w:pPr>
      <w:r w:rsidRPr="004726D9">
        <w:rPr>
          <w:rStyle w:val="FootnoteReference"/>
          <w:rFonts w:ascii="Times New Arabic" w:hAnsi="Times New Arabic"/>
        </w:rPr>
        <w:footnoteRef/>
      </w:r>
      <w:r w:rsidRPr="004726D9">
        <w:rPr>
          <w:rFonts w:ascii="Times New Arabic" w:hAnsi="Times New Arabic"/>
        </w:rPr>
        <w:t xml:space="preserve"> </w:t>
      </w:r>
      <w:r w:rsidRPr="004726D9">
        <w:rPr>
          <w:rFonts w:ascii="Times New Arabic" w:hAnsi="Times New Arabic"/>
        </w:rPr>
        <w:fldChar w:fldCharType="begin" w:fldLock="1"/>
      </w:r>
      <w:r w:rsidR="00A12790">
        <w:rPr>
          <w:rFonts w:ascii="Times New Arabic" w:hAnsi="Times New Arabic"/>
        </w:rPr>
        <w:instrText>ADDIN CSL_CITATION {"citationItems":[{"id":"ITEM-1","itemData":{"author":[{"dropping-particle":"","family":"Lickona","given":"Thomas","non-dropping-particle":"","parse-names":false,"suffix":""}],"id":"ITEM-1","issued":{"date-parts":[["2015"]]},"publisher":"Bumi Aksara","publisher-place":"Jakarta","title":"Educating for Character: How Our Schools can Teach Respect and Responsibility, diterjemahkan oleh Juma Abduh Wamaungo, Mendidik Untuk Membentuk Karakter: Bagaimana Sekolah dapat Memberikan Pendidikan tentang Sikap Hormat dan Bertanggungjawab","type":"book"},"uris":["http://www.mendeley.com/documents/?uuid=d30f6ecb-f452-43bc-b776-65ee7ff6d1c4","http://www.mendeley.com/documents/?uuid=48257921-a007-4fca-8098-aab6e7632c49"]}],"mendeley":{"formattedCitation":"Thomas Lickona, &lt;i&gt;Educating for Character: How Our Schools Can Teach Respect and Responsibility, Diterjemahkan Oleh Juma Abduh Wamaungo, Mendidik Untuk Membentuk Karakter: Bagaimana Sekolah Dapat Memberikan Pendidikan Tentang Sikap Hormat Dan Bertanggungjawab&lt;/i&gt; (Jakarta: Bumi Aksara, 2015).","plainTextFormattedCitation":"Thomas Lickona, Educating for Character: How Our Schools Can Teach Respect and Responsibility, Diterjemahkan Oleh Juma Abduh Wamaungo, Mendidik Untuk Membentuk Karakter: Bagaimana Sekolah Dapat Memberikan Pendidikan Tentang Sikap Hormat Dan Bertanggungjawab (Jakarta: Bumi Aksara, 2015).","previouslyFormattedCitation":"Thomas Lickona, &lt;i&gt;Educating for Character: How Our Schools Can Teach Respect and Responsibility, Diterjemahkan Oleh Juma Abduh Wamaungo, Mendidik Untuk Membentuk Karakter: Bagaimana Sekolah Dapat Memberikan Pendidikan Tentang Sikap Hormat Dan Bertanggungjawab&lt;/i&gt; (Jakarta: Bumi Aksara, 2015)."},"properties":{"noteIndex":1},"schema":"https://github.com/citation-style-language/schema/raw/master/csl-citation.json"}</w:instrText>
      </w:r>
      <w:r w:rsidRPr="004726D9">
        <w:rPr>
          <w:rFonts w:ascii="Times New Arabic" w:hAnsi="Times New Arabic"/>
        </w:rPr>
        <w:fldChar w:fldCharType="separate"/>
      </w:r>
      <w:r w:rsidRPr="004726D9">
        <w:rPr>
          <w:rFonts w:ascii="Times New Arabic" w:hAnsi="Times New Arabic"/>
          <w:noProof/>
        </w:rPr>
        <w:t xml:space="preserve">Thomas Lickona, </w:t>
      </w:r>
      <w:r w:rsidRPr="004726D9">
        <w:rPr>
          <w:rFonts w:ascii="Times New Arabic" w:hAnsi="Times New Arabic"/>
          <w:i/>
          <w:noProof/>
        </w:rPr>
        <w:t>Educating for Character: How Our Schools Can Teach Respect and Responsibility, Diterjemahkan Oleh Juma Abduh Wamaungo, Mendidik Untuk Membentuk Karakter: Bagaimana Sekolah Dapat Memberikan Pendidikan Tentang Sikap Hormat Dan Bertanggungjawab</w:t>
      </w:r>
      <w:r w:rsidRPr="004726D9">
        <w:rPr>
          <w:rFonts w:ascii="Times New Arabic" w:hAnsi="Times New Arabic"/>
          <w:noProof/>
        </w:rPr>
        <w:t xml:space="preserve"> (Jakarta: Bumi Aksara, 2015).</w:t>
      </w:r>
      <w:r w:rsidRPr="004726D9">
        <w:rPr>
          <w:rFonts w:ascii="Times New Arabic" w:hAnsi="Times New Arabic"/>
        </w:rPr>
        <w:fldChar w:fldCharType="end"/>
      </w:r>
    </w:p>
  </w:footnote>
  <w:footnote w:id="2">
    <w:p w14:paraId="26733BF8" w14:textId="2FB59AFA" w:rsidR="004726D9" w:rsidRPr="004726D9" w:rsidRDefault="004726D9" w:rsidP="004726D9">
      <w:pPr>
        <w:spacing w:before="120" w:after="120" w:line="240" w:lineRule="auto"/>
        <w:ind w:firstLine="720"/>
        <w:rPr>
          <w:rFonts w:ascii="Times New Arabic" w:hAnsi="Times New Arabic"/>
          <w:sz w:val="20"/>
          <w:szCs w:val="20"/>
        </w:rPr>
      </w:pPr>
      <w:r w:rsidRPr="004726D9">
        <w:rPr>
          <w:rStyle w:val="FootnoteReference"/>
          <w:rFonts w:ascii="Times New Arabic" w:hAnsi="Times New Arabic"/>
          <w:sz w:val="20"/>
          <w:szCs w:val="20"/>
        </w:rPr>
        <w:footnoteRef/>
      </w:r>
      <w:r w:rsidRPr="004726D9">
        <w:rPr>
          <w:rFonts w:ascii="Times New Arabic" w:hAnsi="Times New Arabic"/>
          <w:sz w:val="20"/>
          <w:szCs w:val="20"/>
        </w:rPr>
        <w:t xml:space="preserve"> </w:t>
      </w:r>
      <w:r>
        <w:rPr>
          <w:rFonts w:ascii="Times New Arabic" w:hAnsi="Times New Arabic"/>
          <w:sz w:val="20"/>
          <w:szCs w:val="20"/>
        </w:rPr>
        <w:t xml:space="preserve">Amir </w:t>
      </w:r>
      <w:r w:rsidRPr="004726D9">
        <w:rPr>
          <w:rFonts w:ascii="Times New Arabic" w:hAnsi="Times New Arabic"/>
          <w:sz w:val="20"/>
          <w:szCs w:val="20"/>
        </w:rPr>
        <w:t xml:space="preserve">Hamzah, </w:t>
      </w:r>
      <w:r w:rsidRPr="004726D9">
        <w:rPr>
          <w:rFonts w:ascii="Times New Arabic" w:hAnsi="Times New Arabic"/>
          <w:i/>
          <w:iCs/>
          <w:sz w:val="20"/>
          <w:szCs w:val="20"/>
        </w:rPr>
        <w:t xml:space="preserve">Metode Penelitian Kepustakaan (Library Research), </w:t>
      </w:r>
      <w:r>
        <w:rPr>
          <w:rFonts w:ascii="Times New Arabic" w:hAnsi="Times New Arabic"/>
          <w:sz w:val="20"/>
          <w:szCs w:val="20"/>
        </w:rPr>
        <w:t>(</w:t>
      </w:r>
      <w:r w:rsidRPr="004726D9">
        <w:rPr>
          <w:rFonts w:ascii="Times New Arabic" w:hAnsi="Times New Arabic"/>
          <w:sz w:val="20"/>
          <w:szCs w:val="20"/>
        </w:rPr>
        <w:t>Malang: Literasi Nusantara Abadi, 202</w:t>
      </w:r>
      <w:r>
        <w:rPr>
          <w:rFonts w:ascii="Times New Arabic" w:hAnsi="Times New Arabic"/>
          <w:sz w:val="20"/>
          <w:szCs w:val="20"/>
        </w:rPr>
        <w:t>0).</w:t>
      </w:r>
    </w:p>
  </w:footnote>
  <w:footnote w:id="3">
    <w:p w14:paraId="61EC30A2" w14:textId="028F4B7C" w:rsidR="004726D9" w:rsidRPr="004726D9" w:rsidRDefault="004726D9" w:rsidP="004726D9">
      <w:pPr>
        <w:pStyle w:val="FootnoteText"/>
        <w:spacing w:before="120" w:after="120"/>
        <w:ind w:firstLine="720"/>
        <w:rPr>
          <w:rFonts w:ascii="Times New Arabic" w:hAnsi="Times New Arabic"/>
        </w:rPr>
      </w:pPr>
      <w:r w:rsidRPr="004726D9">
        <w:rPr>
          <w:rStyle w:val="FootnoteReference"/>
          <w:rFonts w:ascii="Times New Arabic" w:hAnsi="Times New Arabic"/>
        </w:rPr>
        <w:footnoteRef/>
      </w:r>
      <w:r w:rsidRPr="004726D9">
        <w:rPr>
          <w:rFonts w:ascii="Times New Arabic" w:hAnsi="Times New Arabic"/>
        </w:rPr>
        <w:t xml:space="preserve"> Sugiyono, </w:t>
      </w:r>
      <w:r w:rsidRPr="004726D9">
        <w:rPr>
          <w:rFonts w:ascii="Times New Arabic" w:hAnsi="Times New Arabic"/>
          <w:i/>
          <w:iCs/>
        </w:rPr>
        <w:t>Metode Penelitian Pendidikan: Pendekatan Kuantitatif, Kualitatif, dan R&amp;D,</w:t>
      </w:r>
      <w:r w:rsidRPr="004726D9">
        <w:rPr>
          <w:rFonts w:ascii="Times New Arabic" w:hAnsi="Times New Arabic"/>
        </w:rPr>
        <w:t xml:space="preserve"> </w:t>
      </w:r>
      <w:r>
        <w:rPr>
          <w:rFonts w:ascii="Times New Arabic" w:hAnsi="Times New Arabic"/>
        </w:rPr>
        <w:t>(</w:t>
      </w:r>
      <w:r w:rsidRPr="004726D9">
        <w:rPr>
          <w:rFonts w:ascii="Times New Arabic" w:hAnsi="Times New Arabic"/>
        </w:rPr>
        <w:t>Bandung: Alfabeta, 2008</w:t>
      </w:r>
      <w:r>
        <w:rPr>
          <w:rFonts w:ascii="Times New Arabic" w:hAnsi="Times New Arabic"/>
        </w:rPr>
        <w:t>).</w:t>
      </w:r>
    </w:p>
  </w:footnote>
  <w:footnote w:id="4">
    <w:p w14:paraId="43DC4C63" w14:textId="2D291E2A" w:rsidR="00BC43A2" w:rsidRPr="004726D9" w:rsidRDefault="00BC43A2" w:rsidP="004726D9">
      <w:pPr>
        <w:pStyle w:val="FootnoteText"/>
        <w:spacing w:before="120" w:after="120"/>
        <w:ind w:firstLine="720"/>
        <w:rPr>
          <w:rFonts w:ascii="Times New Arabic" w:hAnsi="Times New Arabic"/>
        </w:rPr>
      </w:pPr>
      <w:r w:rsidRPr="004726D9">
        <w:rPr>
          <w:rStyle w:val="FootnoteReference"/>
          <w:rFonts w:ascii="Times New Arabic" w:hAnsi="Times New Arabic"/>
        </w:rPr>
        <w:footnoteRef/>
      </w:r>
      <w:r w:rsidRPr="004726D9">
        <w:rPr>
          <w:rFonts w:ascii="Times New Arabic" w:hAnsi="Times New Arabic"/>
        </w:rPr>
        <w:t xml:space="preserve"> </w:t>
      </w:r>
      <w:r w:rsidRPr="004726D9">
        <w:rPr>
          <w:rFonts w:ascii="Times New Arabic" w:hAnsi="Times New Arabic"/>
        </w:rPr>
        <w:fldChar w:fldCharType="begin" w:fldLock="1"/>
      </w:r>
      <w:r w:rsidR="00A12790">
        <w:rPr>
          <w:rFonts w:ascii="Times New Arabic" w:hAnsi="Times New Arabic"/>
        </w:rPr>
        <w:instrText>ADDIN CSL_CITATION {"citationItems":[{"id":"ITEM-1","itemData":{"author":[{"dropping-particle":"","family":"Sudrajat","given":"Adjat dkk","non-dropping-particle":"","parse-names":false,"suffix":""}],"id":"ITEM-1","issued":{"date-parts":[["2008"]]},"publisher":"UNY Press","publisher-place":"Yogyakarta","title":"Din al-Islam: Pendidikan Agama Islam di Perguruan Tinggi Umum","type":"book"},"uris":["http://www.mendeley.com/documents/?uuid=fa74ccaf-c6a9-4e27-a104-25947a2b9b45","http://www.mendeley.com/documents/?uuid=34400b83-5100-4cdc-97a1-fe646f04816c"]}],"mendeley":{"formattedCitation":"Adjat dkk Sudrajat, &lt;i&gt;Din Al-Islam: Pendidikan Agama Islam Di Perguruan Tinggi Umum&lt;/i&gt; (Yogyakarta: UNY Press, 2008).","plainTextFormattedCitation":"Adjat dkk Sudrajat, Din Al-Islam: Pendidikan Agama Islam Di Perguruan Tinggi Umum (Yogyakarta: UNY Press, 2008).","previouslyFormattedCitation":"Adjat dkk Sudrajat, &lt;i&gt;Din Al-Islam: Pendidikan Agama Islam Di Perguruan Tinggi Umum&lt;/i&gt; (Yogyakarta: UNY Press, 2008)."},"properties":{"noteIndex":4},"schema":"https://github.com/citation-style-language/schema/raw/master/csl-citation.json"}</w:instrText>
      </w:r>
      <w:r w:rsidRPr="004726D9">
        <w:rPr>
          <w:rFonts w:ascii="Times New Arabic" w:hAnsi="Times New Arabic"/>
        </w:rPr>
        <w:fldChar w:fldCharType="separate"/>
      </w:r>
      <w:r w:rsidRPr="004726D9">
        <w:rPr>
          <w:rFonts w:ascii="Times New Arabic" w:hAnsi="Times New Arabic"/>
          <w:noProof/>
        </w:rPr>
        <w:t xml:space="preserve">Adjat dkk Sudrajat, </w:t>
      </w:r>
      <w:r w:rsidRPr="004726D9">
        <w:rPr>
          <w:rFonts w:ascii="Times New Arabic" w:hAnsi="Times New Arabic"/>
          <w:i/>
          <w:noProof/>
        </w:rPr>
        <w:t>Din Al-Islam: Pendidikan Agama Islam Di Perguruan Tinggi Umum</w:t>
      </w:r>
      <w:r w:rsidRPr="004726D9">
        <w:rPr>
          <w:rFonts w:ascii="Times New Arabic" w:hAnsi="Times New Arabic"/>
          <w:noProof/>
        </w:rPr>
        <w:t xml:space="preserve"> (Yogyakarta: UNY Press, 2008).</w:t>
      </w:r>
      <w:r w:rsidRPr="004726D9">
        <w:rPr>
          <w:rFonts w:ascii="Times New Arabic" w:hAnsi="Times New Arabic"/>
        </w:rPr>
        <w:fldChar w:fldCharType="end"/>
      </w:r>
    </w:p>
  </w:footnote>
  <w:footnote w:id="5">
    <w:p w14:paraId="45C3D313" w14:textId="55F7DE80" w:rsidR="00A12790" w:rsidRDefault="00A12790">
      <w:pPr>
        <w:pStyle w:val="FootnoteText"/>
      </w:pPr>
      <w:r>
        <w:rPr>
          <w:rStyle w:val="FootnoteReference"/>
        </w:rPr>
        <w:footnoteRef/>
      </w:r>
      <w:r>
        <w:t xml:space="preserve"> </w:t>
      </w:r>
      <w:r>
        <w:fldChar w:fldCharType="begin" w:fldLock="1"/>
      </w:r>
      <w:r>
        <w:instrText>ADDIN CSL_CITATION {"citationItems":[{"id":"ITEM-1","itemData":{"author":[{"dropping-particle":"","family":"Rosihan","given":"Anwar","non-dropping-particle":"","parse-names":false,"suffix":""}],"id":"ITEM-1","issued":{"date-parts":[["2010"]]},"publisher":"Pustaka Setia","publisher-place":"Bandung","title":"Asas Kebudayaan Islam","type":"book"},"uris":["http://www.mendeley.com/documents/?uuid=69e93c00-e783-4c87-a1c9-043021e514b5"]}],"mendeley":{"formattedCitation":"Anwar Rosihan, &lt;i&gt;Asas Kebudayaan Islam&lt;/i&gt; (Bandung: Pustaka Setia, 2010).","plainTextFormattedCitation":"Anwar Rosihan, Asas Kebudayaan Islam (Bandung: Pustaka Setia, 2010).","previouslyFormattedCitation":"Anwar Rosihan, &lt;i&gt;Asas Kebudayaan Islam&lt;/i&gt; (Bandung: Pustaka Setia, 2010)."},"properties":{"noteIndex":5},"schema":"https://github.com/citation-style-language/schema/raw/master/csl-citation.json"}</w:instrText>
      </w:r>
      <w:r>
        <w:fldChar w:fldCharType="separate"/>
      </w:r>
      <w:r w:rsidRPr="00A12790">
        <w:rPr>
          <w:noProof/>
        </w:rPr>
        <w:t xml:space="preserve">Anwar Rosihan, </w:t>
      </w:r>
      <w:r w:rsidRPr="00A12790">
        <w:rPr>
          <w:i/>
          <w:noProof/>
        </w:rPr>
        <w:t>Asas Kebudayaan Islam</w:t>
      </w:r>
      <w:r w:rsidRPr="00A12790">
        <w:rPr>
          <w:noProof/>
        </w:rPr>
        <w:t xml:space="preserve"> (Bandung: Pustaka Setia, 2010).</w:t>
      </w:r>
      <w:r>
        <w:fldChar w:fldCharType="end"/>
      </w:r>
    </w:p>
  </w:footnote>
  <w:footnote w:id="6">
    <w:p w14:paraId="67C32815" w14:textId="7ADF2CEE" w:rsidR="00BC43A2" w:rsidRPr="004726D9" w:rsidRDefault="00BC43A2" w:rsidP="004726D9">
      <w:pPr>
        <w:pStyle w:val="FootnoteText"/>
        <w:spacing w:before="120" w:after="120"/>
        <w:ind w:firstLine="720"/>
        <w:rPr>
          <w:rFonts w:ascii="Times New Arabic" w:hAnsi="Times New Arabic"/>
        </w:rPr>
      </w:pPr>
      <w:r w:rsidRPr="004726D9">
        <w:rPr>
          <w:rStyle w:val="FootnoteReference"/>
          <w:rFonts w:ascii="Times New Arabic" w:hAnsi="Times New Arabic"/>
        </w:rPr>
        <w:footnoteRef/>
      </w:r>
      <w:r w:rsidRPr="004726D9">
        <w:rPr>
          <w:rFonts w:ascii="Times New Arabic" w:hAnsi="Times New Arabic"/>
        </w:rPr>
        <w:t xml:space="preserve"> </w:t>
      </w:r>
      <w:r w:rsidRPr="004726D9">
        <w:rPr>
          <w:rFonts w:ascii="Times New Arabic" w:hAnsi="Times New Arabic"/>
        </w:rPr>
        <w:fldChar w:fldCharType="begin" w:fldLock="1"/>
      </w:r>
      <w:r w:rsidR="00A12790">
        <w:rPr>
          <w:rFonts w:ascii="Times New Arabic" w:hAnsi="Times New Arabic"/>
        </w:rPr>
        <w:instrText>ADDIN CSL_CITATION {"citationItems":[{"id":"ITEM-1","itemData":{"author":[{"dropping-particle":"","family":"Saebani","given":"Beni Ahmad","non-dropping-particle":"","parse-names":false,"suffix":""}],"id":"ITEM-1","issued":{"date-parts":[["2010"]]},"publisher":"CV. Pustaka Setia","publisher-place":"Bandung","title":"Ilmu Akhlak","type":"book"},"uris":["http://www.mendeley.com/documents/?uuid=2f3ce26b-950f-4044-a50f-b0d3b0a2fa9d","http://www.mendeley.com/documents/?uuid=e676db42-8b0d-4db7-b0dd-6789eccb5bb7"]}],"mendeley":{"formattedCitation":"Beni Ahmad Saebani, &lt;i&gt;Ilmu Akhlak&lt;/i&gt; (Bandung: CV. Pustaka Setia, 2010).","plainTextFormattedCitation":"Beni Ahmad Saebani, Ilmu Akhlak (Bandung: CV. Pustaka Setia, 2010).","previouslyFormattedCitation":"Beni Ahmad Saebani, &lt;i&gt;Ilmu Akhlak&lt;/i&gt; (Bandung: CV. Pustaka Setia, 2010)."},"properties":{"noteIndex":6},"schema":"https://github.com/citation-style-language/schema/raw/master/csl-citation.json"}</w:instrText>
      </w:r>
      <w:r w:rsidRPr="004726D9">
        <w:rPr>
          <w:rFonts w:ascii="Times New Arabic" w:hAnsi="Times New Arabic"/>
        </w:rPr>
        <w:fldChar w:fldCharType="separate"/>
      </w:r>
      <w:r w:rsidRPr="004726D9">
        <w:rPr>
          <w:rFonts w:ascii="Times New Arabic" w:hAnsi="Times New Arabic"/>
          <w:noProof/>
        </w:rPr>
        <w:t xml:space="preserve">Beni Ahmad Saebani, </w:t>
      </w:r>
      <w:r w:rsidRPr="004726D9">
        <w:rPr>
          <w:rFonts w:ascii="Times New Arabic" w:hAnsi="Times New Arabic"/>
          <w:i/>
          <w:noProof/>
        </w:rPr>
        <w:t>Ilmu Akhlak</w:t>
      </w:r>
      <w:r w:rsidRPr="004726D9">
        <w:rPr>
          <w:rFonts w:ascii="Times New Arabic" w:hAnsi="Times New Arabic"/>
          <w:noProof/>
        </w:rPr>
        <w:t xml:space="preserve"> (Bandung: CV. Pustaka Setia, 2010).</w:t>
      </w:r>
      <w:r w:rsidRPr="004726D9">
        <w:rPr>
          <w:rFonts w:ascii="Times New Arabic" w:hAnsi="Times New Arabic"/>
        </w:rPr>
        <w:fldChar w:fldCharType="end"/>
      </w:r>
    </w:p>
  </w:footnote>
  <w:footnote w:id="7">
    <w:p w14:paraId="212BC94F" w14:textId="191FC372" w:rsidR="00BC43A2" w:rsidRPr="004726D9" w:rsidRDefault="00BC43A2" w:rsidP="004726D9">
      <w:pPr>
        <w:pStyle w:val="FootnoteText"/>
        <w:spacing w:before="120" w:after="120"/>
        <w:ind w:firstLine="720"/>
        <w:rPr>
          <w:rFonts w:ascii="Times New Arabic" w:hAnsi="Times New Arabic"/>
        </w:rPr>
      </w:pPr>
      <w:r w:rsidRPr="004726D9">
        <w:rPr>
          <w:rStyle w:val="FootnoteReference"/>
          <w:rFonts w:ascii="Times New Arabic" w:hAnsi="Times New Arabic"/>
        </w:rPr>
        <w:footnoteRef/>
      </w:r>
      <w:r w:rsidRPr="004726D9">
        <w:rPr>
          <w:rFonts w:ascii="Times New Arabic" w:hAnsi="Times New Arabic"/>
        </w:rPr>
        <w:t xml:space="preserve"> </w:t>
      </w:r>
      <w:r w:rsidRPr="004726D9">
        <w:rPr>
          <w:rFonts w:ascii="Times New Arabic" w:hAnsi="Times New Arabic"/>
        </w:rPr>
        <w:fldChar w:fldCharType="begin" w:fldLock="1"/>
      </w:r>
      <w:r w:rsidR="00A12790">
        <w:rPr>
          <w:rFonts w:ascii="Times New Arabic" w:hAnsi="Times New Arabic"/>
        </w:rPr>
        <w:instrText>ADDIN CSL_CITATION {"citationItems":[{"id":"ITEM-1","itemData":{"author":[{"dropping-particle":"","family":"Nata","given":"Abuddin","non-dropping-particle":"","parse-names":false,"suffix":""}],"id":"ITEM-1","issued":{"date-parts":[["2012"]]},"publisher":"Raja Grafindo","publisher-place":"Jakarta","title":"Akhlak Tasawuf","type":"book"},"uris":["http://www.mendeley.com/documents/?uuid=ab81e897-ad1c-4316-960a-3b2c2f0faa2b"]}],"mendeley":{"formattedCitation":"Abuddin Nata, &lt;i&gt;Akhlak Tasawuf&lt;/i&gt; (Jakarta: Raja Grafindo, 2012).","plainTextFormattedCitation":"Abuddin Nata, Akhlak Tasawuf (Jakarta: Raja Grafindo, 2012).","previouslyFormattedCitation":"Abuddin Nata, &lt;i&gt;Akhlak Tasawuf&lt;/i&gt; (Jakarta: Raja Grafindo, 2012)."},"properties":{"noteIndex":7},"schema":"https://github.com/citation-style-language/schema/raw/master/csl-citation.json"}</w:instrText>
      </w:r>
      <w:r w:rsidRPr="004726D9">
        <w:rPr>
          <w:rFonts w:ascii="Times New Arabic" w:hAnsi="Times New Arabic"/>
        </w:rPr>
        <w:fldChar w:fldCharType="separate"/>
      </w:r>
      <w:r w:rsidRPr="004726D9">
        <w:rPr>
          <w:rFonts w:ascii="Times New Arabic" w:hAnsi="Times New Arabic"/>
          <w:noProof/>
        </w:rPr>
        <w:t xml:space="preserve">Abuddin Nata, </w:t>
      </w:r>
      <w:r w:rsidRPr="004726D9">
        <w:rPr>
          <w:rFonts w:ascii="Times New Arabic" w:hAnsi="Times New Arabic"/>
          <w:i/>
          <w:noProof/>
        </w:rPr>
        <w:t>Akhlak Tasawuf</w:t>
      </w:r>
      <w:r w:rsidRPr="004726D9">
        <w:rPr>
          <w:rFonts w:ascii="Times New Arabic" w:hAnsi="Times New Arabic"/>
          <w:noProof/>
        </w:rPr>
        <w:t xml:space="preserve"> (Jakarta: Raja Grafindo, 2012).</w:t>
      </w:r>
      <w:r w:rsidRPr="004726D9">
        <w:rPr>
          <w:rFonts w:ascii="Times New Arabic" w:hAnsi="Times New Arabic"/>
        </w:rPr>
        <w:fldChar w:fldCharType="end"/>
      </w:r>
    </w:p>
  </w:footnote>
  <w:footnote w:id="8">
    <w:p w14:paraId="3E96B1E7" w14:textId="7908DCA0" w:rsidR="00BC43A2" w:rsidRPr="004726D9" w:rsidRDefault="00BC43A2" w:rsidP="004726D9">
      <w:pPr>
        <w:pStyle w:val="FootnoteText"/>
        <w:spacing w:before="120" w:after="120"/>
        <w:ind w:firstLine="720"/>
        <w:rPr>
          <w:rFonts w:ascii="Times New Arabic" w:hAnsi="Times New Arabic"/>
        </w:rPr>
      </w:pPr>
      <w:r w:rsidRPr="004726D9">
        <w:rPr>
          <w:rStyle w:val="FootnoteReference"/>
          <w:rFonts w:ascii="Times New Arabic" w:hAnsi="Times New Arabic"/>
        </w:rPr>
        <w:footnoteRef/>
      </w:r>
      <w:r w:rsidRPr="004726D9">
        <w:rPr>
          <w:rFonts w:ascii="Times New Arabic" w:hAnsi="Times New Arabic"/>
        </w:rPr>
        <w:t xml:space="preserve"> </w:t>
      </w:r>
      <w:r w:rsidRPr="004726D9">
        <w:rPr>
          <w:rFonts w:ascii="Times New Arabic" w:hAnsi="Times New Arabic"/>
        </w:rPr>
        <w:fldChar w:fldCharType="begin" w:fldLock="1"/>
      </w:r>
      <w:r w:rsidR="00A12790">
        <w:rPr>
          <w:rFonts w:ascii="Times New Arabic" w:hAnsi="Times New Arabic"/>
        </w:rPr>
        <w:instrText>ADDIN CSL_CITATION {"citationItems":[{"id":"ITEM-1","itemData":{"author":[{"dropping-particle":"","family":"Bakhtiar","given":"Amsal","non-dropping-particle":"","parse-names":false,"suffix":""}],"id":"ITEM-1","issued":{"date-parts":[["2014"]]},"publisher":"PT. Raja Grafindo Persada","publisher-place":"Jakarta","title":"Filsafat Ilmu","type":"book"},"uris":["http://www.mendeley.com/documents/?uuid=d64b0dcb-a768-45fa-ac56-eb31640aed59","http://www.mendeley.com/documents/?uuid=624d1b88-e7d2-4b57-b272-be75feee636d"]}],"mendeley":{"formattedCitation":"Amsal Bakhtiar, &lt;i&gt;Filsafat Ilmu&lt;/i&gt; (Jakarta: PT. Raja Grafindo Persada, 2014).","plainTextFormattedCitation":"Amsal Bakhtiar, Filsafat Ilmu (Jakarta: PT. Raja Grafindo Persada, 2014).","previouslyFormattedCitation":"Amsal Bakhtiar, &lt;i&gt;Filsafat Ilmu&lt;/i&gt; (Jakarta: PT. Raja Grafindo Persada, 2014)."},"properties":{"noteIndex":8},"schema":"https://github.com/citation-style-language/schema/raw/master/csl-citation.json"}</w:instrText>
      </w:r>
      <w:r w:rsidRPr="004726D9">
        <w:rPr>
          <w:rFonts w:ascii="Times New Arabic" w:hAnsi="Times New Arabic"/>
        </w:rPr>
        <w:fldChar w:fldCharType="separate"/>
      </w:r>
      <w:r w:rsidRPr="004726D9">
        <w:rPr>
          <w:rFonts w:ascii="Times New Arabic" w:hAnsi="Times New Arabic"/>
          <w:noProof/>
        </w:rPr>
        <w:t xml:space="preserve">Amsal Bakhtiar, </w:t>
      </w:r>
      <w:r w:rsidRPr="004726D9">
        <w:rPr>
          <w:rFonts w:ascii="Times New Arabic" w:hAnsi="Times New Arabic"/>
          <w:i/>
          <w:noProof/>
        </w:rPr>
        <w:t>Filsafat Ilmu</w:t>
      </w:r>
      <w:r w:rsidRPr="004726D9">
        <w:rPr>
          <w:rFonts w:ascii="Times New Arabic" w:hAnsi="Times New Arabic"/>
          <w:noProof/>
        </w:rPr>
        <w:t xml:space="preserve"> (Jakarta: PT. Raja Grafindo Persada, 2014).</w:t>
      </w:r>
      <w:r w:rsidRPr="004726D9">
        <w:rPr>
          <w:rFonts w:ascii="Times New Arabic" w:hAnsi="Times New Arabic"/>
        </w:rPr>
        <w:fldChar w:fldCharType="end"/>
      </w:r>
    </w:p>
  </w:footnote>
  <w:footnote w:id="9">
    <w:p w14:paraId="29A0FD23" w14:textId="53BE00CC" w:rsidR="00BC43A2" w:rsidRPr="004726D9" w:rsidRDefault="00BC43A2" w:rsidP="004726D9">
      <w:pPr>
        <w:pStyle w:val="FootnoteText"/>
        <w:spacing w:before="120" w:after="120"/>
        <w:ind w:firstLine="720"/>
        <w:rPr>
          <w:rFonts w:ascii="Times New Arabic" w:hAnsi="Times New Arabic"/>
        </w:rPr>
      </w:pPr>
      <w:r w:rsidRPr="004726D9">
        <w:rPr>
          <w:rStyle w:val="FootnoteReference"/>
          <w:rFonts w:ascii="Times New Arabic" w:hAnsi="Times New Arabic"/>
        </w:rPr>
        <w:footnoteRef/>
      </w:r>
      <w:r w:rsidRPr="004726D9">
        <w:rPr>
          <w:rFonts w:ascii="Times New Arabic" w:hAnsi="Times New Arabic"/>
        </w:rPr>
        <w:t xml:space="preserve"> </w:t>
      </w:r>
      <w:r w:rsidRPr="004726D9">
        <w:rPr>
          <w:rFonts w:ascii="Times New Arabic" w:hAnsi="Times New Arabic"/>
        </w:rPr>
        <w:fldChar w:fldCharType="begin" w:fldLock="1"/>
      </w:r>
      <w:r w:rsidR="00A12790">
        <w:rPr>
          <w:rFonts w:ascii="Times New Arabic" w:hAnsi="Times New Arabic"/>
        </w:rPr>
        <w:instrText>ADDIN CSL_CITATION {"citationItems":[{"id":"ITEM-1","itemData":{"author":[{"dropping-particle":"","family":"Baqir","given":"A.S.-Shadr Muhammad","non-dropping-particle":"","parse-names":false,"suffix":""}],"id":"ITEM-1","issued":{"date-parts":[["1999"]]},"publisher":"Mizan","publisher-place":"Bandung","title":"Falsafatuna terhadap Berbagai Aliran Filsafat Dunia","type":"book"},"uris":["http://www.mendeley.com/documents/?uuid=fb34f06d-556f-4d79-8b2b-ce2819b60a4d","http://www.mendeley.com/documents/?uuid=8213d8b6-c50f-4555-8cbd-e3966c596498"]}],"mendeley":{"formattedCitation":"A.S.-Shadr Muhammad Baqir, &lt;i&gt;Falsafatuna Terhadap Berbagai Aliran Filsafat Dunia&lt;/i&gt; (Bandung: Mizan, 1999).","plainTextFormattedCitation":"A.S.-Shadr Muhammad Baqir, Falsafatuna Terhadap Berbagai Aliran Filsafat Dunia (Bandung: Mizan, 1999).","previouslyFormattedCitation":"A.S.-Shadr Muhammad Baqir, &lt;i&gt;Falsafatuna Terhadap Berbagai Aliran Filsafat Dunia&lt;/i&gt; (Bandung: Mizan, 1999)."},"properties":{"noteIndex":9},"schema":"https://github.com/citation-style-language/schema/raw/master/csl-citation.json"}</w:instrText>
      </w:r>
      <w:r w:rsidRPr="004726D9">
        <w:rPr>
          <w:rFonts w:ascii="Times New Arabic" w:hAnsi="Times New Arabic"/>
        </w:rPr>
        <w:fldChar w:fldCharType="separate"/>
      </w:r>
      <w:r w:rsidRPr="004726D9">
        <w:rPr>
          <w:rFonts w:ascii="Times New Arabic" w:hAnsi="Times New Arabic"/>
          <w:noProof/>
        </w:rPr>
        <w:t xml:space="preserve">A.S.-Shadr Muhammad Baqir, </w:t>
      </w:r>
      <w:r w:rsidRPr="004726D9">
        <w:rPr>
          <w:rFonts w:ascii="Times New Arabic" w:hAnsi="Times New Arabic"/>
          <w:i/>
          <w:noProof/>
        </w:rPr>
        <w:t>Falsafatuna Terhadap Berbagai Aliran Filsafat Dunia</w:t>
      </w:r>
      <w:r w:rsidRPr="004726D9">
        <w:rPr>
          <w:rFonts w:ascii="Times New Arabic" w:hAnsi="Times New Arabic"/>
          <w:noProof/>
        </w:rPr>
        <w:t xml:space="preserve"> (Bandung: Mizan, 1999).</w:t>
      </w:r>
      <w:r w:rsidRPr="004726D9">
        <w:rPr>
          <w:rFonts w:ascii="Times New Arabic" w:hAnsi="Times New Arabic"/>
        </w:rPr>
        <w:fldChar w:fldCharType="end"/>
      </w:r>
    </w:p>
  </w:footnote>
  <w:footnote w:id="10">
    <w:p w14:paraId="6F12E443" w14:textId="23C5DB01" w:rsidR="00BC43A2" w:rsidRPr="004726D9" w:rsidRDefault="00BC43A2" w:rsidP="004726D9">
      <w:pPr>
        <w:pStyle w:val="FootnoteText"/>
        <w:spacing w:before="120" w:after="120"/>
        <w:ind w:firstLine="720"/>
        <w:rPr>
          <w:rFonts w:ascii="Times New Arabic" w:hAnsi="Times New Arabic"/>
        </w:rPr>
      </w:pPr>
      <w:r w:rsidRPr="004726D9">
        <w:rPr>
          <w:rStyle w:val="FootnoteReference"/>
          <w:rFonts w:ascii="Times New Arabic" w:hAnsi="Times New Arabic"/>
        </w:rPr>
        <w:footnoteRef/>
      </w:r>
      <w:r w:rsidRPr="004726D9">
        <w:rPr>
          <w:rFonts w:ascii="Times New Arabic" w:hAnsi="Times New Arabic"/>
        </w:rPr>
        <w:t xml:space="preserve"> </w:t>
      </w:r>
      <w:r w:rsidRPr="004726D9">
        <w:rPr>
          <w:rFonts w:ascii="Times New Arabic" w:hAnsi="Times New Arabic"/>
        </w:rPr>
        <w:fldChar w:fldCharType="begin" w:fldLock="1"/>
      </w:r>
      <w:r w:rsidR="00A12790">
        <w:rPr>
          <w:rFonts w:ascii="Times New Arabic" w:hAnsi="Times New Arabic"/>
        </w:rPr>
        <w:instrText>ADDIN CSL_CITATION {"citationItems":[{"id":"ITEM-1","itemData":{"author":[{"dropping-particle":"","family":"Syariati","given":"Ali","non-dropping-particle":"","parse-names":false,"suffix":""}],"id":"ITEM-1","issued":{"date-parts":[["1992"]]},"publisher":"Pustaka Hidayah","publisher-place":"Bandung","title":"Humanisme antara Islam dan Madzhab Barat","type":"book"},"uris":["http://www.mendeley.com/documents/?uuid=6ede43f8-71aa-4358-a6c6-0488fabf1dc1","http://www.mendeley.com/documents/?uuid=868ae596-c7b3-44ed-bcf9-d440039f8927"]}],"mendeley":{"formattedCitation":"Ali Syariati, &lt;i&gt;Humanisme Antara Islam Dan Madzhab Barat&lt;/i&gt; (Bandung: Pustaka Hidayah, 1992).","plainTextFormattedCitation":"Ali Syariati, Humanisme Antara Islam Dan Madzhab Barat (Bandung: Pustaka Hidayah, 1992).","previouslyFormattedCitation":"Ali Syariati, &lt;i&gt;Humanisme Antara Islam Dan Madzhab Barat&lt;/i&gt; (Bandung: Pustaka Hidayah, 1992)."},"properties":{"noteIndex":10},"schema":"https://github.com/citation-style-language/schema/raw/master/csl-citation.json"}</w:instrText>
      </w:r>
      <w:r w:rsidRPr="004726D9">
        <w:rPr>
          <w:rFonts w:ascii="Times New Arabic" w:hAnsi="Times New Arabic"/>
        </w:rPr>
        <w:fldChar w:fldCharType="separate"/>
      </w:r>
      <w:r w:rsidRPr="004726D9">
        <w:rPr>
          <w:rFonts w:ascii="Times New Arabic" w:hAnsi="Times New Arabic"/>
          <w:noProof/>
        </w:rPr>
        <w:t xml:space="preserve">Ali Syariati, </w:t>
      </w:r>
      <w:r w:rsidRPr="004726D9">
        <w:rPr>
          <w:rFonts w:ascii="Times New Arabic" w:hAnsi="Times New Arabic"/>
          <w:i/>
          <w:noProof/>
        </w:rPr>
        <w:t>Humanisme Antara Islam Dan Madzhab Barat</w:t>
      </w:r>
      <w:r w:rsidRPr="004726D9">
        <w:rPr>
          <w:rFonts w:ascii="Times New Arabic" w:hAnsi="Times New Arabic"/>
          <w:noProof/>
        </w:rPr>
        <w:t xml:space="preserve"> (Bandung: Pustaka Hidayah, 1992).</w:t>
      </w:r>
      <w:r w:rsidRPr="004726D9">
        <w:rPr>
          <w:rFonts w:ascii="Times New Arabic" w:hAnsi="Times New Arabic"/>
        </w:rPr>
        <w:fldChar w:fldCharType="end"/>
      </w:r>
    </w:p>
  </w:footnote>
  <w:footnote w:id="11">
    <w:p w14:paraId="5F68A60B" w14:textId="18A07AC5" w:rsidR="00BC43A2" w:rsidRPr="004726D9" w:rsidRDefault="00BC43A2" w:rsidP="004726D9">
      <w:pPr>
        <w:pStyle w:val="FootnoteText"/>
        <w:spacing w:before="120" w:after="120"/>
        <w:ind w:firstLine="720"/>
        <w:rPr>
          <w:rFonts w:ascii="Times New Arabic" w:hAnsi="Times New Arabic"/>
        </w:rPr>
      </w:pPr>
      <w:r w:rsidRPr="004726D9">
        <w:rPr>
          <w:rStyle w:val="FootnoteReference"/>
          <w:rFonts w:ascii="Times New Arabic" w:hAnsi="Times New Arabic"/>
        </w:rPr>
        <w:footnoteRef/>
      </w:r>
      <w:r w:rsidRPr="004726D9">
        <w:rPr>
          <w:rFonts w:ascii="Times New Arabic" w:hAnsi="Times New Arabic"/>
        </w:rPr>
        <w:t xml:space="preserve"> </w:t>
      </w:r>
      <w:r w:rsidRPr="004726D9">
        <w:rPr>
          <w:rFonts w:ascii="Times New Arabic" w:hAnsi="Times New Arabic"/>
        </w:rPr>
        <w:fldChar w:fldCharType="begin" w:fldLock="1"/>
      </w:r>
      <w:r w:rsidR="00A12790">
        <w:rPr>
          <w:rFonts w:ascii="Times New Arabic" w:hAnsi="Times New Arabic"/>
        </w:rPr>
        <w:instrText>ADDIN CSL_CITATION {"citationItems":[{"id":"ITEM-1","itemData":{"author":[{"dropping-particle":"","family":"Fitri","given":"Agus Zaenul","non-dropping-particle":"","parse-names":false,"suffix":""}],"id":"ITEM-1","issued":{"date-parts":[["2012"]]},"publisher":"Ar-Ruzz Media","publisher-place":"Jogjakarta","title":"Pendidikan Karakter Berbasis Nilai dan Etika di Sekolah","type":"book"},"uris":["http://www.mendeley.com/documents/?uuid=c71ca37a-1ab4-437b-9fb2-cf43e70acd29","http://www.mendeley.com/documents/?uuid=190e7e0f-a7af-49d4-8fdd-f85562558fdb"]}],"mendeley":{"formattedCitation":"Agus Zaenul Fitri, &lt;i&gt;Pendidikan Karakter Berbasis Nilai Dan Etika Di Sekolah&lt;/i&gt; (Jogjakarta: Ar-Ruzz Media, 2012).","plainTextFormattedCitation":"Agus Zaenul Fitri, Pendidikan Karakter Berbasis Nilai Dan Etika Di Sekolah (Jogjakarta: Ar-Ruzz Media, 2012).","previouslyFormattedCitation":"Agus Zaenul Fitri, &lt;i&gt;Pendidikan Karakter Berbasis Nilai Dan Etika Di Sekolah&lt;/i&gt; (Jogjakarta: Ar-Ruzz Media, 2012)."},"properties":{"noteIndex":11},"schema":"https://github.com/citation-style-language/schema/raw/master/csl-citation.json"}</w:instrText>
      </w:r>
      <w:r w:rsidRPr="004726D9">
        <w:rPr>
          <w:rFonts w:ascii="Times New Arabic" w:hAnsi="Times New Arabic"/>
        </w:rPr>
        <w:fldChar w:fldCharType="separate"/>
      </w:r>
      <w:r w:rsidRPr="004726D9">
        <w:rPr>
          <w:rFonts w:ascii="Times New Arabic" w:hAnsi="Times New Arabic"/>
          <w:noProof/>
        </w:rPr>
        <w:t xml:space="preserve">Agus Zaenul Fitri, </w:t>
      </w:r>
      <w:r w:rsidRPr="004726D9">
        <w:rPr>
          <w:rFonts w:ascii="Times New Arabic" w:hAnsi="Times New Arabic"/>
          <w:i/>
          <w:noProof/>
        </w:rPr>
        <w:t>Pendidikan Karakter Berbasis Nilai Dan Etika Di Sekolah</w:t>
      </w:r>
      <w:r w:rsidRPr="004726D9">
        <w:rPr>
          <w:rFonts w:ascii="Times New Arabic" w:hAnsi="Times New Arabic"/>
          <w:noProof/>
        </w:rPr>
        <w:t xml:space="preserve"> (Jogjakarta: Ar-Ruzz Media, 2012).</w:t>
      </w:r>
      <w:r w:rsidRPr="004726D9">
        <w:rPr>
          <w:rFonts w:ascii="Times New Arabic" w:hAnsi="Times New Arabic"/>
        </w:rPr>
        <w:fldChar w:fldCharType="end"/>
      </w:r>
    </w:p>
  </w:footnote>
  <w:footnote w:id="12">
    <w:p w14:paraId="197CCFD5" w14:textId="61DB87DB" w:rsidR="00BC43A2" w:rsidRPr="004726D9" w:rsidRDefault="00BC43A2" w:rsidP="004726D9">
      <w:pPr>
        <w:pStyle w:val="FootnoteText"/>
        <w:spacing w:before="120" w:after="120"/>
        <w:ind w:firstLine="720"/>
        <w:rPr>
          <w:rFonts w:ascii="Times New Arabic" w:hAnsi="Times New Arabic"/>
        </w:rPr>
      </w:pPr>
      <w:r w:rsidRPr="004726D9">
        <w:rPr>
          <w:rStyle w:val="FootnoteReference"/>
          <w:rFonts w:ascii="Times New Arabic" w:hAnsi="Times New Arabic"/>
        </w:rPr>
        <w:footnoteRef/>
      </w:r>
      <w:r w:rsidRPr="004726D9">
        <w:rPr>
          <w:rFonts w:ascii="Times New Arabic" w:hAnsi="Times New Arabic"/>
        </w:rPr>
        <w:t xml:space="preserve"> </w:t>
      </w:r>
      <w:r w:rsidRPr="004726D9">
        <w:rPr>
          <w:rFonts w:ascii="Times New Arabic" w:hAnsi="Times New Arabic"/>
        </w:rPr>
        <w:fldChar w:fldCharType="begin" w:fldLock="1"/>
      </w:r>
      <w:r w:rsidR="00A12790">
        <w:rPr>
          <w:rFonts w:ascii="Times New Arabic" w:hAnsi="Times New Arabic"/>
        </w:rPr>
        <w:instrText>ADDIN CSL_CITATION {"citationItems":[{"id":"ITEM-1","itemData":{"author":[{"dropping-particle":"","family":"Noor","given":"Rohinah M","non-dropping-particle":"","parse-names":false,"suffix":""}],"id":"ITEM-1","issued":{"date-parts":[["2012"]]},"publisher":"Pedagogia","publisher-place":"Yogyakarta","title":"Mengembangkan Karakter Anak secara Efektif di Sekolah dan di Rumah","type":"book"},"uris":["http://www.mendeley.com/documents/?uuid=48f926e6-6b8e-4b1b-93bf-d4bc48a9c4f0","http://www.mendeley.com/documents/?uuid=437b8050-e2a6-4ca0-97cb-91b09c1a7778"]}],"mendeley":{"formattedCitation":"Rohinah M Noor, &lt;i&gt;Mengembangkan Karakter Anak Secara Efektif Di Sekolah Dan Di Rumah&lt;/i&gt; (Yogyakarta: Pedagogia, 2012).","plainTextFormattedCitation":"Rohinah M Noor, Mengembangkan Karakter Anak Secara Efektif Di Sekolah Dan Di Rumah (Yogyakarta: Pedagogia, 2012).","previouslyFormattedCitation":"Rohinah M Noor, &lt;i&gt;Mengembangkan Karakter Anak Secara Efektif Di Sekolah Dan Di Rumah&lt;/i&gt; (Yogyakarta: Pedagogia, 2012)."},"properties":{"noteIndex":12},"schema":"https://github.com/citation-style-language/schema/raw/master/csl-citation.json"}</w:instrText>
      </w:r>
      <w:r w:rsidRPr="004726D9">
        <w:rPr>
          <w:rFonts w:ascii="Times New Arabic" w:hAnsi="Times New Arabic"/>
        </w:rPr>
        <w:fldChar w:fldCharType="separate"/>
      </w:r>
      <w:r w:rsidRPr="004726D9">
        <w:rPr>
          <w:rFonts w:ascii="Times New Arabic" w:hAnsi="Times New Arabic"/>
          <w:noProof/>
        </w:rPr>
        <w:t xml:space="preserve">Rohinah M Noor, </w:t>
      </w:r>
      <w:r w:rsidRPr="004726D9">
        <w:rPr>
          <w:rFonts w:ascii="Times New Arabic" w:hAnsi="Times New Arabic"/>
          <w:i/>
          <w:noProof/>
        </w:rPr>
        <w:t>Mengembangkan Karakter Anak Secara Efektif Di Sekolah Dan Di Rumah</w:t>
      </w:r>
      <w:r w:rsidRPr="004726D9">
        <w:rPr>
          <w:rFonts w:ascii="Times New Arabic" w:hAnsi="Times New Arabic"/>
          <w:noProof/>
        </w:rPr>
        <w:t xml:space="preserve"> (Yogyakarta: Pedagogia, 2012).</w:t>
      </w:r>
      <w:r w:rsidRPr="004726D9">
        <w:rPr>
          <w:rFonts w:ascii="Times New Arabic" w:hAnsi="Times New Arabic"/>
        </w:rPr>
        <w:fldChar w:fldCharType="end"/>
      </w:r>
    </w:p>
  </w:footnote>
  <w:footnote w:id="13">
    <w:p w14:paraId="69AF94E1" w14:textId="01821547" w:rsidR="00BC43A2" w:rsidRPr="004726D9" w:rsidRDefault="00BC43A2" w:rsidP="004726D9">
      <w:pPr>
        <w:pStyle w:val="FootnoteText"/>
        <w:spacing w:before="120" w:after="120"/>
        <w:ind w:firstLine="720"/>
        <w:rPr>
          <w:rFonts w:ascii="Times New Arabic" w:hAnsi="Times New Arabic"/>
        </w:rPr>
      </w:pPr>
      <w:r w:rsidRPr="004726D9">
        <w:rPr>
          <w:rStyle w:val="FootnoteReference"/>
          <w:rFonts w:ascii="Times New Arabic" w:hAnsi="Times New Arabic"/>
        </w:rPr>
        <w:footnoteRef/>
      </w:r>
      <w:r w:rsidRPr="004726D9">
        <w:rPr>
          <w:rFonts w:ascii="Times New Arabic" w:hAnsi="Times New Arabic"/>
        </w:rPr>
        <w:t xml:space="preserve"> </w:t>
      </w:r>
      <w:r w:rsidRPr="004726D9">
        <w:rPr>
          <w:rFonts w:ascii="Times New Arabic" w:hAnsi="Times New Arabic"/>
        </w:rPr>
        <w:fldChar w:fldCharType="begin" w:fldLock="1"/>
      </w:r>
      <w:r w:rsidR="00A12790">
        <w:rPr>
          <w:rFonts w:ascii="Times New Arabic" w:hAnsi="Times New Arabic"/>
        </w:rPr>
        <w:instrText>ADDIN CSL_CITATION {"citationItems":[{"id":"ITEM-1","itemData":{"author":[{"dropping-particle":"","family":"Muhib","given":"Asghar Ali Engineer","non-dropping-particle":"","parse-names":false,"suffix":""}],"container-title":"https://kawandesa.wordpress.com","id":"ITEM-1","issued":{"date-parts":[["2023"]]},"title":"Islam dan Pembebasan","type":"webpage"},"uris":["http://www.mendeley.com/documents/?uuid=1041dd85-e313-4ae7-848b-cae34facf0a9","http://www.mendeley.com/documents/?uuid=9886c7b5-56e9-49d9-8f8c-56d70790a285"]}],"mendeley":{"formattedCitation":"Asghar Ali Engineer Muhib, ‘Islam Dan Pembebasan’, &lt;i&gt;Https://Kawandesa.Wordpress.Com&lt;/i&gt;, 2023.","plainTextFormattedCitation":"Asghar Ali Engineer Muhib, ‘Islam Dan Pembebasan’, Https://Kawandesa.Wordpress.Com, 2023.","previouslyFormattedCitation":"Asghar Ali Engineer Muhib, ‘Islam Dan Pembebasan’, &lt;i&gt;Https://Kawandesa.Wordpress.Com&lt;/i&gt;, 2023."},"properties":{"noteIndex":13},"schema":"https://github.com/citation-style-language/schema/raw/master/csl-citation.json"}</w:instrText>
      </w:r>
      <w:r w:rsidRPr="004726D9">
        <w:rPr>
          <w:rFonts w:ascii="Times New Arabic" w:hAnsi="Times New Arabic"/>
        </w:rPr>
        <w:fldChar w:fldCharType="separate"/>
      </w:r>
      <w:r w:rsidRPr="004726D9">
        <w:rPr>
          <w:rFonts w:ascii="Times New Arabic" w:hAnsi="Times New Arabic"/>
          <w:noProof/>
        </w:rPr>
        <w:t xml:space="preserve">Asghar Ali Engineer Muhib, ‘Islam Dan Pembebasan’, </w:t>
      </w:r>
      <w:r w:rsidRPr="004726D9">
        <w:rPr>
          <w:rFonts w:ascii="Times New Arabic" w:hAnsi="Times New Arabic"/>
          <w:i/>
          <w:noProof/>
        </w:rPr>
        <w:t>Https://Kawandesa.Wordpress.Com</w:t>
      </w:r>
      <w:r w:rsidRPr="004726D9">
        <w:rPr>
          <w:rFonts w:ascii="Times New Arabic" w:hAnsi="Times New Arabic"/>
          <w:noProof/>
        </w:rPr>
        <w:t>, 2023.</w:t>
      </w:r>
      <w:r w:rsidRPr="004726D9">
        <w:rPr>
          <w:rFonts w:ascii="Times New Arabic" w:hAnsi="Times New Arabic"/>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ADEFFA" w14:textId="77777777" w:rsidR="0088240F" w:rsidRDefault="0088240F" w:rsidP="0088240F">
    <w:pPr>
      <w:pStyle w:val="Heade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275080"/>
    <w:multiLevelType w:val="hybridMultilevel"/>
    <w:tmpl w:val="0066C6D4"/>
    <w:lvl w:ilvl="0" w:tplc="0409000F">
      <w:start w:val="1"/>
      <w:numFmt w:val="decimal"/>
      <w:lvlText w:val="%1."/>
      <w:lvlJc w:val="left"/>
      <w:pPr>
        <w:ind w:left="1467" w:hanging="360"/>
      </w:pPr>
      <w:rPr>
        <w:rFonts w:hint="default"/>
      </w:rPr>
    </w:lvl>
    <w:lvl w:ilvl="1" w:tplc="04090019" w:tentative="1">
      <w:start w:val="1"/>
      <w:numFmt w:val="lowerLetter"/>
      <w:lvlText w:val="%2."/>
      <w:lvlJc w:val="left"/>
      <w:pPr>
        <w:ind w:left="2187" w:hanging="360"/>
      </w:pPr>
    </w:lvl>
    <w:lvl w:ilvl="2" w:tplc="0409001B" w:tentative="1">
      <w:start w:val="1"/>
      <w:numFmt w:val="lowerRoman"/>
      <w:lvlText w:val="%3."/>
      <w:lvlJc w:val="right"/>
      <w:pPr>
        <w:ind w:left="2907" w:hanging="180"/>
      </w:pPr>
    </w:lvl>
    <w:lvl w:ilvl="3" w:tplc="0409000F" w:tentative="1">
      <w:start w:val="1"/>
      <w:numFmt w:val="decimal"/>
      <w:lvlText w:val="%4."/>
      <w:lvlJc w:val="left"/>
      <w:pPr>
        <w:ind w:left="3627" w:hanging="360"/>
      </w:pPr>
    </w:lvl>
    <w:lvl w:ilvl="4" w:tplc="04090019" w:tentative="1">
      <w:start w:val="1"/>
      <w:numFmt w:val="lowerLetter"/>
      <w:lvlText w:val="%5."/>
      <w:lvlJc w:val="left"/>
      <w:pPr>
        <w:ind w:left="4347" w:hanging="360"/>
      </w:pPr>
    </w:lvl>
    <w:lvl w:ilvl="5" w:tplc="0409001B" w:tentative="1">
      <w:start w:val="1"/>
      <w:numFmt w:val="lowerRoman"/>
      <w:lvlText w:val="%6."/>
      <w:lvlJc w:val="right"/>
      <w:pPr>
        <w:ind w:left="5067" w:hanging="180"/>
      </w:pPr>
    </w:lvl>
    <w:lvl w:ilvl="6" w:tplc="0409000F" w:tentative="1">
      <w:start w:val="1"/>
      <w:numFmt w:val="decimal"/>
      <w:lvlText w:val="%7."/>
      <w:lvlJc w:val="left"/>
      <w:pPr>
        <w:ind w:left="5787" w:hanging="360"/>
      </w:pPr>
    </w:lvl>
    <w:lvl w:ilvl="7" w:tplc="04090019" w:tentative="1">
      <w:start w:val="1"/>
      <w:numFmt w:val="lowerLetter"/>
      <w:lvlText w:val="%8."/>
      <w:lvlJc w:val="left"/>
      <w:pPr>
        <w:ind w:left="6507" w:hanging="360"/>
      </w:pPr>
    </w:lvl>
    <w:lvl w:ilvl="8" w:tplc="0409001B" w:tentative="1">
      <w:start w:val="1"/>
      <w:numFmt w:val="lowerRoman"/>
      <w:lvlText w:val="%9."/>
      <w:lvlJc w:val="right"/>
      <w:pPr>
        <w:ind w:left="7227" w:hanging="180"/>
      </w:pPr>
    </w:lvl>
  </w:abstractNum>
  <w:abstractNum w:abstractNumId="1">
    <w:nsid w:val="05082E18"/>
    <w:multiLevelType w:val="hybridMultilevel"/>
    <w:tmpl w:val="02024C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F002A2F"/>
    <w:multiLevelType w:val="hybridMultilevel"/>
    <w:tmpl w:val="0B8699A6"/>
    <w:lvl w:ilvl="0" w:tplc="F9E4359A">
      <w:start w:val="1"/>
      <w:numFmt w:val="upperLetter"/>
      <w:lvlText w:val="%1."/>
      <w:lvlJc w:val="left"/>
      <w:pPr>
        <w:ind w:left="2880" w:hanging="360"/>
      </w:pPr>
      <w:rPr>
        <w:i w:val="0"/>
        <w:iCs w:val="0"/>
      </w:rPr>
    </w:lvl>
    <w:lvl w:ilvl="1" w:tplc="04090019">
      <w:start w:val="1"/>
      <w:numFmt w:val="lowerLetter"/>
      <w:lvlText w:val="%2."/>
      <w:lvlJc w:val="left"/>
      <w:pPr>
        <w:ind w:left="3600" w:hanging="360"/>
      </w:pPr>
    </w:lvl>
    <w:lvl w:ilvl="2" w:tplc="0409001B">
      <w:start w:val="1"/>
      <w:numFmt w:val="lowerRoman"/>
      <w:lvlText w:val="%3."/>
      <w:lvlJc w:val="right"/>
      <w:pPr>
        <w:ind w:left="4320" w:hanging="180"/>
      </w:pPr>
    </w:lvl>
    <w:lvl w:ilvl="3" w:tplc="0409000F">
      <w:start w:val="1"/>
      <w:numFmt w:val="decimal"/>
      <w:lvlText w:val="%4."/>
      <w:lvlJc w:val="left"/>
      <w:pPr>
        <w:ind w:left="5040" w:hanging="360"/>
      </w:pPr>
    </w:lvl>
    <w:lvl w:ilvl="4" w:tplc="04090019">
      <w:start w:val="1"/>
      <w:numFmt w:val="lowerLetter"/>
      <w:lvlText w:val="%5."/>
      <w:lvlJc w:val="left"/>
      <w:pPr>
        <w:ind w:left="5760" w:hanging="360"/>
      </w:pPr>
    </w:lvl>
    <w:lvl w:ilvl="5" w:tplc="0409001B">
      <w:start w:val="1"/>
      <w:numFmt w:val="lowerRoman"/>
      <w:lvlText w:val="%6."/>
      <w:lvlJc w:val="right"/>
      <w:pPr>
        <w:ind w:left="6480" w:hanging="180"/>
      </w:pPr>
    </w:lvl>
    <w:lvl w:ilvl="6" w:tplc="0409000F">
      <w:start w:val="1"/>
      <w:numFmt w:val="decimal"/>
      <w:lvlText w:val="%7."/>
      <w:lvlJc w:val="left"/>
      <w:pPr>
        <w:ind w:left="7200" w:hanging="360"/>
      </w:pPr>
    </w:lvl>
    <w:lvl w:ilvl="7" w:tplc="04090019">
      <w:start w:val="1"/>
      <w:numFmt w:val="lowerLetter"/>
      <w:lvlText w:val="%8."/>
      <w:lvlJc w:val="left"/>
      <w:pPr>
        <w:ind w:left="7920" w:hanging="360"/>
      </w:pPr>
    </w:lvl>
    <w:lvl w:ilvl="8" w:tplc="0409001B">
      <w:start w:val="1"/>
      <w:numFmt w:val="lowerRoman"/>
      <w:lvlText w:val="%9."/>
      <w:lvlJc w:val="right"/>
      <w:pPr>
        <w:ind w:left="8640" w:hanging="180"/>
      </w:pPr>
    </w:lvl>
  </w:abstractNum>
  <w:abstractNum w:abstractNumId="3">
    <w:nsid w:val="12A15FA2"/>
    <w:multiLevelType w:val="hybridMultilevel"/>
    <w:tmpl w:val="2578EF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7C06172"/>
    <w:multiLevelType w:val="hybridMultilevel"/>
    <w:tmpl w:val="32FC3426"/>
    <w:lvl w:ilvl="0" w:tplc="38090019">
      <w:start w:val="1"/>
      <w:numFmt w:val="lowerLetter"/>
      <w:lvlText w:val="%1."/>
      <w:lvlJc w:val="left"/>
      <w:pPr>
        <w:ind w:left="1080" w:hanging="360"/>
      </w:pPr>
      <w:rPr>
        <w:rFonts w:hint="default"/>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FCF6ED3"/>
    <w:multiLevelType w:val="hybridMultilevel"/>
    <w:tmpl w:val="ADCABC14"/>
    <w:lvl w:ilvl="0" w:tplc="0409000F">
      <w:start w:val="1"/>
      <w:numFmt w:val="decimal"/>
      <w:lvlText w:val="%1."/>
      <w:lvlJc w:val="left"/>
      <w:pPr>
        <w:ind w:left="1080" w:hanging="360"/>
      </w:pPr>
      <w:rPr>
        <w:rFonts w:hint="default"/>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239A01ED"/>
    <w:multiLevelType w:val="hybridMultilevel"/>
    <w:tmpl w:val="143C941E"/>
    <w:lvl w:ilvl="0" w:tplc="F9E4359A">
      <w:start w:val="1"/>
      <w:numFmt w:val="upperLetter"/>
      <w:lvlText w:val="%1."/>
      <w:lvlJc w:val="left"/>
      <w:pPr>
        <w:ind w:left="2880" w:hanging="360"/>
      </w:pPr>
      <w:rPr>
        <w:i w:val="0"/>
        <w:iCs w:val="0"/>
      </w:rPr>
    </w:lvl>
    <w:lvl w:ilvl="1" w:tplc="04090019">
      <w:start w:val="1"/>
      <w:numFmt w:val="lowerLetter"/>
      <w:lvlText w:val="%2."/>
      <w:lvlJc w:val="left"/>
      <w:pPr>
        <w:ind w:left="3600" w:hanging="360"/>
      </w:pPr>
    </w:lvl>
    <w:lvl w:ilvl="2" w:tplc="0409001B">
      <w:start w:val="1"/>
      <w:numFmt w:val="lowerRoman"/>
      <w:lvlText w:val="%3."/>
      <w:lvlJc w:val="right"/>
      <w:pPr>
        <w:ind w:left="4320" w:hanging="180"/>
      </w:pPr>
    </w:lvl>
    <w:lvl w:ilvl="3" w:tplc="38090019">
      <w:start w:val="1"/>
      <w:numFmt w:val="lowerLetter"/>
      <w:lvlText w:val="%4."/>
      <w:lvlJc w:val="left"/>
      <w:pPr>
        <w:ind w:left="5040" w:hanging="360"/>
      </w:pPr>
    </w:lvl>
    <w:lvl w:ilvl="4" w:tplc="04090019">
      <w:start w:val="1"/>
      <w:numFmt w:val="lowerLetter"/>
      <w:lvlText w:val="%5."/>
      <w:lvlJc w:val="left"/>
      <w:pPr>
        <w:ind w:left="5760" w:hanging="360"/>
      </w:pPr>
    </w:lvl>
    <w:lvl w:ilvl="5" w:tplc="0409001B">
      <w:start w:val="1"/>
      <w:numFmt w:val="lowerRoman"/>
      <w:lvlText w:val="%6."/>
      <w:lvlJc w:val="right"/>
      <w:pPr>
        <w:ind w:left="6480" w:hanging="180"/>
      </w:pPr>
    </w:lvl>
    <w:lvl w:ilvl="6" w:tplc="0409000F">
      <w:start w:val="1"/>
      <w:numFmt w:val="decimal"/>
      <w:lvlText w:val="%7."/>
      <w:lvlJc w:val="left"/>
      <w:pPr>
        <w:ind w:left="7200" w:hanging="360"/>
      </w:pPr>
    </w:lvl>
    <w:lvl w:ilvl="7" w:tplc="04090019">
      <w:start w:val="1"/>
      <w:numFmt w:val="lowerLetter"/>
      <w:lvlText w:val="%8."/>
      <w:lvlJc w:val="left"/>
      <w:pPr>
        <w:ind w:left="7920" w:hanging="360"/>
      </w:pPr>
    </w:lvl>
    <w:lvl w:ilvl="8" w:tplc="0409001B">
      <w:start w:val="1"/>
      <w:numFmt w:val="lowerRoman"/>
      <w:lvlText w:val="%9."/>
      <w:lvlJc w:val="right"/>
      <w:pPr>
        <w:ind w:left="8640" w:hanging="180"/>
      </w:pPr>
    </w:lvl>
  </w:abstractNum>
  <w:abstractNum w:abstractNumId="7">
    <w:nsid w:val="254756F2"/>
    <w:multiLevelType w:val="hybridMultilevel"/>
    <w:tmpl w:val="E1FC091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2B4F34C7"/>
    <w:multiLevelType w:val="hybridMultilevel"/>
    <w:tmpl w:val="13F4DD2E"/>
    <w:lvl w:ilvl="0" w:tplc="2DE02E72">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nsid w:val="2CE45E83"/>
    <w:multiLevelType w:val="hybridMultilevel"/>
    <w:tmpl w:val="0C3E13EC"/>
    <w:lvl w:ilvl="0" w:tplc="38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431043C"/>
    <w:multiLevelType w:val="hybridMultilevel"/>
    <w:tmpl w:val="2990EA46"/>
    <w:lvl w:ilvl="0" w:tplc="90662476">
      <w:start w:val="1"/>
      <w:numFmt w:val="lowerLetter"/>
      <w:lvlText w:val="%1."/>
      <w:lvlJc w:val="left"/>
      <w:pPr>
        <w:ind w:left="28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3A2607B2"/>
    <w:multiLevelType w:val="hybridMultilevel"/>
    <w:tmpl w:val="C74AD6E4"/>
    <w:lvl w:ilvl="0" w:tplc="38090019">
      <w:start w:val="1"/>
      <w:numFmt w:val="lowerLetter"/>
      <w:lvlText w:val="%1."/>
      <w:lvlJc w:val="left"/>
      <w:pPr>
        <w:ind w:left="1467" w:hanging="360"/>
      </w:pPr>
      <w:rPr>
        <w:rFonts w:hint="default"/>
      </w:rPr>
    </w:lvl>
    <w:lvl w:ilvl="1" w:tplc="04090019" w:tentative="1">
      <w:start w:val="1"/>
      <w:numFmt w:val="lowerLetter"/>
      <w:lvlText w:val="%2."/>
      <w:lvlJc w:val="left"/>
      <w:pPr>
        <w:ind w:left="2187" w:hanging="360"/>
      </w:pPr>
    </w:lvl>
    <w:lvl w:ilvl="2" w:tplc="0409001B" w:tentative="1">
      <w:start w:val="1"/>
      <w:numFmt w:val="lowerRoman"/>
      <w:lvlText w:val="%3."/>
      <w:lvlJc w:val="right"/>
      <w:pPr>
        <w:ind w:left="2907" w:hanging="180"/>
      </w:pPr>
    </w:lvl>
    <w:lvl w:ilvl="3" w:tplc="0409000F" w:tentative="1">
      <w:start w:val="1"/>
      <w:numFmt w:val="decimal"/>
      <w:lvlText w:val="%4."/>
      <w:lvlJc w:val="left"/>
      <w:pPr>
        <w:ind w:left="3627" w:hanging="360"/>
      </w:pPr>
    </w:lvl>
    <w:lvl w:ilvl="4" w:tplc="04090019" w:tentative="1">
      <w:start w:val="1"/>
      <w:numFmt w:val="lowerLetter"/>
      <w:lvlText w:val="%5."/>
      <w:lvlJc w:val="left"/>
      <w:pPr>
        <w:ind w:left="4347" w:hanging="360"/>
      </w:pPr>
    </w:lvl>
    <w:lvl w:ilvl="5" w:tplc="0409001B" w:tentative="1">
      <w:start w:val="1"/>
      <w:numFmt w:val="lowerRoman"/>
      <w:lvlText w:val="%6."/>
      <w:lvlJc w:val="right"/>
      <w:pPr>
        <w:ind w:left="5067" w:hanging="180"/>
      </w:pPr>
    </w:lvl>
    <w:lvl w:ilvl="6" w:tplc="0409000F" w:tentative="1">
      <w:start w:val="1"/>
      <w:numFmt w:val="decimal"/>
      <w:lvlText w:val="%7."/>
      <w:lvlJc w:val="left"/>
      <w:pPr>
        <w:ind w:left="5787" w:hanging="360"/>
      </w:pPr>
    </w:lvl>
    <w:lvl w:ilvl="7" w:tplc="04090019" w:tentative="1">
      <w:start w:val="1"/>
      <w:numFmt w:val="lowerLetter"/>
      <w:lvlText w:val="%8."/>
      <w:lvlJc w:val="left"/>
      <w:pPr>
        <w:ind w:left="6507" w:hanging="360"/>
      </w:pPr>
    </w:lvl>
    <w:lvl w:ilvl="8" w:tplc="0409001B" w:tentative="1">
      <w:start w:val="1"/>
      <w:numFmt w:val="lowerRoman"/>
      <w:lvlText w:val="%9."/>
      <w:lvlJc w:val="right"/>
      <w:pPr>
        <w:ind w:left="7227" w:hanging="180"/>
      </w:pPr>
    </w:lvl>
  </w:abstractNum>
  <w:abstractNum w:abstractNumId="12">
    <w:nsid w:val="3A6B6483"/>
    <w:multiLevelType w:val="hybridMultilevel"/>
    <w:tmpl w:val="73E0F2DE"/>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070005"/>
    <w:multiLevelType w:val="hybridMultilevel"/>
    <w:tmpl w:val="BF80239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46A159C0"/>
    <w:multiLevelType w:val="hybridMultilevel"/>
    <w:tmpl w:val="B6F4278E"/>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9742F10"/>
    <w:multiLevelType w:val="hybridMultilevel"/>
    <w:tmpl w:val="798A08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59C1039"/>
    <w:multiLevelType w:val="hybridMultilevel"/>
    <w:tmpl w:val="2354D6DA"/>
    <w:lvl w:ilvl="0" w:tplc="90662476">
      <w:start w:val="1"/>
      <w:numFmt w:val="lowerLetter"/>
      <w:lvlText w:val="%1."/>
      <w:lvlJc w:val="left"/>
      <w:pPr>
        <w:ind w:left="324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nsid w:val="559E6254"/>
    <w:multiLevelType w:val="hybridMultilevel"/>
    <w:tmpl w:val="E35E0A9A"/>
    <w:lvl w:ilvl="0" w:tplc="38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5AFA6ED3"/>
    <w:multiLevelType w:val="hybridMultilevel"/>
    <w:tmpl w:val="2B48B96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64A01653"/>
    <w:multiLevelType w:val="hybridMultilevel"/>
    <w:tmpl w:val="A24231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95C4D9E"/>
    <w:multiLevelType w:val="hybridMultilevel"/>
    <w:tmpl w:val="BD5040B2"/>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6AFE5AE2"/>
    <w:multiLevelType w:val="hybridMultilevel"/>
    <w:tmpl w:val="B4580A7A"/>
    <w:lvl w:ilvl="0" w:tplc="3809000F">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2">
    <w:nsid w:val="6C3C1875"/>
    <w:multiLevelType w:val="hybridMultilevel"/>
    <w:tmpl w:val="D7186F68"/>
    <w:lvl w:ilvl="0" w:tplc="3809000F">
      <w:start w:val="1"/>
      <w:numFmt w:val="decimal"/>
      <w:lvlText w:val="%1."/>
      <w:lvlJc w:val="left"/>
      <w:pPr>
        <w:ind w:left="1080" w:hanging="360"/>
      </w:pPr>
      <w:rPr>
        <w:rFonts w:hint="default"/>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74313EA6"/>
    <w:multiLevelType w:val="hybridMultilevel"/>
    <w:tmpl w:val="6A628E3C"/>
    <w:lvl w:ilvl="0" w:tplc="F0AC9C80">
      <w:start w:val="1"/>
      <w:numFmt w:val="upperLetter"/>
      <w:lvlText w:val="%1."/>
      <w:lvlJc w:val="left"/>
      <w:pPr>
        <w:ind w:left="6598" w:hanging="360"/>
      </w:pPr>
      <w:rPr>
        <w:rFonts w:hint="default"/>
        <w:i w:val="0"/>
        <w:iCs w:val="0"/>
      </w:rPr>
    </w:lvl>
    <w:lvl w:ilvl="1" w:tplc="FA460EE8">
      <w:start w:val="1"/>
      <w:numFmt w:val="decimal"/>
      <w:lvlText w:val="%2."/>
      <w:lvlJc w:val="left"/>
      <w:pPr>
        <w:ind w:left="1440" w:hanging="360"/>
      </w:pPr>
      <w:rPr>
        <w:rFonts w:hint="default"/>
        <w:sz w:val="24"/>
        <w:szCs w:val="24"/>
      </w:rPr>
    </w:lvl>
    <w:lvl w:ilvl="2" w:tplc="3CEA6E1E">
      <w:start w:val="1"/>
      <w:numFmt w:val="decimal"/>
      <w:lvlText w:val="%3)"/>
      <w:lvlJc w:val="left"/>
      <w:pPr>
        <w:ind w:left="2340" w:hanging="360"/>
      </w:pPr>
      <w:rPr>
        <w:rFonts w:cs="Arial" w:hint="default"/>
        <w:i w:val="0"/>
        <w:iCs w:val="0"/>
      </w:rPr>
    </w:lvl>
    <w:lvl w:ilvl="3" w:tplc="90662476">
      <w:start w:val="1"/>
      <w:numFmt w:val="lowerLetter"/>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CF76D74"/>
    <w:multiLevelType w:val="hybridMultilevel"/>
    <w:tmpl w:val="6E5AFC7E"/>
    <w:lvl w:ilvl="0" w:tplc="0409000F">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5">
    <w:nsid w:val="7F37383C"/>
    <w:multiLevelType w:val="hybridMultilevel"/>
    <w:tmpl w:val="423C6974"/>
    <w:lvl w:ilvl="0" w:tplc="38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7"/>
  </w:num>
  <w:num w:numId="3">
    <w:abstractNumId w:val="13"/>
  </w:num>
  <w:num w:numId="4">
    <w:abstractNumId w:val="17"/>
  </w:num>
  <w:num w:numId="5">
    <w:abstractNumId w:val="21"/>
  </w:num>
  <w:num w:numId="6">
    <w:abstractNumId w:val="9"/>
  </w:num>
  <w:num w:numId="7">
    <w:abstractNumId w:val="11"/>
  </w:num>
  <w:num w:numId="8">
    <w:abstractNumId w:val="1"/>
  </w:num>
  <w:num w:numId="9">
    <w:abstractNumId w:val="22"/>
  </w:num>
  <w:num w:numId="10">
    <w:abstractNumId w:val="14"/>
  </w:num>
  <w:num w:numId="11">
    <w:abstractNumId w:val="12"/>
  </w:num>
  <w:num w:numId="12">
    <w:abstractNumId w:val="25"/>
  </w:num>
  <w:num w:numId="13">
    <w:abstractNumId w:val="2"/>
  </w:num>
  <w:num w:numId="14">
    <w:abstractNumId w:val="23"/>
  </w:num>
  <w:num w:numId="15">
    <w:abstractNumId w:val="4"/>
  </w:num>
  <w:num w:numId="16">
    <w:abstractNumId w:val="8"/>
  </w:num>
  <w:num w:numId="17">
    <w:abstractNumId w:val="16"/>
  </w:num>
  <w:num w:numId="18">
    <w:abstractNumId w:val="10"/>
  </w:num>
  <w:num w:numId="19">
    <w:abstractNumId w:val="6"/>
  </w:num>
  <w:num w:numId="20">
    <w:abstractNumId w:val="19"/>
  </w:num>
  <w:num w:numId="21">
    <w:abstractNumId w:val="24"/>
  </w:num>
  <w:num w:numId="22">
    <w:abstractNumId w:val="3"/>
  </w:num>
  <w:num w:numId="23">
    <w:abstractNumId w:val="15"/>
  </w:num>
  <w:num w:numId="24">
    <w:abstractNumId w:val="20"/>
  </w:num>
  <w:num w:numId="25">
    <w:abstractNumId w:val="0"/>
  </w:num>
  <w:num w:numId="2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52B7"/>
    <w:rsid w:val="0000041B"/>
    <w:rsid w:val="0000071A"/>
    <w:rsid w:val="0000071B"/>
    <w:rsid w:val="00001208"/>
    <w:rsid w:val="00001B58"/>
    <w:rsid w:val="00001FF1"/>
    <w:rsid w:val="000021A9"/>
    <w:rsid w:val="0000262B"/>
    <w:rsid w:val="00002C2D"/>
    <w:rsid w:val="0000339B"/>
    <w:rsid w:val="000035C1"/>
    <w:rsid w:val="00003F98"/>
    <w:rsid w:val="00003FE7"/>
    <w:rsid w:val="00004BE7"/>
    <w:rsid w:val="0000524A"/>
    <w:rsid w:val="000052FE"/>
    <w:rsid w:val="0000535B"/>
    <w:rsid w:val="00005975"/>
    <w:rsid w:val="00005B56"/>
    <w:rsid w:val="000060C0"/>
    <w:rsid w:val="000063AF"/>
    <w:rsid w:val="0000663B"/>
    <w:rsid w:val="00006B0F"/>
    <w:rsid w:val="00007143"/>
    <w:rsid w:val="0000759A"/>
    <w:rsid w:val="000077A9"/>
    <w:rsid w:val="00007C21"/>
    <w:rsid w:val="00007D22"/>
    <w:rsid w:val="00007E40"/>
    <w:rsid w:val="00007F78"/>
    <w:rsid w:val="000100B8"/>
    <w:rsid w:val="00011653"/>
    <w:rsid w:val="00011BF4"/>
    <w:rsid w:val="00012E13"/>
    <w:rsid w:val="00012E63"/>
    <w:rsid w:val="00012E92"/>
    <w:rsid w:val="00013242"/>
    <w:rsid w:val="00013289"/>
    <w:rsid w:val="000132D1"/>
    <w:rsid w:val="00013BA3"/>
    <w:rsid w:val="00013D5E"/>
    <w:rsid w:val="00013E09"/>
    <w:rsid w:val="00013EB2"/>
    <w:rsid w:val="00014767"/>
    <w:rsid w:val="00015010"/>
    <w:rsid w:val="00015BDA"/>
    <w:rsid w:val="00016AF2"/>
    <w:rsid w:val="00017130"/>
    <w:rsid w:val="0001737F"/>
    <w:rsid w:val="00017473"/>
    <w:rsid w:val="00017A11"/>
    <w:rsid w:val="00017FB0"/>
    <w:rsid w:val="000205EB"/>
    <w:rsid w:val="000206D3"/>
    <w:rsid w:val="00020F3E"/>
    <w:rsid w:val="0002194C"/>
    <w:rsid w:val="000219BA"/>
    <w:rsid w:val="00021C60"/>
    <w:rsid w:val="00021D8E"/>
    <w:rsid w:val="00022D70"/>
    <w:rsid w:val="00023110"/>
    <w:rsid w:val="0002326C"/>
    <w:rsid w:val="000232FE"/>
    <w:rsid w:val="000235D4"/>
    <w:rsid w:val="000240E9"/>
    <w:rsid w:val="000242A7"/>
    <w:rsid w:val="00024581"/>
    <w:rsid w:val="00024837"/>
    <w:rsid w:val="00025691"/>
    <w:rsid w:val="0002592C"/>
    <w:rsid w:val="0002605F"/>
    <w:rsid w:val="000262DB"/>
    <w:rsid w:val="00026B7E"/>
    <w:rsid w:val="00026D90"/>
    <w:rsid w:val="00027417"/>
    <w:rsid w:val="00027432"/>
    <w:rsid w:val="00027A92"/>
    <w:rsid w:val="00027DF5"/>
    <w:rsid w:val="0003001C"/>
    <w:rsid w:val="0003009E"/>
    <w:rsid w:val="000305AC"/>
    <w:rsid w:val="000306BB"/>
    <w:rsid w:val="000307F8"/>
    <w:rsid w:val="00030ED8"/>
    <w:rsid w:val="00030FBD"/>
    <w:rsid w:val="0003136B"/>
    <w:rsid w:val="00031F31"/>
    <w:rsid w:val="000327BF"/>
    <w:rsid w:val="00032E56"/>
    <w:rsid w:val="000334BE"/>
    <w:rsid w:val="00034146"/>
    <w:rsid w:val="0003416A"/>
    <w:rsid w:val="000344D7"/>
    <w:rsid w:val="000347A1"/>
    <w:rsid w:val="00034B0D"/>
    <w:rsid w:val="0003504F"/>
    <w:rsid w:val="00035FEE"/>
    <w:rsid w:val="0003665C"/>
    <w:rsid w:val="000367AA"/>
    <w:rsid w:val="00037914"/>
    <w:rsid w:val="00040336"/>
    <w:rsid w:val="00040572"/>
    <w:rsid w:val="0004063D"/>
    <w:rsid w:val="00040B5A"/>
    <w:rsid w:val="0004102A"/>
    <w:rsid w:val="0004174C"/>
    <w:rsid w:val="00041C2B"/>
    <w:rsid w:val="000420AD"/>
    <w:rsid w:val="000421E2"/>
    <w:rsid w:val="0004234A"/>
    <w:rsid w:val="0004261F"/>
    <w:rsid w:val="000433C8"/>
    <w:rsid w:val="00043963"/>
    <w:rsid w:val="00044526"/>
    <w:rsid w:val="00045325"/>
    <w:rsid w:val="00045890"/>
    <w:rsid w:val="00046140"/>
    <w:rsid w:val="00046B8E"/>
    <w:rsid w:val="00046D12"/>
    <w:rsid w:val="000472BC"/>
    <w:rsid w:val="00047821"/>
    <w:rsid w:val="00047C02"/>
    <w:rsid w:val="00047F21"/>
    <w:rsid w:val="00047F9C"/>
    <w:rsid w:val="000500FA"/>
    <w:rsid w:val="0005039B"/>
    <w:rsid w:val="00050A48"/>
    <w:rsid w:val="00050D89"/>
    <w:rsid w:val="00050E4E"/>
    <w:rsid w:val="00050E7D"/>
    <w:rsid w:val="000512EB"/>
    <w:rsid w:val="00051308"/>
    <w:rsid w:val="000514D8"/>
    <w:rsid w:val="000515F3"/>
    <w:rsid w:val="0005217F"/>
    <w:rsid w:val="00052714"/>
    <w:rsid w:val="000527B3"/>
    <w:rsid w:val="00052F9A"/>
    <w:rsid w:val="0005351C"/>
    <w:rsid w:val="000538E0"/>
    <w:rsid w:val="00053991"/>
    <w:rsid w:val="00054780"/>
    <w:rsid w:val="00054B96"/>
    <w:rsid w:val="00054DDC"/>
    <w:rsid w:val="00054E97"/>
    <w:rsid w:val="000552D2"/>
    <w:rsid w:val="000552D4"/>
    <w:rsid w:val="00055F29"/>
    <w:rsid w:val="00056846"/>
    <w:rsid w:val="00056927"/>
    <w:rsid w:val="000569A3"/>
    <w:rsid w:val="0005733A"/>
    <w:rsid w:val="00057924"/>
    <w:rsid w:val="00057B9E"/>
    <w:rsid w:val="000613E3"/>
    <w:rsid w:val="00061CF0"/>
    <w:rsid w:val="00062398"/>
    <w:rsid w:val="00062A95"/>
    <w:rsid w:val="00062BC5"/>
    <w:rsid w:val="00062BEE"/>
    <w:rsid w:val="0006354C"/>
    <w:rsid w:val="0006437B"/>
    <w:rsid w:val="00064453"/>
    <w:rsid w:val="0006494F"/>
    <w:rsid w:val="00064E22"/>
    <w:rsid w:val="0006508A"/>
    <w:rsid w:val="000652ED"/>
    <w:rsid w:val="000654E4"/>
    <w:rsid w:val="0006558E"/>
    <w:rsid w:val="00065FF8"/>
    <w:rsid w:val="00066430"/>
    <w:rsid w:val="000669E6"/>
    <w:rsid w:val="0006715F"/>
    <w:rsid w:val="00067205"/>
    <w:rsid w:val="00067599"/>
    <w:rsid w:val="000678C0"/>
    <w:rsid w:val="000701B6"/>
    <w:rsid w:val="00070394"/>
    <w:rsid w:val="000707CF"/>
    <w:rsid w:val="00070D6B"/>
    <w:rsid w:val="00071971"/>
    <w:rsid w:val="0007242F"/>
    <w:rsid w:val="00072A71"/>
    <w:rsid w:val="00072A84"/>
    <w:rsid w:val="00072F88"/>
    <w:rsid w:val="00073680"/>
    <w:rsid w:val="000736C7"/>
    <w:rsid w:val="0007438F"/>
    <w:rsid w:val="000745BE"/>
    <w:rsid w:val="00074633"/>
    <w:rsid w:val="000747C1"/>
    <w:rsid w:val="0007573A"/>
    <w:rsid w:val="00076350"/>
    <w:rsid w:val="00076444"/>
    <w:rsid w:val="0007660B"/>
    <w:rsid w:val="0007662B"/>
    <w:rsid w:val="00076A58"/>
    <w:rsid w:val="00076C5E"/>
    <w:rsid w:val="00076CAD"/>
    <w:rsid w:val="000771DD"/>
    <w:rsid w:val="000772FB"/>
    <w:rsid w:val="00077363"/>
    <w:rsid w:val="000773AE"/>
    <w:rsid w:val="00077738"/>
    <w:rsid w:val="00077807"/>
    <w:rsid w:val="00077A39"/>
    <w:rsid w:val="00077FD6"/>
    <w:rsid w:val="00080152"/>
    <w:rsid w:val="000804E2"/>
    <w:rsid w:val="0008065E"/>
    <w:rsid w:val="00080810"/>
    <w:rsid w:val="00080A2A"/>
    <w:rsid w:val="00080AFC"/>
    <w:rsid w:val="00080B49"/>
    <w:rsid w:val="00080C24"/>
    <w:rsid w:val="00080C6E"/>
    <w:rsid w:val="00080E34"/>
    <w:rsid w:val="00080F11"/>
    <w:rsid w:val="0008109E"/>
    <w:rsid w:val="0008185C"/>
    <w:rsid w:val="000819D2"/>
    <w:rsid w:val="00081FA9"/>
    <w:rsid w:val="0008222C"/>
    <w:rsid w:val="000823A1"/>
    <w:rsid w:val="00082C20"/>
    <w:rsid w:val="00083057"/>
    <w:rsid w:val="000831A9"/>
    <w:rsid w:val="00083E65"/>
    <w:rsid w:val="00083F50"/>
    <w:rsid w:val="00084368"/>
    <w:rsid w:val="000847C3"/>
    <w:rsid w:val="00084878"/>
    <w:rsid w:val="00084FE1"/>
    <w:rsid w:val="000851DF"/>
    <w:rsid w:val="0008619D"/>
    <w:rsid w:val="0008737E"/>
    <w:rsid w:val="000878B1"/>
    <w:rsid w:val="00090133"/>
    <w:rsid w:val="000904F5"/>
    <w:rsid w:val="00090A09"/>
    <w:rsid w:val="00090C12"/>
    <w:rsid w:val="00090DF5"/>
    <w:rsid w:val="00091138"/>
    <w:rsid w:val="00091441"/>
    <w:rsid w:val="00091A89"/>
    <w:rsid w:val="00091FFC"/>
    <w:rsid w:val="00092491"/>
    <w:rsid w:val="00092577"/>
    <w:rsid w:val="0009257E"/>
    <w:rsid w:val="0009264F"/>
    <w:rsid w:val="000926A1"/>
    <w:rsid w:val="000927FB"/>
    <w:rsid w:val="00092A07"/>
    <w:rsid w:val="00092DAE"/>
    <w:rsid w:val="000932B6"/>
    <w:rsid w:val="00094196"/>
    <w:rsid w:val="00094962"/>
    <w:rsid w:val="00094AC5"/>
    <w:rsid w:val="000954C9"/>
    <w:rsid w:val="00095642"/>
    <w:rsid w:val="000957C8"/>
    <w:rsid w:val="00095D6E"/>
    <w:rsid w:val="0009629E"/>
    <w:rsid w:val="0009668C"/>
    <w:rsid w:val="00096F4B"/>
    <w:rsid w:val="00097603"/>
    <w:rsid w:val="00097970"/>
    <w:rsid w:val="000979D5"/>
    <w:rsid w:val="00097A1B"/>
    <w:rsid w:val="000A019F"/>
    <w:rsid w:val="000A0324"/>
    <w:rsid w:val="000A063C"/>
    <w:rsid w:val="000A0754"/>
    <w:rsid w:val="000A09FF"/>
    <w:rsid w:val="000A0C66"/>
    <w:rsid w:val="000A0CC4"/>
    <w:rsid w:val="000A0F9C"/>
    <w:rsid w:val="000A111F"/>
    <w:rsid w:val="000A128B"/>
    <w:rsid w:val="000A1841"/>
    <w:rsid w:val="000A1A4F"/>
    <w:rsid w:val="000A22CF"/>
    <w:rsid w:val="000A233D"/>
    <w:rsid w:val="000A33BD"/>
    <w:rsid w:val="000A33C5"/>
    <w:rsid w:val="000A35E3"/>
    <w:rsid w:val="000A3665"/>
    <w:rsid w:val="000A3D4B"/>
    <w:rsid w:val="000A574E"/>
    <w:rsid w:val="000A5F1B"/>
    <w:rsid w:val="000A6026"/>
    <w:rsid w:val="000A6E94"/>
    <w:rsid w:val="000A74DC"/>
    <w:rsid w:val="000A7CC2"/>
    <w:rsid w:val="000B06B4"/>
    <w:rsid w:val="000B0E93"/>
    <w:rsid w:val="000B120D"/>
    <w:rsid w:val="000B136E"/>
    <w:rsid w:val="000B19C5"/>
    <w:rsid w:val="000B1D40"/>
    <w:rsid w:val="000B299A"/>
    <w:rsid w:val="000B2BAA"/>
    <w:rsid w:val="000B30D8"/>
    <w:rsid w:val="000B3159"/>
    <w:rsid w:val="000B3358"/>
    <w:rsid w:val="000B353B"/>
    <w:rsid w:val="000B36F6"/>
    <w:rsid w:val="000B39D4"/>
    <w:rsid w:val="000B4151"/>
    <w:rsid w:val="000B432B"/>
    <w:rsid w:val="000B474E"/>
    <w:rsid w:val="000B4836"/>
    <w:rsid w:val="000B4C52"/>
    <w:rsid w:val="000B4DE1"/>
    <w:rsid w:val="000B51FA"/>
    <w:rsid w:val="000B5E51"/>
    <w:rsid w:val="000B60D7"/>
    <w:rsid w:val="000B6112"/>
    <w:rsid w:val="000B619F"/>
    <w:rsid w:val="000B620E"/>
    <w:rsid w:val="000B6ABC"/>
    <w:rsid w:val="000B72EA"/>
    <w:rsid w:val="000B74EA"/>
    <w:rsid w:val="000B7AEE"/>
    <w:rsid w:val="000C03BC"/>
    <w:rsid w:val="000C0508"/>
    <w:rsid w:val="000C0AC8"/>
    <w:rsid w:val="000C0BA3"/>
    <w:rsid w:val="000C10AE"/>
    <w:rsid w:val="000C15BD"/>
    <w:rsid w:val="000C1684"/>
    <w:rsid w:val="000C16FA"/>
    <w:rsid w:val="000C186D"/>
    <w:rsid w:val="000C18BC"/>
    <w:rsid w:val="000C1A99"/>
    <w:rsid w:val="000C21F9"/>
    <w:rsid w:val="000C235B"/>
    <w:rsid w:val="000C28EE"/>
    <w:rsid w:val="000C29BB"/>
    <w:rsid w:val="000C351C"/>
    <w:rsid w:val="000C3D1E"/>
    <w:rsid w:val="000C402D"/>
    <w:rsid w:val="000C43B2"/>
    <w:rsid w:val="000C4451"/>
    <w:rsid w:val="000C4A03"/>
    <w:rsid w:val="000C4BDF"/>
    <w:rsid w:val="000C57ED"/>
    <w:rsid w:val="000C594E"/>
    <w:rsid w:val="000C62D4"/>
    <w:rsid w:val="000C661A"/>
    <w:rsid w:val="000C684A"/>
    <w:rsid w:val="000C6923"/>
    <w:rsid w:val="000C71DD"/>
    <w:rsid w:val="000C74C6"/>
    <w:rsid w:val="000C7763"/>
    <w:rsid w:val="000D0A73"/>
    <w:rsid w:val="000D0CD7"/>
    <w:rsid w:val="000D0EB5"/>
    <w:rsid w:val="000D16CC"/>
    <w:rsid w:val="000D1BEA"/>
    <w:rsid w:val="000D2104"/>
    <w:rsid w:val="000D2A35"/>
    <w:rsid w:val="000D2A39"/>
    <w:rsid w:val="000D2C42"/>
    <w:rsid w:val="000D2FDC"/>
    <w:rsid w:val="000D393E"/>
    <w:rsid w:val="000D3B21"/>
    <w:rsid w:val="000D3C10"/>
    <w:rsid w:val="000D3C2D"/>
    <w:rsid w:val="000D4050"/>
    <w:rsid w:val="000D41CA"/>
    <w:rsid w:val="000D5202"/>
    <w:rsid w:val="000D565F"/>
    <w:rsid w:val="000D597D"/>
    <w:rsid w:val="000D5A05"/>
    <w:rsid w:val="000D5B6D"/>
    <w:rsid w:val="000D63A7"/>
    <w:rsid w:val="000D6A54"/>
    <w:rsid w:val="000D6C99"/>
    <w:rsid w:val="000D6EE3"/>
    <w:rsid w:val="000D6F04"/>
    <w:rsid w:val="000D6F0F"/>
    <w:rsid w:val="000D6F45"/>
    <w:rsid w:val="000D70C6"/>
    <w:rsid w:val="000D72E2"/>
    <w:rsid w:val="000D738E"/>
    <w:rsid w:val="000D73B4"/>
    <w:rsid w:val="000D76D1"/>
    <w:rsid w:val="000E0A49"/>
    <w:rsid w:val="000E0EB8"/>
    <w:rsid w:val="000E1339"/>
    <w:rsid w:val="000E15B4"/>
    <w:rsid w:val="000E1B03"/>
    <w:rsid w:val="000E2A41"/>
    <w:rsid w:val="000E314A"/>
    <w:rsid w:val="000E3330"/>
    <w:rsid w:val="000E3650"/>
    <w:rsid w:val="000E4090"/>
    <w:rsid w:val="000E43B4"/>
    <w:rsid w:val="000E43D9"/>
    <w:rsid w:val="000E4FFB"/>
    <w:rsid w:val="000E668E"/>
    <w:rsid w:val="000E68CA"/>
    <w:rsid w:val="000E6B98"/>
    <w:rsid w:val="000E7196"/>
    <w:rsid w:val="000E71CC"/>
    <w:rsid w:val="000E73E7"/>
    <w:rsid w:val="000E7658"/>
    <w:rsid w:val="000F00B4"/>
    <w:rsid w:val="000F00BE"/>
    <w:rsid w:val="000F0BA8"/>
    <w:rsid w:val="000F0D1B"/>
    <w:rsid w:val="000F0DBF"/>
    <w:rsid w:val="000F12B7"/>
    <w:rsid w:val="000F14A1"/>
    <w:rsid w:val="000F18F4"/>
    <w:rsid w:val="000F2CE5"/>
    <w:rsid w:val="000F2DCF"/>
    <w:rsid w:val="000F38D1"/>
    <w:rsid w:val="000F3B06"/>
    <w:rsid w:val="000F433D"/>
    <w:rsid w:val="000F4346"/>
    <w:rsid w:val="000F478A"/>
    <w:rsid w:val="000F58A8"/>
    <w:rsid w:val="000F5EBF"/>
    <w:rsid w:val="000F6D7F"/>
    <w:rsid w:val="000F7039"/>
    <w:rsid w:val="000F716D"/>
    <w:rsid w:val="000F7306"/>
    <w:rsid w:val="000F7802"/>
    <w:rsid w:val="000F7A49"/>
    <w:rsid w:val="000F7F70"/>
    <w:rsid w:val="00100035"/>
    <w:rsid w:val="00100429"/>
    <w:rsid w:val="001004C2"/>
    <w:rsid w:val="00101240"/>
    <w:rsid w:val="001012CD"/>
    <w:rsid w:val="00101700"/>
    <w:rsid w:val="00101823"/>
    <w:rsid w:val="00101B97"/>
    <w:rsid w:val="00101F72"/>
    <w:rsid w:val="00102187"/>
    <w:rsid w:val="0010254C"/>
    <w:rsid w:val="00102AF4"/>
    <w:rsid w:val="00102FE1"/>
    <w:rsid w:val="001033ED"/>
    <w:rsid w:val="00103526"/>
    <w:rsid w:val="00103567"/>
    <w:rsid w:val="00103BFC"/>
    <w:rsid w:val="00103DF6"/>
    <w:rsid w:val="001040B7"/>
    <w:rsid w:val="00104577"/>
    <w:rsid w:val="00104E1B"/>
    <w:rsid w:val="0010517F"/>
    <w:rsid w:val="001054F4"/>
    <w:rsid w:val="00105979"/>
    <w:rsid w:val="0010626B"/>
    <w:rsid w:val="0010638C"/>
    <w:rsid w:val="00106AAA"/>
    <w:rsid w:val="001072DB"/>
    <w:rsid w:val="00107354"/>
    <w:rsid w:val="00107421"/>
    <w:rsid w:val="00107641"/>
    <w:rsid w:val="00110195"/>
    <w:rsid w:val="0011019B"/>
    <w:rsid w:val="00110968"/>
    <w:rsid w:val="00110A4C"/>
    <w:rsid w:val="00110B5B"/>
    <w:rsid w:val="00111530"/>
    <w:rsid w:val="00111BA0"/>
    <w:rsid w:val="0011224A"/>
    <w:rsid w:val="00112CD3"/>
    <w:rsid w:val="00112E84"/>
    <w:rsid w:val="00112EA6"/>
    <w:rsid w:val="00112F84"/>
    <w:rsid w:val="00113892"/>
    <w:rsid w:val="00113AC9"/>
    <w:rsid w:val="00113D3C"/>
    <w:rsid w:val="00113F32"/>
    <w:rsid w:val="0011456B"/>
    <w:rsid w:val="001146C9"/>
    <w:rsid w:val="001147AE"/>
    <w:rsid w:val="0011510C"/>
    <w:rsid w:val="00116354"/>
    <w:rsid w:val="00117B37"/>
    <w:rsid w:val="00117C42"/>
    <w:rsid w:val="00117D45"/>
    <w:rsid w:val="0012162C"/>
    <w:rsid w:val="00121AAA"/>
    <w:rsid w:val="00121BD2"/>
    <w:rsid w:val="001220D0"/>
    <w:rsid w:val="00122B93"/>
    <w:rsid w:val="00122F6B"/>
    <w:rsid w:val="0012306B"/>
    <w:rsid w:val="0012331A"/>
    <w:rsid w:val="00123A3A"/>
    <w:rsid w:val="00123A6F"/>
    <w:rsid w:val="00123E72"/>
    <w:rsid w:val="00124132"/>
    <w:rsid w:val="001241A5"/>
    <w:rsid w:val="00124481"/>
    <w:rsid w:val="00124549"/>
    <w:rsid w:val="0012461C"/>
    <w:rsid w:val="0012481B"/>
    <w:rsid w:val="001249DD"/>
    <w:rsid w:val="001254B2"/>
    <w:rsid w:val="00125AB7"/>
    <w:rsid w:val="00125E6C"/>
    <w:rsid w:val="001267AF"/>
    <w:rsid w:val="00126D3A"/>
    <w:rsid w:val="00126F81"/>
    <w:rsid w:val="00127036"/>
    <w:rsid w:val="00127D45"/>
    <w:rsid w:val="00127DCD"/>
    <w:rsid w:val="00130533"/>
    <w:rsid w:val="001305DD"/>
    <w:rsid w:val="00130B3A"/>
    <w:rsid w:val="001312A1"/>
    <w:rsid w:val="001312B6"/>
    <w:rsid w:val="0013189A"/>
    <w:rsid w:val="001323E5"/>
    <w:rsid w:val="0013261D"/>
    <w:rsid w:val="00132950"/>
    <w:rsid w:val="00132E43"/>
    <w:rsid w:val="00132EA7"/>
    <w:rsid w:val="00133170"/>
    <w:rsid w:val="00133E74"/>
    <w:rsid w:val="00133F82"/>
    <w:rsid w:val="0013454C"/>
    <w:rsid w:val="001347AD"/>
    <w:rsid w:val="00134C13"/>
    <w:rsid w:val="00134F8C"/>
    <w:rsid w:val="00135E04"/>
    <w:rsid w:val="00135ED8"/>
    <w:rsid w:val="00135FE7"/>
    <w:rsid w:val="00136C85"/>
    <w:rsid w:val="00136E85"/>
    <w:rsid w:val="001371CE"/>
    <w:rsid w:val="00137465"/>
    <w:rsid w:val="0013768B"/>
    <w:rsid w:val="00137A14"/>
    <w:rsid w:val="00137ACF"/>
    <w:rsid w:val="00140BB3"/>
    <w:rsid w:val="00141637"/>
    <w:rsid w:val="00141B37"/>
    <w:rsid w:val="00141F7D"/>
    <w:rsid w:val="00141F93"/>
    <w:rsid w:val="00142397"/>
    <w:rsid w:val="00142513"/>
    <w:rsid w:val="0014255F"/>
    <w:rsid w:val="00142787"/>
    <w:rsid w:val="0014294C"/>
    <w:rsid w:val="00142D27"/>
    <w:rsid w:val="00143056"/>
    <w:rsid w:val="0014329D"/>
    <w:rsid w:val="001441D9"/>
    <w:rsid w:val="0014449B"/>
    <w:rsid w:val="00144AD0"/>
    <w:rsid w:val="00144D5E"/>
    <w:rsid w:val="00144E57"/>
    <w:rsid w:val="00144FBE"/>
    <w:rsid w:val="00145B53"/>
    <w:rsid w:val="00145BAC"/>
    <w:rsid w:val="00146178"/>
    <w:rsid w:val="00146401"/>
    <w:rsid w:val="001465CE"/>
    <w:rsid w:val="0014697F"/>
    <w:rsid w:val="00146C09"/>
    <w:rsid w:val="001474CB"/>
    <w:rsid w:val="001476AB"/>
    <w:rsid w:val="00147AF8"/>
    <w:rsid w:val="00150F9E"/>
    <w:rsid w:val="0015101F"/>
    <w:rsid w:val="00151456"/>
    <w:rsid w:val="00151A05"/>
    <w:rsid w:val="00151EB2"/>
    <w:rsid w:val="00152105"/>
    <w:rsid w:val="00152970"/>
    <w:rsid w:val="001529F9"/>
    <w:rsid w:val="0015300E"/>
    <w:rsid w:val="00153A93"/>
    <w:rsid w:val="00153D74"/>
    <w:rsid w:val="001540A3"/>
    <w:rsid w:val="00154627"/>
    <w:rsid w:val="0015485F"/>
    <w:rsid w:val="001549A9"/>
    <w:rsid w:val="00154EA8"/>
    <w:rsid w:val="00155670"/>
    <w:rsid w:val="00155891"/>
    <w:rsid w:val="00155CB2"/>
    <w:rsid w:val="00155D56"/>
    <w:rsid w:val="00155F74"/>
    <w:rsid w:val="0015615B"/>
    <w:rsid w:val="001561C5"/>
    <w:rsid w:val="00157379"/>
    <w:rsid w:val="001576EB"/>
    <w:rsid w:val="00157817"/>
    <w:rsid w:val="001578F3"/>
    <w:rsid w:val="00157910"/>
    <w:rsid w:val="001579C6"/>
    <w:rsid w:val="00157B06"/>
    <w:rsid w:val="00157FA1"/>
    <w:rsid w:val="00160F2D"/>
    <w:rsid w:val="00161095"/>
    <w:rsid w:val="001610CE"/>
    <w:rsid w:val="001613AC"/>
    <w:rsid w:val="001615A6"/>
    <w:rsid w:val="00161611"/>
    <w:rsid w:val="00161801"/>
    <w:rsid w:val="00161D87"/>
    <w:rsid w:val="001621F9"/>
    <w:rsid w:val="001624B9"/>
    <w:rsid w:val="001630D1"/>
    <w:rsid w:val="00163354"/>
    <w:rsid w:val="00163800"/>
    <w:rsid w:val="00163815"/>
    <w:rsid w:val="001645B2"/>
    <w:rsid w:val="0016526F"/>
    <w:rsid w:val="001652DC"/>
    <w:rsid w:val="00165A04"/>
    <w:rsid w:val="00166927"/>
    <w:rsid w:val="001671E9"/>
    <w:rsid w:val="0016723F"/>
    <w:rsid w:val="00167847"/>
    <w:rsid w:val="0016796D"/>
    <w:rsid w:val="00167D5B"/>
    <w:rsid w:val="001702E0"/>
    <w:rsid w:val="001702FC"/>
    <w:rsid w:val="001706B4"/>
    <w:rsid w:val="00170881"/>
    <w:rsid w:val="00170884"/>
    <w:rsid w:val="00170B8E"/>
    <w:rsid w:val="00170ECC"/>
    <w:rsid w:val="00170F6E"/>
    <w:rsid w:val="0017115E"/>
    <w:rsid w:val="00171677"/>
    <w:rsid w:val="00171ADE"/>
    <w:rsid w:val="00171C20"/>
    <w:rsid w:val="00171F37"/>
    <w:rsid w:val="00172357"/>
    <w:rsid w:val="0017265E"/>
    <w:rsid w:val="0017405D"/>
    <w:rsid w:val="00174428"/>
    <w:rsid w:val="00176067"/>
    <w:rsid w:val="001762C8"/>
    <w:rsid w:val="00176D94"/>
    <w:rsid w:val="00177188"/>
    <w:rsid w:val="00180358"/>
    <w:rsid w:val="00181043"/>
    <w:rsid w:val="0018116A"/>
    <w:rsid w:val="0018166F"/>
    <w:rsid w:val="00181B27"/>
    <w:rsid w:val="00182561"/>
    <w:rsid w:val="00182834"/>
    <w:rsid w:val="0018314E"/>
    <w:rsid w:val="00183A82"/>
    <w:rsid w:val="00183E38"/>
    <w:rsid w:val="00183E7B"/>
    <w:rsid w:val="00184498"/>
    <w:rsid w:val="00185162"/>
    <w:rsid w:val="001854A7"/>
    <w:rsid w:val="00185A43"/>
    <w:rsid w:val="00185DA2"/>
    <w:rsid w:val="00185F51"/>
    <w:rsid w:val="00186054"/>
    <w:rsid w:val="0018622E"/>
    <w:rsid w:val="001868AC"/>
    <w:rsid w:val="00186991"/>
    <w:rsid w:val="00186F6B"/>
    <w:rsid w:val="00187E7A"/>
    <w:rsid w:val="00190A77"/>
    <w:rsid w:val="00190B5A"/>
    <w:rsid w:val="00190C7E"/>
    <w:rsid w:val="00190DEB"/>
    <w:rsid w:val="00191573"/>
    <w:rsid w:val="001920BF"/>
    <w:rsid w:val="001931FF"/>
    <w:rsid w:val="001935CC"/>
    <w:rsid w:val="0019437E"/>
    <w:rsid w:val="00194ECF"/>
    <w:rsid w:val="00194F68"/>
    <w:rsid w:val="00195BDF"/>
    <w:rsid w:val="00195E24"/>
    <w:rsid w:val="001960BC"/>
    <w:rsid w:val="001962B0"/>
    <w:rsid w:val="00196F82"/>
    <w:rsid w:val="0019706D"/>
    <w:rsid w:val="0019714A"/>
    <w:rsid w:val="001977C8"/>
    <w:rsid w:val="00197CFB"/>
    <w:rsid w:val="001A011C"/>
    <w:rsid w:val="001A0C96"/>
    <w:rsid w:val="001A1DE6"/>
    <w:rsid w:val="001A2408"/>
    <w:rsid w:val="001A24B9"/>
    <w:rsid w:val="001A2742"/>
    <w:rsid w:val="001A3932"/>
    <w:rsid w:val="001A3BB0"/>
    <w:rsid w:val="001A3D2C"/>
    <w:rsid w:val="001A3EB0"/>
    <w:rsid w:val="001A55F7"/>
    <w:rsid w:val="001A5C46"/>
    <w:rsid w:val="001A5EAB"/>
    <w:rsid w:val="001A6406"/>
    <w:rsid w:val="001A6566"/>
    <w:rsid w:val="001A6E8B"/>
    <w:rsid w:val="001A6FAB"/>
    <w:rsid w:val="001A71D6"/>
    <w:rsid w:val="001A7321"/>
    <w:rsid w:val="001A7BED"/>
    <w:rsid w:val="001B02AE"/>
    <w:rsid w:val="001B0A47"/>
    <w:rsid w:val="001B0BB4"/>
    <w:rsid w:val="001B0E12"/>
    <w:rsid w:val="001B0EFA"/>
    <w:rsid w:val="001B116D"/>
    <w:rsid w:val="001B1360"/>
    <w:rsid w:val="001B14D3"/>
    <w:rsid w:val="001B1B76"/>
    <w:rsid w:val="001B1EC0"/>
    <w:rsid w:val="001B2179"/>
    <w:rsid w:val="001B2531"/>
    <w:rsid w:val="001B264F"/>
    <w:rsid w:val="001B32B9"/>
    <w:rsid w:val="001B4D5A"/>
    <w:rsid w:val="001B506C"/>
    <w:rsid w:val="001B57B4"/>
    <w:rsid w:val="001B5C7C"/>
    <w:rsid w:val="001B5D1F"/>
    <w:rsid w:val="001B6AC9"/>
    <w:rsid w:val="001B77D8"/>
    <w:rsid w:val="001B7916"/>
    <w:rsid w:val="001C0AE0"/>
    <w:rsid w:val="001C128F"/>
    <w:rsid w:val="001C1733"/>
    <w:rsid w:val="001C18D0"/>
    <w:rsid w:val="001C1AC6"/>
    <w:rsid w:val="001C268B"/>
    <w:rsid w:val="001C2D47"/>
    <w:rsid w:val="001C33F4"/>
    <w:rsid w:val="001C341D"/>
    <w:rsid w:val="001C471E"/>
    <w:rsid w:val="001C5881"/>
    <w:rsid w:val="001C5FD7"/>
    <w:rsid w:val="001C61A9"/>
    <w:rsid w:val="001C658F"/>
    <w:rsid w:val="001C6AC7"/>
    <w:rsid w:val="001C6CB5"/>
    <w:rsid w:val="001C6D51"/>
    <w:rsid w:val="001C7313"/>
    <w:rsid w:val="001D010F"/>
    <w:rsid w:val="001D0954"/>
    <w:rsid w:val="001D099A"/>
    <w:rsid w:val="001D0A89"/>
    <w:rsid w:val="001D0E1C"/>
    <w:rsid w:val="001D0E7E"/>
    <w:rsid w:val="001D1431"/>
    <w:rsid w:val="001D2300"/>
    <w:rsid w:val="001D2417"/>
    <w:rsid w:val="001D24C8"/>
    <w:rsid w:val="001D27CD"/>
    <w:rsid w:val="001D291D"/>
    <w:rsid w:val="001D2AF0"/>
    <w:rsid w:val="001D2B47"/>
    <w:rsid w:val="001D30B1"/>
    <w:rsid w:val="001D30D6"/>
    <w:rsid w:val="001D32CA"/>
    <w:rsid w:val="001D39A0"/>
    <w:rsid w:val="001D413F"/>
    <w:rsid w:val="001D4312"/>
    <w:rsid w:val="001D505E"/>
    <w:rsid w:val="001D526D"/>
    <w:rsid w:val="001D57E3"/>
    <w:rsid w:val="001D5DE9"/>
    <w:rsid w:val="001D6370"/>
    <w:rsid w:val="001D6821"/>
    <w:rsid w:val="001D7339"/>
    <w:rsid w:val="001D7391"/>
    <w:rsid w:val="001D78DE"/>
    <w:rsid w:val="001D7E73"/>
    <w:rsid w:val="001D7EF4"/>
    <w:rsid w:val="001E15EC"/>
    <w:rsid w:val="001E1E48"/>
    <w:rsid w:val="001E24BA"/>
    <w:rsid w:val="001E2B72"/>
    <w:rsid w:val="001E332B"/>
    <w:rsid w:val="001E334B"/>
    <w:rsid w:val="001E3FC8"/>
    <w:rsid w:val="001E44E9"/>
    <w:rsid w:val="001E4B5D"/>
    <w:rsid w:val="001E4CF3"/>
    <w:rsid w:val="001E5776"/>
    <w:rsid w:val="001E59FF"/>
    <w:rsid w:val="001E5AE0"/>
    <w:rsid w:val="001E5BDC"/>
    <w:rsid w:val="001E5C94"/>
    <w:rsid w:val="001E5E87"/>
    <w:rsid w:val="001E617E"/>
    <w:rsid w:val="001E708A"/>
    <w:rsid w:val="001E7CC1"/>
    <w:rsid w:val="001E7E55"/>
    <w:rsid w:val="001F03D1"/>
    <w:rsid w:val="001F0828"/>
    <w:rsid w:val="001F0D0F"/>
    <w:rsid w:val="001F11A1"/>
    <w:rsid w:val="001F15CE"/>
    <w:rsid w:val="001F15F4"/>
    <w:rsid w:val="001F1BCA"/>
    <w:rsid w:val="001F1ED0"/>
    <w:rsid w:val="001F218A"/>
    <w:rsid w:val="001F218D"/>
    <w:rsid w:val="001F2493"/>
    <w:rsid w:val="001F2B9F"/>
    <w:rsid w:val="001F2CA3"/>
    <w:rsid w:val="001F3256"/>
    <w:rsid w:val="001F35DC"/>
    <w:rsid w:val="001F3AE0"/>
    <w:rsid w:val="001F40CC"/>
    <w:rsid w:val="001F40E2"/>
    <w:rsid w:val="001F4445"/>
    <w:rsid w:val="001F4621"/>
    <w:rsid w:val="001F4ACA"/>
    <w:rsid w:val="001F4F05"/>
    <w:rsid w:val="001F5137"/>
    <w:rsid w:val="001F55DF"/>
    <w:rsid w:val="001F6080"/>
    <w:rsid w:val="001F669E"/>
    <w:rsid w:val="001F6720"/>
    <w:rsid w:val="001F6A9B"/>
    <w:rsid w:val="001F74FE"/>
    <w:rsid w:val="001F76C3"/>
    <w:rsid w:val="001F7805"/>
    <w:rsid w:val="001F7913"/>
    <w:rsid w:val="001F7EC3"/>
    <w:rsid w:val="0020001B"/>
    <w:rsid w:val="00200396"/>
    <w:rsid w:val="00200ACE"/>
    <w:rsid w:val="00201612"/>
    <w:rsid w:val="00201645"/>
    <w:rsid w:val="00201DFC"/>
    <w:rsid w:val="00202E96"/>
    <w:rsid w:val="00203117"/>
    <w:rsid w:val="00204030"/>
    <w:rsid w:val="0020435D"/>
    <w:rsid w:val="0020481C"/>
    <w:rsid w:val="0020496E"/>
    <w:rsid w:val="002056BA"/>
    <w:rsid w:val="002066BA"/>
    <w:rsid w:val="00206CA1"/>
    <w:rsid w:val="00206D12"/>
    <w:rsid w:val="00206FA5"/>
    <w:rsid w:val="002075FA"/>
    <w:rsid w:val="00207A99"/>
    <w:rsid w:val="00207B52"/>
    <w:rsid w:val="002109FE"/>
    <w:rsid w:val="00211ECC"/>
    <w:rsid w:val="00211FF2"/>
    <w:rsid w:val="002123BF"/>
    <w:rsid w:val="0021284B"/>
    <w:rsid w:val="00212865"/>
    <w:rsid w:val="002128D2"/>
    <w:rsid w:val="00213E2F"/>
    <w:rsid w:val="00214816"/>
    <w:rsid w:val="00214E92"/>
    <w:rsid w:val="00215094"/>
    <w:rsid w:val="002150D9"/>
    <w:rsid w:val="00215304"/>
    <w:rsid w:val="00215355"/>
    <w:rsid w:val="002156C6"/>
    <w:rsid w:val="002159CB"/>
    <w:rsid w:val="00216225"/>
    <w:rsid w:val="00216364"/>
    <w:rsid w:val="00216667"/>
    <w:rsid w:val="0021790A"/>
    <w:rsid w:val="00217D77"/>
    <w:rsid w:val="00217F56"/>
    <w:rsid w:val="0022045C"/>
    <w:rsid w:val="00220718"/>
    <w:rsid w:val="002207E3"/>
    <w:rsid w:val="00220CC4"/>
    <w:rsid w:val="00220D91"/>
    <w:rsid w:val="00221072"/>
    <w:rsid w:val="0022147E"/>
    <w:rsid w:val="002214C0"/>
    <w:rsid w:val="00221583"/>
    <w:rsid w:val="00221BE2"/>
    <w:rsid w:val="002227CE"/>
    <w:rsid w:val="00222EB8"/>
    <w:rsid w:val="00223238"/>
    <w:rsid w:val="002237F0"/>
    <w:rsid w:val="0022476C"/>
    <w:rsid w:val="00225557"/>
    <w:rsid w:val="00226BBE"/>
    <w:rsid w:val="00227580"/>
    <w:rsid w:val="00227F8E"/>
    <w:rsid w:val="002300A1"/>
    <w:rsid w:val="0023013D"/>
    <w:rsid w:val="00230593"/>
    <w:rsid w:val="00230A38"/>
    <w:rsid w:val="00230DBF"/>
    <w:rsid w:val="0023120D"/>
    <w:rsid w:val="002312C5"/>
    <w:rsid w:val="002316B7"/>
    <w:rsid w:val="00231760"/>
    <w:rsid w:val="00231D5B"/>
    <w:rsid w:val="00232530"/>
    <w:rsid w:val="0023320E"/>
    <w:rsid w:val="002332CC"/>
    <w:rsid w:val="00233877"/>
    <w:rsid w:val="002339AF"/>
    <w:rsid w:val="00233A00"/>
    <w:rsid w:val="00234D42"/>
    <w:rsid w:val="00234DB5"/>
    <w:rsid w:val="00234DDE"/>
    <w:rsid w:val="00235916"/>
    <w:rsid w:val="002365B7"/>
    <w:rsid w:val="00236918"/>
    <w:rsid w:val="00236BB5"/>
    <w:rsid w:val="00236CF7"/>
    <w:rsid w:val="00237057"/>
    <w:rsid w:val="0023708B"/>
    <w:rsid w:val="00237378"/>
    <w:rsid w:val="0023751E"/>
    <w:rsid w:val="00237C2E"/>
    <w:rsid w:val="00237D6F"/>
    <w:rsid w:val="00237E68"/>
    <w:rsid w:val="00237E9F"/>
    <w:rsid w:val="0024075C"/>
    <w:rsid w:val="00240AD5"/>
    <w:rsid w:val="00240D07"/>
    <w:rsid w:val="00241387"/>
    <w:rsid w:val="00241717"/>
    <w:rsid w:val="002419D4"/>
    <w:rsid w:val="002420A2"/>
    <w:rsid w:val="00242587"/>
    <w:rsid w:val="002429CD"/>
    <w:rsid w:val="00242CE2"/>
    <w:rsid w:val="00242E48"/>
    <w:rsid w:val="002436E8"/>
    <w:rsid w:val="00244C12"/>
    <w:rsid w:val="00245787"/>
    <w:rsid w:val="00245C6F"/>
    <w:rsid w:val="00245FAA"/>
    <w:rsid w:val="00245FAC"/>
    <w:rsid w:val="00246023"/>
    <w:rsid w:val="0024621B"/>
    <w:rsid w:val="00246453"/>
    <w:rsid w:val="00246674"/>
    <w:rsid w:val="00246700"/>
    <w:rsid w:val="00246AE7"/>
    <w:rsid w:val="00246DFE"/>
    <w:rsid w:val="0024792B"/>
    <w:rsid w:val="00247951"/>
    <w:rsid w:val="00247A86"/>
    <w:rsid w:val="00247DFE"/>
    <w:rsid w:val="00247FF4"/>
    <w:rsid w:val="002500F8"/>
    <w:rsid w:val="00250576"/>
    <w:rsid w:val="00250C0D"/>
    <w:rsid w:val="00250F02"/>
    <w:rsid w:val="002513FC"/>
    <w:rsid w:val="002519B7"/>
    <w:rsid w:val="00251AC5"/>
    <w:rsid w:val="00251E6D"/>
    <w:rsid w:val="00252634"/>
    <w:rsid w:val="00252720"/>
    <w:rsid w:val="002527F3"/>
    <w:rsid w:val="00252D3C"/>
    <w:rsid w:val="002531EC"/>
    <w:rsid w:val="002533BE"/>
    <w:rsid w:val="0025350D"/>
    <w:rsid w:val="0025366A"/>
    <w:rsid w:val="0025447E"/>
    <w:rsid w:val="00254F58"/>
    <w:rsid w:val="0025520C"/>
    <w:rsid w:val="002554D1"/>
    <w:rsid w:val="002563A3"/>
    <w:rsid w:val="002567CD"/>
    <w:rsid w:val="00256F9C"/>
    <w:rsid w:val="00257331"/>
    <w:rsid w:val="00257533"/>
    <w:rsid w:val="002608D6"/>
    <w:rsid w:val="00260A89"/>
    <w:rsid w:val="00262373"/>
    <w:rsid w:val="0026374D"/>
    <w:rsid w:val="002639D6"/>
    <w:rsid w:val="00263BBF"/>
    <w:rsid w:val="00263C69"/>
    <w:rsid w:val="00263EFD"/>
    <w:rsid w:val="00264415"/>
    <w:rsid w:val="00264566"/>
    <w:rsid w:val="002650E2"/>
    <w:rsid w:val="00265790"/>
    <w:rsid w:val="0026586E"/>
    <w:rsid w:val="00265CC9"/>
    <w:rsid w:val="00265D82"/>
    <w:rsid w:val="00266154"/>
    <w:rsid w:val="002667B0"/>
    <w:rsid w:val="0026730C"/>
    <w:rsid w:val="002674F3"/>
    <w:rsid w:val="00267965"/>
    <w:rsid w:val="002705DE"/>
    <w:rsid w:val="00270B26"/>
    <w:rsid w:val="00270F4E"/>
    <w:rsid w:val="0027160A"/>
    <w:rsid w:val="0027168C"/>
    <w:rsid w:val="002717E9"/>
    <w:rsid w:val="00271C54"/>
    <w:rsid w:val="00271D72"/>
    <w:rsid w:val="0027218E"/>
    <w:rsid w:val="002724E3"/>
    <w:rsid w:val="00272DCE"/>
    <w:rsid w:val="00272E68"/>
    <w:rsid w:val="002730BB"/>
    <w:rsid w:val="0027326B"/>
    <w:rsid w:val="00273382"/>
    <w:rsid w:val="00273966"/>
    <w:rsid w:val="00273DC3"/>
    <w:rsid w:val="00273DC8"/>
    <w:rsid w:val="00273DF5"/>
    <w:rsid w:val="002747BD"/>
    <w:rsid w:val="00274A4D"/>
    <w:rsid w:val="00274BE1"/>
    <w:rsid w:val="00274FEA"/>
    <w:rsid w:val="002759D3"/>
    <w:rsid w:val="00275D46"/>
    <w:rsid w:val="00275EC8"/>
    <w:rsid w:val="00276115"/>
    <w:rsid w:val="002762A2"/>
    <w:rsid w:val="00280BC8"/>
    <w:rsid w:val="00281692"/>
    <w:rsid w:val="00281C88"/>
    <w:rsid w:val="00281FA7"/>
    <w:rsid w:val="0028209B"/>
    <w:rsid w:val="0028233B"/>
    <w:rsid w:val="002826FB"/>
    <w:rsid w:val="002827FC"/>
    <w:rsid w:val="00282942"/>
    <w:rsid w:val="00282D31"/>
    <w:rsid w:val="00282F69"/>
    <w:rsid w:val="00283F2C"/>
    <w:rsid w:val="0028410F"/>
    <w:rsid w:val="002843FA"/>
    <w:rsid w:val="0028457A"/>
    <w:rsid w:val="00284966"/>
    <w:rsid w:val="00284ACD"/>
    <w:rsid w:val="0028508B"/>
    <w:rsid w:val="002850FA"/>
    <w:rsid w:val="002864B3"/>
    <w:rsid w:val="00286CCE"/>
    <w:rsid w:val="00287487"/>
    <w:rsid w:val="00287DA4"/>
    <w:rsid w:val="002905D7"/>
    <w:rsid w:val="00290657"/>
    <w:rsid w:val="00290672"/>
    <w:rsid w:val="00290798"/>
    <w:rsid w:val="002908E3"/>
    <w:rsid w:val="0029160A"/>
    <w:rsid w:val="00292011"/>
    <w:rsid w:val="002928BB"/>
    <w:rsid w:val="0029293D"/>
    <w:rsid w:val="00292B3C"/>
    <w:rsid w:val="00292B71"/>
    <w:rsid w:val="00292F65"/>
    <w:rsid w:val="00292FB2"/>
    <w:rsid w:val="00293388"/>
    <w:rsid w:val="002936B3"/>
    <w:rsid w:val="00293DEE"/>
    <w:rsid w:val="00293E99"/>
    <w:rsid w:val="00294853"/>
    <w:rsid w:val="00294B00"/>
    <w:rsid w:val="0029590C"/>
    <w:rsid w:val="002964BE"/>
    <w:rsid w:val="00296A6B"/>
    <w:rsid w:val="00296DC0"/>
    <w:rsid w:val="00296E63"/>
    <w:rsid w:val="00297330"/>
    <w:rsid w:val="00297421"/>
    <w:rsid w:val="00297941"/>
    <w:rsid w:val="00297A76"/>
    <w:rsid w:val="00297DA8"/>
    <w:rsid w:val="00297F0D"/>
    <w:rsid w:val="002A03EE"/>
    <w:rsid w:val="002A046E"/>
    <w:rsid w:val="002A0701"/>
    <w:rsid w:val="002A0767"/>
    <w:rsid w:val="002A07EC"/>
    <w:rsid w:val="002A093A"/>
    <w:rsid w:val="002A0A75"/>
    <w:rsid w:val="002A0CB5"/>
    <w:rsid w:val="002A0F50"/>
    <w:rsid w:val="002A203B"/>
    <w:rsid w:val="002A30FF"/>
    <w:rsid w:val="002A3270"/>
    <w:rsid w:val="002A3A09"/>
    <w:rsid w:val="002A3C71"/>
    <w:rsid w:val="002A3EAA"/>
    <w:rsid w:val="002A3F2B"/>
    <w:rsid w:val="002A418A"/>
    <w:rsid w:val="002A423A"/>
    <w:rsid w:val="002A4776"/>
    <w:rsid w:val="002A5117"/>
    <w:rsid w:val="002A5241"/>
    <w:rsid w:val="002A57DB"/>
    <w:rsid w:val="002A5952"/>
    <w:rsid w:val="002A5BFC"/>
    <w:rsid w:val="002A6466"/>
    <w:rsid w:val="002A6719"/>
    <w:rsid w:val="002A67AE"/>
    <w:rsid w:val="002A6B8F"/>
    <w:rsid w:val="002A6C74"/>
    <w:rsid w:val="002A70A4"/>
    <w:rsid w:val="002B0000"/>
    <w:rsid w:val="002B0185"/>
    <w:rsid w:val="002B02DD"/>
    <w:rsid w:val="002B0317"/>
    <w:rsid w:val="002B1413"/>
    <w:rsid w:val="002B1591"/>
    <w:rsid w:val="002B1958"/>
    <w:rsid w:val="002B1DCC"/>
    <w:rsid w:val="002B2335"/>
    <w:rsid w:val="002B24DD"/>
    <w:rsid w:val="002B2919"/>
    <w:rsid w:val="002B32D9"/>
    <w:rsid w:val="002B3463"/>
    <w:rsid w:val="002B348D"/>
    <w:rsid w:val="002B501E"/>
    <w:rsid w:val="002B56EF"/>
    <w:rsid w:val="002B6437"/>
    <w:rsid w:val="002B7D68"/>
    <w:rsid w:val="002C00C5"/>
    <w:rsid w:val="002C0153"/>
    <w:rsid w:val="002C0210"/>
    <w:rsid w:val="002C039E"/>
    <w:rsid w:val="002C0F4D"/>
    <w:rsid w:val="002C12D8"/>
    <w:rsid w:val="002C12E0"/>
    <w:rsid w:val="002C16C6"/>
    <w:rsid w:val="002C1C88"/>
    <w:rsid w:val="002C2826"/>
    <w:rsid w:val="002C295F"/>
    <w:rsid w:val="002C2B50"/>
    <w:rsid w:val="002C38CF"/>
    <w:rsid w:val="002C3973"/>
    <w:rsid w:val="002C40E2"/>
    <w:rsid w:val="002C422E"/>
    <w:rsid w:val="002C424F"/>
    <w:rsid w:val="002C4523"/>
    <w:rsid w:val="002C47DE"/>
    <w:rsid w:val="002C4B17"/>
    <w:rsid w:val="002C51C6"/>
    <w:rsid w:val="002C53BA"/>
    <w:rsid w:val="002C53E1"/>
    <w:rsid w:val="002C5475"/>
    <w:rsid w:val="002C5E5B"/>
    <w:rsid w:val="002C628A"/>
    <w:rsid w:val="002C65EB"/>
    <w:rsid w:val="002C6780"/>
    <w:rsid w:val="002C712E"/>
    <w:rsid w:val="002C7714"/>
    <w:rsid w:val="002C783B"/>
    <w:rsid w:val="002C788C"/>
    <w:rsid w:val="002C799D"/>
    <w:rsid w:val="002C7C79"/>
    <w:rsid w:val="002D0025"/>
    <w:rsid w:val="002D00D7"/>
    <w:rsid w:val="002D00F5"/>
    <w:rsid w:val="002D115A"/>
    <w:rsid w:val="002D13FC"/>
    <w:rsid w:val="002D1E6F"/>
    <w:rsid w:val="002D212D"/>
    <w:rsid w:val="002D2206"/>
    <w:rsid w:val="002D2A74"/>
    <w:rsid w:val="002D2AC3"/>
    <w:rsid w:val="002D3395"/>
    <w:rsid w:val="002D345A"/>
    <w:rsid w:val="002D380F"/>
    <w:rsid w:val="002D3E7C"/>
    <w:rsid w:val="002D3F6C"/>
    <w:rsid w:val="002D54A3"/>
    <w:rsid w:val="002D5CE8"/>
    <w:rsid w:val="002D6B4E"/>
    <w:rsid w:val="002D6D86"/>
    <w:rsid w:val="002D6DAD"/>
    <w:rsid w:val="002D7419"/>
    <w:rsid w:val="002D7747"/>
    <w:rsid w:val="002E03F3"/>
    <w:rsid w:val="002E0872"/>
    <w:rsid w:val="002E0ED3"/>
    <w:rsid w:val="002E0FEA"/>
    <w:rsid w:val="002E12F1"/>
    <w:rsid w:val="002E18D8"/>
    <w:rsid w:val="002E20B2"/>
    <w:rsid w:val="002E212A"/>
    <w:rsid w:val="002E219C"/>
    <w:rsid w:val="002E27F8"/>
    <w:rsid w:val="002E2849"/>
    <w:rsid w:val="002E2A2B"/>
    <w:rsid w:val="002E2D3B"/>
    <w:rsid w:val="002E2DE2"/>
    <w:rsid w:val="002E2E7D"/>
    <w:rsid w:val="002E308A"/>
    <w:rsid w:val="002E363D"/>
    <w:rsid w:val="002E377D"/>
    <w:rsid w:val="002E3B53"/>
    <w:rsid w:val="002E3C5E"/>
    <w:rsid w:val="002E3E82"/>
    <w:rsid w:val="002E474B"/>
    <w:rsid w:val="002E4B68"/>
    <w:rsid w:val="002E4F64"/>
    <w:rsid w:val="002E4FE6"/>
    <w:rsid w:val="002E534B"/>
    <w:rsid w:val="002E5531"/>
    <w:rsid w:val="002E5840"/>
    <w:rsid w:val="002E5E68"/>
    <w:rsid w:val="002E5F41"/>
    <w:rsid w:val="002E6336"/>
    <w:rsid w:val="002E68CB"/>
    <w:rsid w:val="002E69A3"/>
    <w:rsid w:val="002E7E8B"/>
    <w:rsid w:val="002F0575"/>
    <w:rsid w:val="002F059B"/>
    <w:rsid w:val="002F071A"/>
    <w:rsid w:val="002F0A87"/>
    <w:rsid w:val="002F0C75"/>
    <w:rsid w:val="002F0CB3"/>
    <w:rsid w:val="002F0EFD"/>
    <w:rsid w:val="002F10E5"/>
    <w:rsid w:val="002F14C7"/>
    <w:rsid w:val="002F18B6"/>
    <w:rsid w:val="002F1A01"/>
    <w:rsid w:val="002F28A0"/>
    <w:rsid w:val="002F3090"/>
    <w:rsid w:val="002F327B"/>
    <w:rsid w:val="002F37E6"/>
    <w:rsid w:val="002F3FD0"/>
    <w:rsid w:val="002F4438"/>
    <w:rsid w:val="002F4672"/>
    <w:rsid w:val="002F47DE"/>
    <w:rsid w:val="002F5301"/>
    <w:rsid w:val="002F584B"/>
    <w:rsid w:val="002F58D9"/>
    <w:rsid w:val="002F712D"/>
    <w:rsid w:val="002F7535"/>
    <w:rsid w:val="002F7BE5"/>
    <w:rsid w:val="002F7C3B"/>
    <w:rsid w:val="002F7D08"/>
    <w:rsid w:val="002F7EF5"/>
    <w:rsid w:val="002F7F90"/>
    <w:rsid w:val="0030046F"/>
    <w:rsid w:val="00300C07"/>
    <w:rsid w:val="00300D56"/>
    <w:rsid w:val="00301177"/>
    <w:rsid w:val="00301664"/>
    <w:rsid w:val="003018BE"/>
    <w:rsid w:val="00301B9C"/>
    <w:rsid w:val="0030287E"/>
    <w:rsid w:val="00302D01"/>
    <w:rsid w:val="0030342E"/>
    <w:rsid w:val="00303A66"/>
    <w:rsid w:val="003042ED"/>
    <w:rsid w:val="00304DFD"/>
    <w:rsid w:val="00305463"/>
    <w:rsid w:val="003058F6"/>
    <w:rsid w:val="00305A34"/>
    <w:rsid w:val="00305A6D"/>
    <w:rsid w:val="00305EBE"/>
    <w:rsid w:val="003063A3"/>
    <w:rsid w:val="003064A1"/>
    <w:rsid w:val="00306C91"/>
    <w:rsid w:val="0030729B"/>
    <w:rsid w:val="00310247"/>
    <w:rsid w:val="00310BC7"/>
    <w:rsid w:val="00311219"/>
    <w:rsid w:val="00311A4F"/>
    <w:rsid w:val="00311F19"/>
    <w:rsid w:val="003122E0"/>
    <w:rsid w:val="00312470"/>
    <w:rsid w:val="00312BCD"/>
    <w:rsid w:val="00313142"/>
    <w:rsid w:val="0031327B"/>
    <w:rsid w:val="003132B8"/>
    <w:rsid w:val="003141BE"/>
    <w:rsid w:val="003145E5"/>
    <w:rsid w:val="00314EE0"/>
    <w:rsid w:val="003150B3"/>
    <w:rsid w:val="00315671"/>
    <w:rsid w:val="00315A1A"/>
    <w:rsid w:val="00316385"/>
    <w:rsid w:val="003166B8"/>
    <w:rsid w:val="003178F4"/>
    <w:rsid w:val="00317A9B"/>
    <w:rsid w:val="003200EC"/>
    <w:rsid w:val="00320872"/>
    <w:rsid w:val="003209E9"/>
    <w:rsid w:val="003209F4"/>
    <w:rsid w:val="00321241"/>
    <w:rsid w:val="00321A33"/>
    <w:rsid w:val="00322287"/>
    <w:rsid w:val="003227AB"/>
    <w:rsid w:val="003228BC"/>
    <w:rsid w:val="00322E40"/>
    <w:rsid w:val="00322E59"/>
    <w:rsid w:val="0032324A"/>
    <w:rsid w:val="00323FC5"/>
    <w:rsid w:val="0032433D"/>
    <w:rsid w:val="003249EB"/>
    <w:rsid w:val="00324ABE"/>
    <w:rsid w:val="00325F38"/>
    <w:rsid w:val="00326223"/>
    <w:rsid w:val="003267A8"/>
    <w:rsid w:val="00326814"/>
    <w:rsid w:val="00326BF2"/>
    <w:rsid w:val="00326C1A"/>
    <w:rsid w:val="00327574"/>
    <w:rsid w:val="003276F7"/>
    <w:rsid w:val="00327A7E"/>
    <w:rsid w:val="00327C13"/>
    <w:rsid w:val="00327CF7"/>
    <w:rsid w:val="00330756"/>
    <w:rsid w:val="00330AAB"/>
    <w:rsid w:val="00331078"/>
    <w:rsid w:val="003314AF"/>
    <w:rsid w:val="0033173B"/>
    <w:rsid w:val="0033187E"/>
    <w:rsid w:val="00331D06"/>
    <w:rsid w:val="003322F6"/>
    <w:rsid w:val="003329F5"/>
    <w:rsid w:val="00332A4E"/>
    <w:rsid w:val="0033321C"/>
    <w:rsid w:val="0033347A"/>
    <w:rsid w:val="0033367F"/>
    <w:rsid w:val="00333ACA"/>
    <w:rsid w:val="00333C85"/>
    <w:rsid w:val="00333D61"/>
    <w:rsid w:val="00333E61"/>
    <w:rsid w:val="00333F1C"/>
    <w:rsid w:val="00334739"/>
    <w:rsid w:val="00335223"/>
    <w:rsid w:val="00335631"/>
    <w:rsid w:val="003364B9"/>
    <w:rsid w:val="00336600"/>
    <w:rsid w:val="00336726"/>
    <w:rsid w:val="00336D77"/>
    <w:rsid w:val="00337F6D"/>
    <w:rsid w:val="003402B4"/>
    <w:rsid w:val="00340562"/>
    <w:rsid w:val="00340B46"/>
    <w:rsid w:val="0034106D"/>
    <w:rsid w:val="00341089"/>
    <w:rsid w:val="00341228"/>
    <w:rsid w:val="003420AC"/>
    <w:rsid w:val="0034228C"/>
    <w:rsid w:val="0034239A"/>
    <w:rsid w:val="00342D26"/>
    <w:rsid w:val="003436E1"/>
    <w:rsid w:val="0034374D"/>
    <w:rsid w:val="003438EC"/>
    <w:rsid w:val="003447DA"/>
    <w:rsid w:val="00344AD6"/>
    <w:rsid w:val="00344D81"/>
    <w:rsid w:val="003450B5"/>
    <w:rsid w:val="003459F8"/>
    <w:rsid w:val="00345DD1"/>
    <w:rsid w:val="00346081"/>
    <w:rsid w:val="00346328"/>
    <w:rsid w:val="003465A8"/>
    <w:rsid w:val="0034674D"/>
    <w:rsid w:val="003478A5"/>
    <w:rsid w:val="003478F3"/>
    <w:rsid w:val="00347AFE"/>
    <w:rsid w:val="00347EA3"/>
    <w:rsid w:val="00350B36"/>
    <w:rsid w:val="00351005"/>
    <w:rsid w:val="00351144"/>
    <w:rsid w:val="00351182"/>
    <w:rsid w:val="00351432"/>
    <w:rsid w:val="00351917"/>
    <w:rsid w:val="00351CF0"/>
    <w:rsid w:val="00351D78"/>
    <w:rsid w:val="00352BAF"/>
    <w:rsid w:val="00352EE6"/>
    <w:rsid w:val="00352FA5"/>
    <w:rsid w:val="00352FCA"/>
    <w:rsid w:val="0035315B"/>
    <w:rsid w:val="00353199"/>
    <w:rsid w:val="003538A5"/>
    <w:rsid w:val="003538B8"/>
    <w:rsid w:val="0035391F"/>
    <w:rsid w:val="003544C4"/>
    <w:rsid w:val="00354C22"/>
    <w:rsid w:val="00354E5F"/>
    <w:rsid w:val="003554B8"/>
    <w:rsid w:val="00355559"/>
    <w:rsid w:val="0035566F"/>
    <w:rsid w:val="0035567C"/>
    <w:rsid w:val="0035593C"/>
    <w:rsid w:val="00355EC9"/>
    <w:rsid w:val="00355EE6"/>
    <w:rsid w:val="0035620E"/>
    <w:rsid w:val="003566E4"/>
    <w:rsid w:val="00356ABE"/>
    <w:rsid w:val="003572B4"/>
    <w:rsid w:val="00357AD5"/>
    <w:rsid w:val="00357EF5"/>
    <w:rsid w:val="00357FE6"/>
    <w:rsid w:val="00360750"/>
    <w:rsid w:val="00360F8D"/>
    <w:rsid w:val="003610F8"/>
    <w:rsid w:val="003616CC"/>
    <w:rsid w:val="0036265F"/>
    <w:rsid w:val="00362AF9"/>
    <w:rsid w:val="00362E0E"/>
    <w:rsid w:val="00363527"/>
    <w:rsid w:val="00363F78"/>
    <w:rsid w:val="00365666"/>
    <w:rsid w:val="00365D65"/>
    <w:rsid w:val="00365D6A"/>
    <w:rsid w:val="00366140"/>
    <w:rsid w:val="003664D1"/>
    <w:rsid w:val="003674E8"/>
    <w:rsid w:val="00367BF6"/>
    <w:rsid w:val="00367EBE"/>
    <w:rsid w:val="003703A5"/>
    <w:rsid w:val="003708EA"/>
    <w:rsid w:val="003716D7"/>
    <w:rsid w:val="003721D7"/>
    <w:rsid w:val="003724C7"/>
    <w:rsid w:val="0037269A"/>
    <w:rsid w:val="0037289F"/>
    <w:rsid w:val="00372C75"/>
    <w:rsid w:val="00372CF0"/>
    <w:rsid w:val="003733C2"/>
    <w:rsid w:val="00374531"/>
    <w:rsid w:val="00374FE7"/>
    <w:rsid w:val="00375414"/>
    <w:rsid w:val="00375773"/>
    <w:rsid w:val="0037589D"/>
    <w:rsid w:val="003759E3"/>
    <w:rsid w:val="00375FB5"/>
    <w:rsid w:val="0037619E"/>
    <w:rsid w:val="00376A51"/>
    <w:rsid w:val="00377107"/>
    <w:rsid w:val="003801E5"/>
    <w:rsid w:val="00380514"/>
    <w:rsid w:val="003805D3"/>
    <w:rsid w:val="0038067E"/>
    <w:rsid w:val="003806F0"/>
    <w:rsid w:val="0038091F"/>
    <w:rsid w:val="00380952"/>
    <w:rsid w:val="0038166B"/>
    <w:rsid w:val="00381A99"/>
    <w:rsid w:val="00381BC9"/>
    <w:rsid w:val="00382B89"/>
    <w:rsid w:val="00382F2B"/>
    <w:rsid w:val="003832A7"/>
    <w:rsid w:val="00383769"/>
    <w:rsid w:val="00383850"/>
    <w:rsid w:val="003838AF"/>
    <w:rsid w:val="00383DE9"/>
    <w:rsid w:val="00384790"/>
    <w:rsid w:val="00384B46"/>
    <w:rsid w:val="003855CC"/>
    <w:rsid w:val="00385A7E"/>
    <w:rsid w:val="00385C95"/>
    <w:rsid w:val="003862E6"/>
    <w:rsid w:val="003867DD"/>
    <w:rsid w:val="003870AB"/>
    <w:rsid w:val="00387106"/>
    <w:rsid w:val="0038741A"/>
    <w:rsid w:val="0038783E"/>
    <w:rsid w:val="00387C5D"/>
    <w:rsid w:val="00387EAD"/>
    <w:rsid w:val="00387F81"/>
    <w:rsid w:val="00390A95"/>
    <w:rsid w:val="00390AE7"/>
    <w:rsid w:val="00390BF8"/>
    <w:rsid w:val="00390D9E"/>
    <w:rsid w:val="00391811"/>
    <w:rsid w:val="0039187F"/>
    <w:rsid w:val="00391906"/>
    <w:rsid w:val="00391EF1"/>
    <w:rsid w:val="00392154"/>
    <w:rsid w:val="003923FB"/>
    <w:rsid w:val="00392CD0"/>
    <w:rsid w:val="0039337F"/>
    <w:rsid w:val="0039362C"/>
    <w:rsid w:val="00394452"/>
    <w:rsid w:val="00394DD0"/>
    <w:rsid w:val="00395421"/>
    <w:rsid w:val="00395C99"/>
    <w:rsid w:val="003961FC"/>
    <w:rsid w:val="003965BE"/>
    <w:rsid w:val="003968B3"/>
    <w:rsid w:val="00396B75"/>
    <w:rsid w:val="00396F46"/>
    <w:rsid w:val="003978E5"/>
    <w:rsid w:val="00397A22"/>
    <w:rsid w:val="003A03EB"/>
    <w:rsid w:val="003A0706"/>
    <w:rsid w:val="003A1118"/>
    <w:rsid w:val="003A1192"/>
    <w:rsid w:val="003A1BC9"/>
    <w:rsid w:val="003A1C39"/>
    <w:rsid w:val="003A2040"/>
    <w:rsid w:val="003A2509"/>
    <w:rsid w:val="003A2733"/>
    <w:rsid w:val="003A280B"/>
    <w:rsid w:val="003A37E1"/>
    <w:rsid w:val="003A39DC"/>
    <w:rsid w:val="003A43B1"/>
    <w:rsid w:val="003A46E3"/>
    <w:rsid w:val="003A4B75"/>
    <w:rsid w:val="003A55FC"/>
    <w:rsid w:val="003A5ADF"/>
    <w:rsid w:val="003A6150"/>
    <w:rsid w:val="003A63DE"/>
    <w:rsid w:val="003A70B7"/>
    <w:rsid w:val="003A737D"/>
    <w:rsid w:val="003B016F"/>
    <w:rsid w:val="003B0C0C"/>
    <w:rsid w:val="003B0ED0"/>
    <w:rsid w:val="003B0FC8"/>
    <w:rsid w:val="003B1024"/>
    <w:rsid w:val="003B1838"/>
    <w:rsid w:val="003B1877"/>
    <w:rsid w:val="003B1945"/>
    <w:rsid w:val="003B1AE6"/>
    <w:rsid w:val="003B1C10"/>
    <w:rsid w:val="003B1E01"/>
    <w:rsid w:val="003B2670"/>
    <w:rsid w:val="003B2A89"/>
    <w:rsid w:val="003B314A"/>
    <w:rsid w:val="003B327C"/>
    <w:rsid w:val="003B368D"/>
    <w:rsid w:val="003B40BB"/>
    <w:rsid w:val="003B431A"/>
    <w:rsid w:val="003B4463"/>
    <w:rsid w:val="003B47ED"/>
    <w:rsid w:val="003B4BCF"/>
    <w:rsid w:val="003B52F4"/>
    <w:rsid w:val="003B53D5"/>
    <w:rsid w:val="003B5538"/>
    <w:rsid w:val="003B5663"/>
    <w:rsid w:val="003B579C"/>
    <w:rsid w:val="003B616B"/>
    <w:rsid w:val="003B6196"/>
    <w:rsid w:val="003B6778"/>
    <w:rsid w:val="003B68D5"/>
    <w:rsid w:val="003B68F7"/>
    <w:rsid w:val="003B6910"/>
    <w:rsid w:val="003B6FC2"/>
    <w:rsid w:val="003B7B39"/>
    <w:rsid w:val="003B7DC3"/>
    <w:rsid w:val="003C0284"/>
    <w:rsid w:val="003C0810"/>
    <w:rsid w:val="003C1284"/>
    <w:rsid w:val="003C19B1"/>
    <w:rsid w:val="003C1ABC"/>
    <w:rsid w:val="003C1D82"/>
    <w:rsid w:val="003C2124"/>
    <w:rsid w:val="003C30CF"/>
    <w:rsid w:val="003C32A2"/>
    <w:rsid w:val="003C3748"/>
    <w:rsid w:val="003C3891"/>
    <w:rsid w:val="003C3B74"/>
    <w:rsid w:val="003C3C47"/>
    <w:rsid w:val="003C3CD8"/>
    <w:rsid w:val="003C3DEF"/>
    <w:rsid w:val="003C4C8F"/>
    <w:rsid w:val="003C5608"/>
    <w:rsid w:val="003C599B"/>
    <w:rsid w:val="003C59BC"/>
    <w:rsid w:val="003C5F40"/>
    <w:rsid w:val="003C60FB"/>
    <w:rsid w:val="003C6277"/>
    <w:rsid w:val="003C68EC"/>
    <w:rsid w:val="003C692F"/>
    <w:rsid w:val="003C7591"/>
    <w:rsid w:val="003D085D"/>
    <w:rsid w:val="003D085F"/>
    <w:rsid w:val="003D08EA"/>
    <w:rsid w:val="003D1994"/>
    <w:rsid w:val="003D1ADA"/>
    <w:rsid w:val="003D20A8"/>
    <w:rsid w:val="003D2174"/>
    <w:rsid w:val="003D2563"/>
    <w:rsid w:val="003D2614"/>
    <w:rsid w:val="003D296C"/>
    <w:rsid w:val="003D2A3A"/>
    <w:rsid w:val="003D33FA"/>
    <w:rsid w:val="003D3532"/>
    <w:rsid w:val="003D36A8"/>
    <w:rsid w:val="003D3D4A"/>
    <w:rsid w:val="003D3DD1"/>
    <w:rsid w:val="003D4003"/>
    <w:rsid w:val="003D43CF"/>
    <w:rsid w:val="003D4549"/>
    <w:rsid w:val="003D45FA"/>
    <w:rsid w:val="003D4AF6"/>
    <w:rsid w:val="003D4B35"/>
    <w:rsid w:val="003D5241"/>
    <w:rsid w:val="003D52C2"/>
    <w:rsid w:val="003D5570"/>
    <w:rsid w:val="003D5A94"/>
    <w:rsid w:val="003D5DDC"/>
    <w:rsid w:val="003D5FA7"/>
    <w:rsid w:val="003D699E"/>
    <w:rsid w:val="003D6A8F"/>
    <w:rsid w:val="003D70D2"/>
    <w:rsid w:val="003D713C"/>
    <w:rsid w:val="003D7409"/>
    <w:rsid w:val="003D7AFA"/>
    <w:rsid w:val="003D7BCC"/>
    <w:rsid w:val="003E060B"/>
    <w:rsid w:val="003E07B0"/>
    <w:rsid w:val="003E0C4D"/>
    <w:rsid w:val="003E15E0"/>
    <w:rsid w:val="003E29FD"/>
    <w:rsid w:val="003E2F77"/>
    <w:rsid w:val="003E328F"/>
    <w:rsid w:val="003E32EC"/>
    <w:rsid w:val="003E383E"/>
    <w:rsid w:val="003E3A78"/>
    <w:rsid w:val="003E3D6B"/>
    <w:rsid w:val="003E3E58"/>
    <w:rsid w:val="003E41FE"/>
    <w:rsid w:val="003E4AE4"/>
    <w:rsid w:val="003E4DEC"/>
    <w:rsid w:val="003E4EA4"/>
    <w:rsid w:val="003E5038"/>
    <w:rsid w:val="003E5055"/>
    <w:rsid w:val="003E550A"/>
    <w:rsid w:val="003E5539"/>
    <w:rsid w:val="003E5569"/>
    <w:rsid w:val="003E5C76"/>
    <w:rsid w:val="003E680F"/>
    <w:rsid w:val="003E6853"/>
    <w:rsid w:val="003E6CAF"/>
    <w:rsid w:val="003E7037"/>
    <w:rsid w:val="003E72EB"/>
    <w:rsid w:val="003E751D"/>
    <w:rsid w:val="003E7705"/>
    <w:rsid w:val="003E77E6"/>
    <w:rsid w:val="003E7F53"/>
    <w:rsid w:val="003F0A04"/>
    <w:rsid w:val="003F0AE1"/>
    <w:rsid w:val="003F0B2F"/>
    <w:rsid w:val="003F11B4"/>
    <w:rsid w:val="003F13A5"/>
    <w:rsid w:val="003F24B8"/>
    <w:rsid w:val="003F2855"/>
    <w:rsid w:val="003F29FC"/>
    <w:rsid w:val="003F2A00"/>
    <w:rsid w:val="003F2B20"/>
    <w:rsid w:val="003F459C"/>
    <w:rsid w:val="003F4913"/>
    <w:rsid w:val="003F4EE5"/>
    <w:rsid w:val="003F50B3"/>
    <w:rsid w:val="003F57AA"/>
    <w:rsid w:val="003F5909"/>
    <w:rsid w:val="003F5EF7"/>
    <w:rsid w:val="003F61C9"/>
    <w:rsid w:val="003F6613"/>
    <w:rsid w:val="003F678B"/>
    <w:rsid w:val="003F6E8F"/>
    <w:rsid w:val="003F7299"/>
    <w:rsid w:val="003F73D6"/>
    <w:rsid w:val="003F742B"/>
    <w:rsid w:val="003F7726"/>
    <w:rsid w:val="003F793B"/>
    <w:rsid w:val="003F7A10"/>
    <w:rsid w:val="003F7AAB"/>
    <w:rsid w:val="003F7C65"/>
    <w:rsid w:val="003F7ED6"/>
    <w:rsid w:val="004006DE"/>
    <w:rsid w:val="00400707"/>
    <w:rsid w:val="00400A93"/>
    <w:rsid w:val="00400C76"/>
    <w:rsid w:val="00401583"/>
    <w:rsid w:val="004019E5"/>
    <w:rsid w:val="0040220E"/>
    <w:rsid w:val="00402CE0"/>
    <w:rsid w:val="00402E26"/>
    <w:rsid w:val="004034EC"/>
    <w:rsid w:val="00403865"/>
    <w:rsid w:val="00403868"/>
    <w:rsid w:val="00403AF3"/>
    <w:rsid w:val="00403CA0"/>
    <w:rsid w:val="004044E9"/>
    <w:rsid w:val="00404B51"/>
    <w:rsid w:val="004067CF"/>
    <w:rsid w:val="004067FC"/>
    <w:rsid w:val="00406E99"/>
    <w:rsid w:val="004071E3"/>
    <w:rsid w:val="00407452"/>
    <w:rsid w:val="00407BAC"/>
    <w:rsid w:val="00407C70"/>
    <w:rsid w:val="00407EDA"/>
    <w:rsid w:val="00407EDC"/>
    <w:rsid w:val="004109E1"/>
    <w:rsid w:val="00410A82"/>
    <w:rsid w:val="00410B69"/>
    <w:rsid w:val="00410C6F"/>
    <w:rsid w:val="00411069"/>
    <w:rsid w:val="00411527"/>
    <w:rsid w:val="004119DC"/>
    <w:rsid w:val="00411FAA"/>
    <w:rsid w:val="0041207F"/>
    <w:rsid w:val="00412243"/>
    <w:rsid w:val="00412509"/>
    <w:rsid w:val="00412818"/>
    <w:rsid w:val="00412DA8"/>
    <w:rsid w:val="004131B4"/>
    <w:rsid w:val="00413496"/>
    <w:rsid w:val="0041396A"/>
    <w:rsid w:val="00413980"/>
    <w:rsid w:val="00413D35"/>
    <w:rsid w:val="004157E0"/>
    <w:rsid w:val="00415905"/>
    <w:rsid w:val="00415AB0"/>
    <w:rsid w:val="004160EC"/>
    <w:rsid w:val="00416600"/>
    <w:rsid w:val="00416699"/>
    <w:rsid w:val="00420DDC"/>
    <w:rsid w:val="00421578"/>
    <w:rsid w:val="00421FFC"/>
    <w:rsid w:val="004222C8"/>
    <w:rsid w:val="00422559"/>
    <w:rsid w:val="00422A1F"/>
    <w:rsid w:val="00422AE6"/>
    <w:rsid w:val="00423721"/>
    <w:rsid w:val="004239DC"/>
    <w:rsid w:val="00423B2D"/>
    <w:rsid w:val="00423C8C"/>
    <w:rsid w:val="00423F80"/>
    <w:rsid w:val="00424928"/>
    <w:rsid w:val="00424C51"/>
    <w:rsid w:val="00424FB1"/>
    <w:rsid w:val="00425A5B"/>
    <w:rsid w:val="00426471"/>
    <w:rsid w:val="0042663A"/>
    <w:rsid w:val="004267A7"/>
    <w:rsid w:val="00426A63"/>
    <w:rsid w:val="004304CE"/>
    <w:rsid w:val="004306A0"/>
    <w:rsid w:val="004306AD"/>
    <w:rsid w:val="004307C3"/>
    <w:rsid w:val="00430C8E"/>
    <w:rsid w:val="00430EC3"/>
    <w:rsid w:val="004310B2"/>
    <w:rsid w:val="0043137E"/>
    <w:rsid w:val="0043144D"/>
    <w:rsid w:val="00431801"/>
    <w:rsid w:val="00431B0A"/>
    <w:rsid w:val="004321CA"/>
    <w:rsid w:val="004323C9"/>
    <w:rsid w:val="00432544"/>
    <w:rsid w:val="00432CCB"/>
    <w:rsid w:val="004330FF"/>
    <w:rsid w:val="004337C9"/>
    <w:rsid w:val="00433CA0"/>
    <w:rsid w:val="00433D10"/>
    <w:rsid w:val="00434093"/>
    <w:rsid w:val="004344AD"/>
    <w:rsid w:val="00434838"/>
    <w:rsid w:val="00434E0C"/>
    <w:rsid w:val="00434E41"/>
    <w:rsid w:val="00434F76"/>
    <w:rsid w:val="0043503F"/>
    <w:rsid w:val="00436015"/>
    <w:rsid w:val="0043656D"/>
    <w:rsid w:val="004367FC"/>
    <w:rsid w:val="00436C12"/>
    <w:rsid w:val="00436D7D"/>
    <w:rsid w:val="0043734F"/>
    <w:rsid w:val="0043739A"/>
    <w:rsid w:val="00437636"/>
    <w:rsid w:val="004376AB"/>
    <w:rsid w:val="004403D4"/>
    <w:rsid w:val="00440480"/>
    <w:rsid w:val="00440868"/>
    <w:rsid w:val="00440AF6"/>
    <w:rsid w:val="00440C36"/>
    <w:rsid w:val="0044120E"/>
    <w:rsid w:val="00441C76"/>
    <w:rsid w:val="004421CB"/>
    <w:rsid w:val="00442EA5"/>
    <w:rsid w:val="004437CA"/>
    <w:rsid w:val="00443C3D"/>
    <w:rsid w:val="0044406A"/>
    <w:rsid w:val="004445B9"/>
    <w:rsid w:val="00444B62"/>
    <w:rsid w:val="00445856"/>
    <w:rsid w:val="00445C49"/>
    <w:rsid w:val="00445C61"/>
    <w:rsid w:val="004465B1"/>
    <w:rsid w:val="00446C7F"/>
    <w:rsid w:val="00446E70"/>
    <w:rsid w:val="00446F46"/>
    <w:rsid w:val="00447398"/>
    <w:rsid w:val="00447521"/>
    <w:rsid w:val="00447856"/>
    <w:rsid w:val="0045002D"/>
    <w:rsid w:val="0045010E"/>
    <w:rsid w:val="00450168"/>
    <w:rsid w:val="004504EC"/>
    <w:rsid w:val="004509BA"/>
    <w:rsid w:val="00450C71"/>
    <w:rsid w:val="00451079"/>
    <w:rsid w:val="00451738"/>
    <w:rsid w:val="00452B28"/>
    <w:rsid w:val="00452D73"/>
    <w:rsid w:val="00452D80"/>
    <w:rsid w:val="00452E5E"/>
    <w:rsid w:val="00453049"/>
    <w:rsid w:val="00453093"/>
    <w:rsid w:val="00453192"/>
    <w:rsid w:val="004538AE"/>
    <w:rsid w:val="00453B47"/>
    <w:rsid w:val="00453C89"/>
    <w:rsid w:val="00454A70"/>
    <w:rsid w:val="004557DF"/>
    <w:rsid w:val="004557F0"/>
    <w:rsid w:val="00455B01"/>
    <w:rsid w:val="00455FD8"/>
    <w:rsid w:val="00457196"/>
    <w:rsid w:val="00457603"/>
    <w:rsid w:val="004578F1"/>
    <w:rsid w:val="0045792C"/>
    <w:rsid w:val="00457CCB"/>
    <w:rsid w:val="00457DF3"/>
    <w:rsid w:val="004605C9"/>
    <w:rsid w:val="00460998"/>
    <w:rsid w:val="0046107C"/>
    <w:rsid w:val="00461954"/>
    <w:rsid w:val="004628A8"/>
    <w:rsid w:val="00462A1E"/>
    <w:rsid w:val="00462F61"/>
    <w:rsid w:val="0046347D"/>
    <w:rsid w:val="004635AA"/>
    <w:rsid w:val="004636FE"/>
    <w:rsid w:val="004638F4"/>
    <w:rsid w:val="00463A13"/>
    <w:rsid w:val="00463AD3"/>
    <w:rsid w:val="00464546"/>
    <w:rsid w:val="0046469B"/>
    <w:rsid w:val="0046485F"/>
    <w:rsid w:val="00464C56"/>
    <w:rsid w:val="00464F37"/>
    <w:rsid w:val="00465731"/>
    <w:rsid w:val="00465FA9"/>
    <w:rsid w:val="0046645F"/>
    <w:rsid w:val="0046675E"/>
    <w:rsid w:val="00466C61"/>
    <w:rsid w:val="00467112"/>
    <w:rsid w:val="0046717F"/>
    <w:rsid w:val="00467566"/>
    <w:rsid w:val="0046756C"/>
    <w:rsid w:val="00467C7D"/>
    <w:rsid w:val="00467D5F"/>
    <w:rsid w:val="00470032"/>
    <w:rsid w:val="00470070"/>
    <w:rsid w:val="004704E1"/>
    <w:rsid w:val="0047132B"/>
    <w:rsid w:val="0047166C"/>
    <w:rsid w:val="004723B7"/>
    <w:rsid w:val="004726D9"/>
    <w:rsid w:val="00473372"/>
    <w:rsid w:val="00473BCC"/>
    <w:rsid w:val="00473D06"/>
    <w:rsid w:val="0047403F"/>
    <w:rsid w:val="00474653"/>
    <w:rsid w:val="00474FBD"/>
    <w:rsid w:val="004751B8"/>
    <w:rsid w:val="0047578D"/>
    <w:rsid w:val="00475A31"/>
    <w:rsid w:val="00475AB5"/>
    <w:rsid w:val="00476D19"/>
    <w:rsid w:val="00476E3D"/>
    <w:rsid w:val="00477373"/>
    <w:rsid w:val="00477947"/>
    <w:rsid w:val="00477B92"/>
    <w:rsid w:val="0048020B"/>
    <w:rsid w:val="004804C7"/>
    <w:rsid w:val="004806F0"/>
    <w:rsid w:val="00480A1A"/>
    <w:rsid w:val="00481229"/>
    <w:rsid w:val="0048131D"/>
    <w:rsid w:val="00481722"/>
    <w:rsid w:val="00481EC7"/>
    <w:rsid w:val="00482970"/>
    <w:rsid w:val="00482990"/>
    <w:rsid w:val="00482CCF"/>
    <w:rsid w:val="00482FAE"/>
    <w:rsid w:val="004832E6"/>
    <w:rsid w:val="00483AB6"/>
    <w:rsid w:val="00483C2D"/>
    <w:rsid w:val="0048411B"/>
    <w:rsid w:val="004845E5"/>
    <w:rsid w:val="0048475A"/>
    <w:rsid w:val="00484BDC"/>
    <w:rsid w:val="00485474"/>
    <w:rsid w:val="00485737"/>
    <w:rsid w:val="0048589C"/>
    <w:rsid w:val="00486272"/>
    <w:rsid w:val="0048650B"/>
    <w:rsid w:val="0048660D"/>
    <w:rsid w:val="00486959"/>
    <w:rsid w:val="004870C1"/>
    <w:rsid w:val="004872CA"/>
    <w:rsid w:val="00487425"/>
    <w:rsid w:val="00490106"/>
    <w:rsid w:val="00490BFE"/>
    <w:rsid w:val="00490E45"/>
    <w:rsid w:val="00491995"/>
    <w:rsid w:val="00491C1F"/>
    <w:rsid w:val="00492037"/>
    <w:rsid w:val="00492322"/>
    <w:rsid w:val="00492647"/>
    <w:rsid w:val="00492A45"/>
    <w:rsid w:val="004933F8"/>
    <w:rsid w:val="004941BB"/>
    <w:rsid w:val="004948CD"/>
    <w:rsid w:val="0049565C"/>
    <w:rsid w:val="00495A33"/>
    <w:rsid w:val="00495F51"/>
    <w:rsid w:val="00495F99"/>
    <w:rsid w:val="00496151"/>
    <w:rsid w:val="00496336"/>
    <w:rsid w:val="004968F0"/>
    <w:rsid w:val="00497A50"/>
    <w:rsid w:val="00497B63"/>
    <w:rsid w:val="00497CEB"/>
    <w:rsid w:val="004A0249"/>
    <w:rsid w:val="004A0353"/>
    <w:rsid w:val="004A09A9"/>
    <w:rsid w:val="004A0CF4"/>
    <w:rsid w:val="004A0F4C"/>
    <w:rsid w:val="004A119E"/>
    <w:rsid w:val="004A16E3"/>
    <w:rsid w:val="004A1C3E"/>
    <w:rsid w:val="004A1C8A"/>
    <w:rsid w:val="004A1F12"/>
    <w:rsid w:val="004A1F82"/>
    <w:rsid w:val="004A339A"/>
    <w:rsid w:val="004A3D6D"/>
    <w:rsid w:val="004A3F77"/>
    <w:rsid w:val="004A42D5"/>
    <w:rsid w:val="004A5899"/>
    <w:rsid w:val="004A58EA"/>
    <w:rsid w:val="004A63DB"/>
    <w:rsid w:val="004A691A"/>
    <w:rsid w:val="004A729B"/>
    <w:rsid w:val="004A72C5"/>
    <w:rsid w:val="004A75C1"/>
    <w:rsid w:val="004A7A87"/>
    <w:rsid w:val="004A7EA7"/>
    <w:rsid w:val="004B07F4"/>
    <w:rsid w:val="004B0CD2"/>
    <w:rsid w:val="004B19D0"/>
    <w:rsid w:val="004B218D"/>
    <w:rsid w:val="004B2353"/>
    <w:rsid w:val="004B2535"/>
    <w:rsid w:val="004B2E81"/>
    <w:rsid w:val="004B32AF"/>
    <w:rsid w:val="004B3769"/>
    <w:rsid w:val="004B37B3"/>
    <w:rsid w:val="004B3B43"/>
    <w:rsid w:val="004B45EB"/>
    <w:rsid w:val="004B46E9"/>
    <w:rsid w:val="004B4E2A"/>
    <w:rsid w:val="004B540C"/>
    <w:rsid w:val="004B5804"/>
    <w:rsid w:val="004B78EB"/>
    <w:rsid w:val="004C01AF"/>
    <w:rsid w:val="004C02F7"/>
    <w:rsid w:val="004C0A16"/>
    <w:rsid w:val="004C0C5D"/>
    <w:rsid w:val="004C0C88"/>
    <w:rsid w:val="004C1192"/>
    <w:rsid w:val="004C1B6A"/>
    <w:rsid w:val="004C1DAC"/>
    <w:rsid w:val="004C24B5"/>
    <w:rsid w:val="004C2556"/>
    <w:rsid w:val="004C29DA"/>
    <w:rsid w:val="004C309E"/>
    <w:rsid w:val="004C31AF"/>
    <w:rsid w:val="004C3292"/>
    <w:rsid w:val="004C3378"/>
    <w:rsid w:val="004C388A"/>
    <w:rsid w:val="004C3B56"/>
    <w:rsid w:val="004C459E"/>
    <w:rsid w:val="004C45DD"/>
    <w:rsid w:val="004C4747"/>
    <w:rsid w:val="004C4963"/>
    <w:rsid w:val="004C49C4"/>
    <w:rsid w:val="004C5652"/>
    <w:rsid w:val="004C5A87"/>
    <w:rsid w:val="004C671E"/>
    <w:rsid w:val="004C6990"/>
    <w:rsid w:val="004C6C7A"/>
    <w:rsid w:val="004C6FA5"/>
    <w:rsid w:val="004C77BE"/>
    <w:rsid w:val="004C7966"/>
    <w:rsid w:val="004C7D0D"/>
    <w:rsid w:val="004D05F3"/>
    <w:rsid w:val="004D0871"/>
    <w:rsid w:val="004D0BA1"/>
    <w:rsid w:val="004D11EC"/>
    <w:rsid w:val="004D2753"/>
    <w:rsid w:val="004D2A3A"/>
    <w:rsid w:val="004D4082"/>
    <w:rsid w:val="004D40B6"/>
    <w:rsid w:val="004D427B"/>
    <w:rsid w:val="004D586B"/>
    <w:rsid w:val="004D5B07"/>
    <w:rsid w:val="004D5EEE"/>
    <w:rsid w:val="004D6547"/>
    <w:rsid w:val="004D6A5C"/>
    <w:rsid w:val="004D6C38"/>
    <w:rsid w:val="004D7AFD"/>
    <w:rsid w:val="004D7F22"/>
    <w:rsid w:val="004E07F8"/>
    <w:rsid w:val="004E0E58"/>
    <w:rsid w:val="004E1109"/>
    <w:rsid w:val="004E13C7"/>
    <w:rsid w:val="004E145B"/>
    <w:rsid w:val="004E1899"/>
    <w:rsid w:val="004E29AF"/>
    <w:rsid w:val="004E2A81"/>
    <w:rsid w:val="004E314A"/>
    <w:rsid w:val="004E4203"/>
    <w:rsid w:val="004E42A4"/>
    <w:rsid w:val="004E42C0"/>
    <w:rsid w:val="004E46DD"/>
    <w:rsid w:val="004E4B1C"/>
    <w:rsid w:val="004E4DBF"/>
    <w:rsid w:val="004E4EF6"/>
    <w:rsid w:val="004E5831"/>
    <w:rsid w:val="004E59AA"/>
    <w:rsid w:val="004E628A"/>
    <w:rsid w:val="004E62FD"/>
    <w:rsid w:val="004E67C8"/>
    <w:rsid w:val="004E6C72"/>
    <w:rsid w:val="004E7363"/>
    <w:rsid w:val="004E761C"/>
    <w:rsid w:val="004E7EAA"/>
    <w:rsid w:val="004F015A"/>
    <w:rsid w:val="004F0BCB"/>
    <w:rsid w:val="004F0D9F"/>
    <w:rsid w:val="004F0E74"/>
    <w:rsid w:val="004F26A4"/>
    <w:rsid w:val="004F299E"/>
    <w:rsid w:val="004F2B1A"/>
    <w:rsid w:val="004F429D"/>
    <w:rsid w:val="004F4FD7"/>
    <w:rsid w:val="004F52D0"/>
    <w:rsid w:val="004F5FF9"/>
    <w:rsid w:val="004F6AFC"/>
    <w:rsid w:val="004F6B9D"/>
    <w:rsid w:val="004F6E68"/>
    <w:rsid w:val="004F7CAD"/>
    <w:rsid w:val="004F7E2D"/>
    <w:rsid w:val="004F7F5B"/>
    <w:rsid w:val="004F7FE4"/>
    <w:rsid w:val="00500B0A"/>
    <w:rsid w:val="00500BFC"/>
    <w:rsid w:val="00500ED3"/>
    <w:rsid w:val="00501418"/>
    <w:rsid w:val="005015FF"/>
    <w:rsid w:val="005016CD"/>
    <w:rsid w:val="0050182C"/>
    <w:rsid w:val="00501E7C"/>
    <w:rsid w:val="005024DB"/>
    <w:rsid w:val="00503233"/>
    <w:rsid w:val="005032A6"/>
    <w:rsid w:val="00503B1F"/>
    <w:rsid w:val="00503C02"/>
    <w:rsid w:val="005046BD"/>
    <w:rsid w:val="005046D0"/>
    <w:rsid w:val="00504BB1"/>
    <w:rsid w:val="0050538D"/>
    <w:rsid w:val="00505810"/>
    <w:rsid w:val="005058EC"/>
    <w:rsid w:val="005063E3"/>
    <w:rsid w:val="00506452"/>
    <w:rsid w:val="00506544"/>
    <w:rsid w:val="0050677B"/>
    <w:rsid w:val="005068B3"/>
    <w:rsid w:val="00506C23"/>
    <w:rsid w:val="00506EDB"/>
    <w:rsid w:val="005070D2"/>
    <w:rsid w:val="005074F5"/>
    <w:rsid w:val="005102AF"/>
    <w:rsid w:val="0051030F"/>
    <w:rsid w:val="00510A28"/>
    <w:rsid w:val="00510C30"/>
    <w:rsid w:val="00510F6D"/>
    <w:rsid w:val="005113A7"/>
    <w:rsid w:val="0051160A"/>
    <w:rsid w:val="005119AF"/>
    <w:rsid w:val="00511B5B"/>
    <w:rsid w:val="00511C0E"/>
    <w:rsid w:val="00511D3A"/>
    <w:rsid w:val="00512B07"/>
    <w:rsid w:val="00512F87"/>
    <w:rsid w:val="00513170"/>
    <w:rsid w:val="00513263"/>
    <w:rsid w:val="005133E6"/>
    <w:rsid w:val="00513DF9"/>
    <w:rsid w:val="0051410E"/>
    <w:rsid w:val="00514152"/>
    <w:rsid w:val="00514407"/>
    <w:rsid w:val="00514730"/>
    <w:rsid w:val="00514C94"/>
    <w:rsid w:val="005158EF"/>
    <w:rsid w:val="00515C7B"/>
    <w:rsid w:val="0051678D"/>
    <w:rsid w:val="0051695E"/>
    <w:rsid w:val="00516B1D"/>
    <w:rsid w:val="00516D86"/>
    <w:rsid w:val="00516E8D"/>
    <w:rsid w:val="00517369"/>
    <w:rsid w:val="005179D8"/>
    <w:rsid w:val="005179F7"/>
    <w:rsid w:val="0052014C"/>
    <w:rsid w:val="0052020F"/>
    <w:rsid w:val="005206BB"/>
    <w:rsid w:val="00520847"/>
    <w:rsid w:val="00521085"/>
    <w:rsid w:val="005211C7"/>
    <w:rsid w:val="005211CB"/>
    <w:rsid w:val="00521322"/>
    <w:rsid w:val="0052138F"/>
    <w:rsid w:val="005213CE"/>
    <w:rsid w:val="00521BB9"/>
    <w:rsid w:val="00521BCF"/>
    <w:rsid w:val="0052213D"/>
    <w:rsid w:val="00522576"/>
    <w:rsid w:val="00522C39"/>
    <w:rsid w:val="005231CB"/>
    <w:rsid w:val="005237B4"/>
    <w:rsid w:val="0052406B"/>
    <w:rsid w:val="0052462D"/>
    <w:rsid w:val="00525773"/>
    <w:rsid w:val="00526385"/>
    <w:rsid w:val="005263E7"/>
    <w:rsid w:val="00526992"/>
    <w:rsid w:val="005272B9"/>
    <w:rsid w:val="0052737A"/>
    <w:rsid w:val="005274E6"/>
    <w:rsid w:val="00527AD1"/>
    <w:rsid w:val="00527F8D"/>
    <w:rsid w:val="005303A9"/>
    <w:rsid w:val="00530595"/>
    <w:rsid w:val="0053078E"/>
    <w:rsid w:val="005308D8"/>
    <w:rsid w:val="0053189F"/>
    <w:rsid w:val="00532650"/>
    <w:rsid w:val="005339A8"/>
    <w:rsid w:val="00534110"/>
    <w:rsid w:val="005343E8"/>
    <w:rsid w:val="00534767"/>
    <w:rsid w:val="0053482E"/>
    <w:rsid w:val="00535D51"/>
    <w:rsid w:val="0053611B"/>
    <w:rsid w:val="0053630D"/>
    <w:rsid w:val="0053638D"/>
    <w:rsid w:val="00536500"/>
    <w:rsid w:val="005368C4"/>
    <w:rsid w:val="00537EA3"/>
    <w:rsid w:val="005404BA"/>
    <w:rsid w:val="0054052C"/>
    <w:rsid w:val="00540E24"/>
    <w:rsid w:val="00540E92"/>
    <w:rsid w:val="005411F0"/>
    <w:rsid w:val="00541749"/>
    <w:rsid w:val="00541922"/>
    <w:rsid w:val="005429A4"/>
    <w:rsid w:val="00543010"/>
    <w:rsid w:val="005430B3"/>
    <w:rsid w:val="00543128"/>
    <w:rsid w:val="00543687"/>
    <w:rsid w:val="00543AB4"/>
    <w:rsid w:val="00543B2C"/>
    <w:rsid w:val="005445A6"/>
    <w:rsid w:val="005445FD"/>
    <w:rsid w:val="00544A61"/>
    <w:rsid w:val="005450F6"/>
    <w:rsid w:val="005452F8"/>
    <w:rsid w:val="005455E7"/>
    <w:rsid w:val="005456C9"/>
    <w:rsid w:val="00545BDE"/>
    <w:rsid w:val="00545C48"/>
    <w:rsid w:val="00546C5A"/>
    <w:rsid w:val="005477BC"/>
    <w:rsid w:val="00547D56"/>
    <w:rsid w:val="00547F79"/>
    <w:rsid w:val="00547F96"/>
    <w:rsid w:val="00550119"/>
    <w:rsid w:val="00550FC2"/>
    <w:rsid w:val="005515DD"/>
    <w:rsid w:val="00551D24"/>
    <w:rsid w:val="005520B8"/>
    <w:rsid w:val="00552778"/>
    <w:rsid w:val="00552840"/>
    <w:rsid w:val="0055293E"/>
    <w:rsid w:val="005530C8"/>
    <w:rsid w:val="0055312C"/>
    <w:rsid w:val="005535E7"/>
    <w:rsid w:val="00553B4B"/>
    <w:rsid w:val="00553FB5"/>
    <w:rsid w:val="0055416F"/>
    <w:rsid w:val="005544A2"/>
    <w:rsid w:val="0055499B"/>
    <w:rsid w:val="00554D41"/>
    <w:rsid w:val="00555815"/>
    <w:rsid w:val="00555A6C"/>
    <w:rsid w:val="00555BC7"/>
    <w:rsid w:val="00555EC9"/>
    <w:rsid w:val="00556266"/>
    <w:rsid w:val="00556590"/>
    <w:rsid w:val="00556709"/>
    <w:rsid w:val="00556DA3"/>
    <w:rsid w:val="00556DE5"/>
    <w:rsid w:val="00557200"/>
    <w:rsid w:val="00557DBF"/>
    <w:rsid w:val="005604D2"/>
    <w:rsid w:val="005607AC"/>
    <w:rsid w:val="005608FC"/>
    <w:rsid w:val="00560957"/>
    <w:rsid w:val="00560B43"/>
    <w:rsid w:val="005610BF"/>
    <w:rsid w:val="005611A9"/>
    <w:rsid w:val="00561236"/>
    <w:rsid w:val="0056152C"/>
    <w:rsid w:val="00561633"/>
    <w:rsid w:val="00561E71"/>
    <w:rsid w:val="00561ED0"/>
    <w:rsid w:val="00562BFD"/>
    <w:rsid w:val="00562E6B"/>
    <w:rsid w:val="0056346D"/>
    <w:rsid w:val="00563C76"/>
    <w:rsid w:val="00563CB4"/>
    <w:rsid w:val="00564C6A"/>
    <w:rsid w:val="00564FCA"/>
    <w:rsid w:val="0056541E"/>
    <w:rsid w:val="005655B8"/>
    <w:rsid w:val="0056579D"/>
    <w:rsid w:val="00565CC8"/>
    <w:rsid w:val="00566443"/>
    <w:rsid w:val="00566B84"/>
    <w:rsid w:val="00566CB4"/>
    <w:rsid w:val="00567336"/>
    <w:rsid w:val="00567ABC"/>
    <w:rsid w:val="00570427"/>
    <w:rsid w:val="00570857"/>
    <w:rsid w:val="00570ECD"/>
    <w:rsid w:val="00571155"/>
    <w:rsid w:val="005711B5"/>
    <w:rsid w:val="00571742"/>
    <w:rsid w:val="00571934"/>
    <w:rsid w:val="005720FB"/>
    <w:rsid w:val="005721C6"/>
    <w:rsid w:val="005723AB"/>
    <w:rsid w:val="00572567"/>
    <w:rsid w:val="0057296A"/>
    <w:rsid w:val="00572EC0"/>
    <w:rsid w:val="005734B6"/>
    <w:rsid w:val="005737C4"/>
    <w:rsid w:val="00573E79"/>
    <w:rsid w:val="005740DB"/>
    <w:rsid w:val="005748A1"/>
    <w:rsid w:val="00574C17"/>
    <w:rsid w:val="005754B7"/>
    <w:rsid w:val="0057553D"/>
    <w:rsid w:val="005755E8"/>
    <w:rsid w:val="00575AEB"/>
    <w:rsid w:val="005767E2"/>
    <w:rsid w:val="00576AF3"/>
    <w:rsid w:val="0057774B"/>
    <w:rsid w:val="0058009A"/>
    <w:rsid w:val="00580247"/>
    <w:rsid w:val="0058042A"/>
    <w:rsid w:val="00580AF6"/>
    <w:rsid w:val="00580BB6"/>
    <w:rsid w:val="00580E5B"/>
    <w:rsid w:val="0058110D"/>
    <w:rsid w:val="00581A4D"/>
    <w:rsid w:val="00581B7A"/>
    <w:rsid w:val="00582115"/>
    <w:rsid w:val="005822A3"/>
    <w:rsid w:val="00582736"/>
    <w:rsid w:val="00582772"/>
    <w:rsid w:val="00583083"/>
    <w:rsid w:val="0058335E"/>
    <w:rsid w:val="005835D4"/>
    <w:rsid w:val="00583749"/>
    <w:rsid w:val="0058423B"/>
    <w:rsid w:val="00584667"/>
    <w:rsid w:val="00584A49"/>
    <w:rsid w:val="00584F81"/>
    <w:rsid w:val="005852CA"/>
    <w:rsid w:val="00585D8D"/>
    <w:rsid w:val="00585FEA"/>
    <w:rsid w:val="00586AEB"/>
    <w:rsid w:val="005876D9"/>
    <w:rsid w:val="00587A79"/>
    <w:rsid w:val="00587DFE"/>
    <w:rsid w:val="00590087"/>
    <w:rsid w:val="00590362"/>
    <w:rsid w:val="0059053B"/>
    <w:rsid w:val="00590B8B"/>
    <w:rsid w:val="00590DE2"/>
    <w:rsid w:val="00590FF2"/>
    <w:rsid w:val="005911BF"/>
    <w:rsid w:val="005913DD"/>
    <w:rsid w:val="00591665"/>
    <w:rsid w:val="005916F5"/>
    <w:rsid w:val="005918D8"/>
    <w:rsid w:val="0059192B"/>
    <w:rsid w:val="00591DA0"/>
    <w:rsid w:val="00592595"/>
    <w:rsid w:val="005928AD"/>
    <w:rsid w:val="00592A88"/>
    <w:rsid w:val="005933BB"/>
    <w:rsid w:val="00593B32"/>
    <w:rsid w:val="00593B5F"/>
    <w:rsid w:val="00593D8B"/>
    <w:rsid w:val="005941F1"/>
    <w:rsid w:val="0059442E"/>
    <w:rsid w:val="00594813"/>
    <w:rsid w:val="00594BF1"/>
    <w:rsid w:val="00596481"/>
    <w:rsid w:val="005965B2"/>
    <w:rsid w:val="005965CB"/>
    <w:rsid w:val="00596867"/>
    <w:rsid w:val="005968DA"/>
    <w:rsid w:val="00597024"/>
    <w:rsid w:val="005978F3"/>
    <w:rsid w:val="00597FA0"/>
    <w:rsid w:val="005A0345"/>
    <w:rsid w:val="005A0C62"/>
    <w:rsid w:val="005A10ED"/>
    <w:rsid w:val="005A14BE"/>
    <w:rsid w:val="005A174A"/>
    <w:rsid w:val="005A1E6F"/>
    <w:rsid w:val="005A2BBB"/>
    <w:rsid w:val="005A302C"/>
    <w:rsid w:val="005A312B"/>
    <w:rsid w:val="005A3532"/>
    <w:rsid w:val="005A360F"/>
    <w:rsid w:val="005A4172"/>
    <w:rsid w:val="005A4263"/>
    <w:rsid w:val="005A42B9"/>
    <w:rsid w:val="005A4326"/>
    <w:rsid w:val="005A4F44"/>
    <w:rsid w:val="005A5091"/>
    <w:rsid w:val="005A50D6"/>
    <w:rsid w:val="005A5663"/>
    <w:rsid w:val="005A614C"/>
    <w:rsid w:val="005A6ACC"/>
    <w:rsid w:val="005A6C0D"/>
    <w:rsid w:val="005A77B1"/>
    <w:rsid w:val="005A7AB4"/>
    <w:rsid w:val="005A7EDB"/>
    <w:rsid w:val="005B0890"/>
    <w:rsid w:val="005B0BE3"/>
    <w:rsid w:val="005B0CB9"/>
    <w:rsid w:val="005B0F13"/>
    <w:rsid w:val="005B130E"/>
    <w:rsid w:val="005B13CF"/>
    <w:rsid w:val="005B150B"/>
    <w:rsid w:val="005B1DE4"/>
    <w:rsid w:val="005B23CE"/>
    <w:rsid w:val="005B262C"/>
    <w:rsid w:val="005B28A8"/>
    <w:rsid w:val="005B3657"/>
    <w:rsid w:val="005B3D43"/>
    <w:rsid w:val="005B3E55"/>
    <w:rsid w:val="005B3FF4"/>
    <w:rsid w:val="005B4294"/>
    <w:rsid w:val="005B4EF9"/>
    <w:rsid w:val="005B538D"/>
    <w:rsid w:val="005B5949"/>
    <w:rsid w:val="005B63B6"/>
    <w:rsid w:val="005B6515"/>
    <w:rsid w:val="005B6697"/>
    <w:rsid w:val="005B6B4B"/>
    <w:rsid w:val="005B73D1"/>
    <w:rsid w:val="005B7572"/>
    <w:rsid w:val="005B7695"/>
    <w:rsid w:val="005B7732"/>
    <w:rsid w:val="005B78D7"/>
    <w:rsid w:val="005B7989"/>
    <w:rsid w:val="005B7AD7"/>
    <w:rsid w:val="005B7C75"/>
    <w:rsid w:val="005C099E"/>
    <w:rsid w:val="005C1404"/>
    <w:rsid w:val="005C2122"/>
    <w:rsid w:val="005C2D3E"/>
    <w:rsid w:val="005C2F48"/>
    <w:rsid w:val="005C3F4A"/>
    <w:rsid w:val="005C432A"/>
    <w:rsid w:val="005C43DE"/>
    <w:rsid w:val="005C48AE"/>
    <w:rsid w:val="005C4CFD"/>
    <w:rsid w:val="005C4D9F"/>
    <w:rsid w:val="005C4DA8"/>
    <w:rsid w:val="005C502D"/>
    <w:rsid w:val="005C5294"/>
    <w:rsid w:val="005C5310"/>
    <w:rsid w:val="005C59B8"/>
    <w:rsid w:val="005C5DF3"/>
    <w:rsid w:val="005C6380"/>
    <w:rsid w:val="005C6508"/>
    <w:rsid w:val="005C6F26"/>
    <w:rsid w:val="005C6FBC"/>
    <w:rsid w:val="005D0802"/>
    <w:rsid w:val="005D0A46"/>
    <w:rsid w:val="005D0E03"/>
    <w:rsid w:val="005D0F18"/>
    <w:rsid w:val="005D199D"/>
    <w:rsid w:val="005D2060"/>
    <w:rsid w:val="005D2335"/>
    <w:rsid w:val="005D2972"/>
    <w:rsid w:val="005D3036"/>
    <w:rsid w:val="005D30BF"/>
    <w:rsid w:val="005D30DC"/>
    <w:rsid w:val="005D31B8"/>
    <w:rsid w:val="005D3975"/>
    <w:rsid w:val="005D3C85"/>
    <w:rsid w:val="005D3D20"/>
    <w:rsid w:val="005D431A"/>
    <w:rsid w:val="005D4638"/>
    <w:rsid w:val="005D4B2B"/>
    <w:rsid w:val="005D5230"/>
    <w:rsid w:val="005D54A5"/>
    <w:rsid w:val="005D55FB"/>
    <w:rsid w:val="005D59A6"/>
    <w:rsid w:val="005D5B40"/>
    <w:rsid w:val="005D5BFF"/>
    <w:rsid w:val="005D6629"/>
    <w:rsid w:val="005D686E"/>
    <w:rsid w:val="005D6AAE"/>
    <w:rsid w:val="005D6D8A"/>
    <w:rsid w:val="005D70FB"/>
    <w:rsid w:val="005D7AC1"/>
    <w:rsid w:val="005D7D4A"/>
    <w:rsid w:val="005D7E12"/>
    <w:rsid w:val="005E049E"/>
    <w:rsid w:val="005E05B4"/>
    <w:rsid w:val="005E0EC5"/>
    <w:rsid w:val="005E0FD3"/>
    <w:rsid w:val="005E1485"/>
    <w:rsid w:val="005E22D0"/>
    <w:rsid w:val="005E2779"/>
    <w:rsid w:val="005E29ED"/>
    <w:rsid w:val="005E2DA0"/>
    <w:rsid w:val="005E3460"/>
    <w:rsid w:val="005E3F25"/>
    <w:rsid w:val="005E3F7E"/>
    <w:rsid w:val="005E4B1D"/>
    <w:rsid w:val="005E515F"/>
    <w:rsid w:val="005E5C76"/>
    <w:rsid w:val="005E5E72"/>
    <w:rsid w:val="005E6302"/>
    <w:rsid w:val="005E63DF"/>
    <w:rsid w:val="005E6692"/>
    <w:rsid w:val="005E66D5"/>
    <w:rsid w:val="005E6824"/>
    <w:rsid w:val="005E7219"/>
    <w:rsid w:val="005E742E"/>
    <w:rsid w:val="005E7886"/>
    <w:rsid w:val="005E7AB5"/>
    <w:rsid w:val="005E7C2E"/>
    <w:rsid w:val="005E7E92"/>
    <w:rsid w:val="005E7EDE"/>
    <w:rsid w:val="005F0780"/>
    <w:rsid w:val="005F08F0"/>
    <w:rsid w:val="005F182D"/>
    <w:rsid w:val="005F1978"/>
    <w:rsid w:val="005F20A3"/>
    <w:rsid w:val="005F20E1"/>
    <w:rsid w:val="005F2170"/>
    <w:rsid w:val="005F268B"/>
    <w:rsid w:val="005F2A8D"/>
    <w:rsid w:val="005F2D26"/>
    <w:rsid w:val="005F39A8"/>
    <w:rsid w:val="005F4086"/>
    <w:rsid w:val="005F42C8"/>
    <w:rsid w:val="005F4D20"/>
    <w:rsid w:val="005F5179"/>
    <w:rsid w:val="005F6179"/>
    <w:rsid w:val="005F618D"/>
    <w:rsid w:val="005F62F0"/>
    <w:rsid w:val="005F652C"/>
    <w:rsid w:val="005F663A"/>
    <w:rsid w:val="005F6E8C"/>
    <w:rsid w:val="005F7405"/>
    <w:rsid w:val="005F742B"/>
    <w:rsid w:val="005F7685"/>
    <w:rsid w:val="005F7C91"/>
    <w:rsid w:val="00600743"/>
    <w:rsid w:val="00600A49"/>
    <w:rsid w:val="00600AE1"/>
    <w:rsid w:val="00601360"/>
    <w:rsid w:val="0060160D"/>
    <w:rsid w:val="00601725"/>
    <w:rsid w:val="00601BB1"/>
    <w:rsid w:val="0060219A"/>
    <w:rsid w:val="00602591"/>
    <w:rsid w:val="006027E0"/>
    <w:rsid w:val="00602CAC"/>
    <w:rsid w:val="00603117"/>
    <w:rsid w:val="006035F8"/>
    <w:rsid w:val="0060392B"/>
    <w:rsid w:val="00603E28"/>
    <w:rsid w:val="0060412B"/>
    <w:rsid w:val="00604857"/>
    <w:rsid w:val="006048C5"/>
    <w:rsid w:val="006048E3"/>
    <w:rsid w:val="00605087"/>
    <w:rsid w:val="00605146"/>
    <w:rsid w:val="006058B5"/>
    <w:rsid w:val="0060624F"/>
    <w:rsid w:val="00606369"/>
    <w:rsid w:val="006065B2"/>
    <w:rsid w:val="006068F3"/>
    <w:rsid w:val="006069F4"/>
    <w:rsid w:val="006070C1"/>
    <w:rsid w:val="00607C17"/>
    <w:rsid w:val="00607D7B"/>
    <w:rsid w:val="006103E3"/>
    <w:rsid w:val="0061089F"/>
    <w:rsid w:val="00610B80"/>
    <w:rsid w:val="006117CE"/>
    <w:rsid w:val="006117F6"/>
    <w:rsid w:val="006119C3"/>
    <w:rsid w:val="006120B5"/>
    <w:rsid w:val="00612B73"/>
    <w:rsid w:val="00612DE5"/>
    <w:rsid w:val="00612E6E"/>
    <w:rsid w:val="00613972"/>
    <w:rsid w:val="00614021"/>
    <w:rsid w:val="00614440"/>
    <w:rsid w:val="0061468A"/>
    <w:rsid w:val="006147CD"/>
    <w:rsid w:val="006149B6"/>
    <w:rsid w:val="006149DD"/>
    <w:rsid w:val="00614BE4"/>
    <w:rsid w:val="00614C74"/>
    <w:rsid w:val="00615394"/>
    <w:rsid w:val="0061575F"/>
    <w:rsid w:val="006159E8"/>
    <w:rsid w:val="00615A4C"/>
    <w:rsid w:val="0061635E"/>
    <w:rsid w:val="006165E0"/>
    <w:rsid w:val="006167B0"/>
    <w:rsid w:val="00616B1D"/>
    <w:rsid w:val="00616CAD"/>
    <w:rsid w:val="0061763A"/>
    <w:rsid w:val="00617777"/>
    <w:rsid w:val="00617BCD"/>
    <w:rsid w:val="00617F10"/>
    <w:rsid w:val="00621BC4"/>
    <w:rsid w:val="0062321D"/>
    <w:rsid w:val="006232BC"/>
    <w:rsid w:val="00623932"/>
    <w:rsid w:val="00624254"/>
    <w:rsid w:val="0062447A"/>
    <w:rsid w:val="006251C0"/>
    <w:rsid w:val="006257AC"/>
    <w:rsid w:val="00625818"/>
    <w:rsid w:val="00625944"/>
    <w:rsid w:val="00625EF7"/>
    <w:rsid w:val="00626395"/>
    <w:rsid w:val="00626AF5"/>
    <w:rsid w:val="00626C7B"/>
    <w:rsid w:val="00626D05"/>
    <w:rsid w:val="00626D5F"/>
    <w:rsid w:val="00626FCC"/>
    <w:rsid w:val="00627195"/>
    <w:rsid w:val="00627260"/>
    <w:rsid w:val="006273F7"/>
    <w:rsid w:val="006277A4"/>
    <w:rsid w:val="00627ADE"/>
    <w:rsid w:val="006306E6"/>
    <w:rsid w:val="006308C5"/>
    <w:rsid w:val="00631765"/>
    <w:rsid w:val="00631CB3"/>
    <w:rsid w:val="00631E41"/>
    <w:rsid w:val="006326E9"/>
    <w:rsid w:val="00633178"/>
    <w:rsid w:val="006331C9"/>
    <w:rsid w:val="00633260"/>
    <w:rsid w:val="006334B9"/>
    <w:rsid w:val="00633E6A"/>
    <w:rsid w:val="00634881"/>
    <w:rsid w:val="00634DAF"/>
    <w:rsid w:val="00635FE6"/>
    <w:rsid w:val="0063632D"/>
    <w:rsid w:val="006364B8"/>
    <w:rsid w:val="006365A7"/>
    <w:rsid w:val="006367CD"/>
    <w:rsid w:val="0063732D"/>
    <w:rsid w:val="006377E3"/>
    <w:rsid w:val="00637F74"/>
    <w:rsid w:val="00640128"/>
    <w:rsid w:val="0064047A"/>
    <w:rsid w:val="00640DFB"/>
    <w:rsid w:val="00640F7A"/>
    <w:rsid w:val="00641896"/>
    <w:rsid w:val="00641EEF"/>
    <w:rsid w:val="00641FA6"/>
    <w:rsid w:val="0064207B"/>
    <w:rsid w:val="00642B40"/>
    <w:rsid w:val="00642B52"/>
    <w:rsid w:val="00643556"/>
    <w:rsid w:val="00643A91"/>
    <w:rsid w:val="00643AF1"/>
    <w:rsid w:val="00643C4E"/>
    <w:rsid w:val="00644207"/>
    <w:rsid w:val="00645822"/>
    <w:rsid w:val="00645D37"/>
    <w:rsid w:val="00646FA0"/>
    <w:rsid w:val="0064740D"/>
    <w:rsid w:val="00647F46"/>
    <w:rsid w:val="00650202"/>
    <w:rsid w:val="0065106E"/>
    <w:rsid w:val="00651E7E"/>
    <w:rsid w:val="00652069"/>
    <w:rsid w:val="00652509"/>
    <w:rsid w:val="006534EE"/>
    <w:rsid w:val="00653833"/>
    <w:rsid w:val="00653F8E"/>
    <w:rsid w:val="00654308"/>
    <w:rsid w:val="006545DE"/>
    <w:rsid w:val="00654E2F"/>
    <w:rsid w:val="006567FD"/>
    <w:rsid w:val="0065687B"/>
    <w:rsid w:val="00656BB9"/>
    <w:rsid w:val="00656FD1"/>
    <w:rsid w:val="00657032"/>
    <w:rsid w:val="00657288"/>
    <w:rsid w:val="00657A29"/>
    <w:rsid w:val="006600A8"/>
    <w:rsid w:val="006600D1"/>
    <w:rsid w:val="006602D6"/>
    <w:rsid w:val="006602E0"/>
    <w:rsid w:val="00660980"/>
    <w:rsid w:val="00661375"/>
    <w:rsid w:val="006615B2"/>
    <w:rsid w:val="00661EFD"/>
    <w:rsid w:val="00661FA3"/>
    <w:rsid w:val="006629F8"/>
    <w:rsid w:val="00662D9E"/>
    <w:rsid w:val="006635BA"/>
    <w:rsid w:val="006637F8"/>
    <w:rsid w:val="00663912"/>
    <w:rsid w:val="00663D06"/>
    <w:rsid w:val="006640BA"/>
    <w:rsid w:val="006642CD"/>
    <w:rsid w:val="006643B5"/>
    <w:rsid w:val="0066440E"/>
    <w:rsid w:val="006644EC"/>
    <w:rsid w:val="00664C34"/>
    <w:rsid w:val="00666CA6"/>
    <w:rsid w:val="0066751E"/>
    <w:rsid w:val="00667823"/>
    <w:rsid w:val="0066794D"/>
    <w:rsid w:val="006679B3"/>
    <w:rsid w:val="0067097E"/>
    <w:rsid w:val="00670A29"/>
    <w:rsid w:val="00670BA4"/>
    <w:rsid w:val="0067107C"/>
    <w:rsid w:val="0067144F"/>
    <w:rsid w:val="00671995"/>
    <w:rsid w:val="00671DE1"/>
    <w:rsid w:val="00672AB1"/>
    <w:rsid w:val="00672AC1"/>
    <w:rsid w:val="00672B6E"/>
    <w:rsid w:val="00672DA7"/>
    <w:rsid w:val="00672DD7"/>
    <w:rsid w:val="00672F91"/>
    <w:rsid w:val="00673204"/>
    <w:rsid w:val="00673782"/>
    <w:rsid w:val="006742F3"/>
    <w:rsid w:val="00674AB8"/>
    <w:rsid w:val="0067608D"/>
    <w:rsid w:val="00676114"/>
    <w:rsid w:val="00676639"/>
    <w:rsid w:val="0067686C"/>
    <w:rsid w:val="006769B3"/>
    <w:rsid w:val="00676CFA"/>
    <w:rsid w:val="00677103"/>
    <w:rsid w:val="006774DF"/>
    <w:rsid w:val="00677A25"/>
    <w:rsid w:val="00677B94"/>
    <w:rsid w:val="00677CFD"/>
    <w:rsid w:val="00677E65"/>
    <w:rsid w:val="00680C63"/>
    <w:rsid w:val="00680F2F"/>
    <w:rsid w:val="00681125"/>
    <w:rsid w:val="006812E2"/>
    <w:rsid w:val="00681B83"/>
    <w:rsid w:val="006820D4"/>
    <w:rsid w:val="00682747"/>
    <w:rsid w:val="00682A9D"/>
    <w:rsid w:val="00683088"/>
    <w:rsid w:val="00683723"/>
    <w:rsid w:val="00683F90"/>
    <w:rsid w:val="00683FC3"/>
    <w:rsid w:val="0068417F"/>
    <w:rsid w:val="00684208"/>
    <w:rsid w:val="00684333"/>
    <w:rsid w:val="006846E0"/>
    <w:rsid w:val="00684B1C"/>
    <w:rsid w:val="00684EE0"/>
    <w:rsid w:val="00685DF3"/>
    <w:rsid w:val="00685EBE"/>
    <w:rsid w:val="00686347"/>
    <w:rsid w:val="006864A9"/>
    <w:rsid w:val="006867F9"/>
    <w:rsid w:val="00686C2E"/>
    <w:rsid w:val="006875CF"/>
    <w:rsid w:val="00687F25"/>
    <w:rsid w:val="0069089C"/>
    <w:rsid w:val="00690943"/>
    <w:rsid w:val="00690F5B"/>
    <w:rsid w:val="006914AC"/>
    <w:rsid w:val="00693718"/>
    <w:rsid w:val="00693AEF"/>
    <w:rsid w:val="00693D9B"/>
    <w:rsid w:val="006945FA"/>
    <w:rsid w:val="00694638"/>
    <w:rsid w:val="0069493A"/>
    <w:rsid w:val="006956BF"/>
    <w:rsid w:val="0069587A"/>
    <w:rsid w:val="006961A5"/>
    <w:rsid w:val="00696385"/>
    <w:rsid w:val="00696E08"/>
    <w:rsid w:val="00697995"/>
    <w:rsid w:val="006A021A"/>
    <w:rsid w:val="006A068D"/>
    <w:rsid w:val="006A0C06"/>
    <w:rsid w:val="006A0E07"/>
    <w:rsid w:val="006A1425"/>
    <w:rsid w:val="006A1434"/>
    <w:rsid w:val="006A1579"/>
    <w:rsid w:val="006A180E"/>
    <w:rsid w:val="006A1C24"/>
    <w:rsid w:val="006A1D90"/>
    <w:rsid w:val="006A1EB5"/>
    <w:rsid w:val="006A2CD6"/>
    <w:rsid w:val="006A2DA3"/>
    <w:rsid w:val="006A3066"/>
    <w:rsid w:val="006A332E"/>
    <w:rsid w:val="006A39ED"/>
    <w:rsid w:val="006A4464"/>
    <w:rsid w:val="006A446F"/>
    <w:rsid w:val="006A4920"/>
    <w:rsid w:val="006A4E13"/>
    <w:rsid w:val="006A4E45"/>
    <w:rsid w:val="006A60FA"/>
    <w:rsid w:val="006A61D7"/>
    <w:rsid w:val="006A62C3"/>
    <w:rsid w:val="006A64BF"/>
    <w:rsid w:val="006A6534"/>
    <w:rsid w:val="006A65C1"/>
    <w:rsid w:val="006A7DCF"/>
    <w:rsid w:val="006B0008"/>
    <w:rsid w:val="006B0353"/>
    <w:rsid w:val="006B0B38"/>
    <w:rsid w:val="006B0D5B"/>
    <w:rsid w:val="006B1126"/>
    <w:rsid w:val="006B1185"/>
    <w:rsid w:val="006B143C"/>
    <w:rsid w:val="006B221B"/>
    <w:rsid w:val="006B25FD"/>
    <w:rsid w:val="006B29B2"/>
    <w:rsid w:val="006B2C9F"/>
    <w:rsid w:val="006B38D3"/>
    <w:rsid w:val="006B3F1B"/>
    <w:rsid w:val="006B4031"/>
    <w:rsid w:val="006B409D"/>
    <w:rsid w:val="006B41C8"/>
    <w:rsid w:val="006B44A3"/>
    <w:rsid w:val="006B46C8"/>
    <w:rsid w:val="006B4F3D"/>
    <w:rsid w:val="006B5061"/>
    <w:rsid w:val="006B5A01"/>
    <w:rsid w:val="006B69BF"/>
    <w:rsid w:val="006B6D34"/>
    <w:rsid w:val="006B7AA1"/>
    <w:rsid w:val="006B7BBF"/>
    <w:rsid w:val="006C01E6"/>
    <w:rsid w:val="006C0416"/>
    <w:rsid w:val="006C13A1"/>
    <w:rsid w:val="006C1826"/>
    <w:rsid w:val="006C1932"/>
    <w:rsid w:val="006C1C77"/>
    <w:rsid w:val="006C222F"/>
    <w:rsid w:val="006C29B0"/>
    <w:rsid w:val="006C2A41"/>
    <w:rsid w:val="006C365D"/>
    <w:rsid w:val="006C3B4E"/>
    <w:rsid w:val="006C3CB8"/>
    <w:rsid w:val="006C3DD9"/>
    <w:rsid w:val="006C3EC4"/>
    <w:rsid w:val="006C433C"/>
    <w:rsid w:val="006C4B66"/>
    <w:rsid w:val="006C4D0B"/>
    <w:rsid w:val="006C57E8"/>
    <w:rsid w:val="006C5A9D"/>
    <w:rsid w:val="006C5E1D"/>
    <w:rsid w:val="006C5EFE"/>
    <w:rsid w:val="006C6164"/>
    <w:rsid w:val="006C6C0B"/>
    <w:rsid w:val="006C6F2F"/>
    <w:rsid w:val="006C7047"/>
    <w:rsid w:val="006C7C80"/>
    <w:rsid w:val="006C7FCA"/>
    <w:rsid w:val="006D0775"/>
    <w:rsid w:val="006D0FFE"/>
    <w:rsid w:val="006D14E4"/>
    <w:rsid w:val="006D1708"/>
    <w:rsid w:val="006D1B29"/>
    <w:rsid w:val="006D2361"/>
    <w:rsid w:val="006D268E"/>
    <w:rsid w:val="006D29BF"/>
    <w:rsid w:val="006D3B44"/>
    <w:rsid w:val="006D4279"/>
    <w:rsid w:val="006D4724"/>
    <w:rsid w:val="006D48E5"/>
    <w:rsid w:val="006D5248"/>
    <w:rsid w:val="006D53AB"/>
    <w:rsid w:val="006D5D28"/>
    <w:rsid w:val="006D6028"/>
    <w:rsid w:val="006D6315"/>
    <w:rsid w:val="006D6B1F"/>
    <w:rsid w:val="006D6E41"/>
    <w:rsid w:val="006D72E8"/>
    <w:rsid w:val="006D75F2"/>
    <w:rsid w:val="006D79B6"/>
    <w:rsid w:val="006D7C77"/>
    <w:rsid w:val="006D7D7E"/>
    <w:rsid w:val="006D7DF1"/>
    <w:rsid w:val="006E0159"/>
    <w:rsid w:val="006E03A4"/>
    <w:rsid w:val="006E04EB"/>
    <w:rsid w:val="006E06D9"/>
    <w:rsid w:val="006E0FF4"/>
    <w:rsid w:val="006E179B"/>
    <w:rsid w:val="006E197E"/>
    <w:rsid w:val="006E1EFB"/>
    <w:rsid w:val="006E212E"/>
    <w:rsid w:val="006E28AD"/>
    <w:rsid w:val="006E2A60"/>
    <w:rsid w:val="006E30CA"/>
    <w:rsid w:val="006E3576"/>
    <w:rsid w:val="006E3E53"/>
    <w:rsid w:val="006E3EDD"/>
    <w:rsid w:val="006E445B"/>
    <w:rsid w:val="006E44AF"/>
    <w:rsid w:val="006E4877"/>
    <w:rsid w:val="006E4F33"/>
    <w:rsid w:val="006E52BA"/>
    <w:rsid w:val="006E56A3"/>
    <w:rsid w:val="006E598D"/>
    <w:rsid w:val="006E6062"/>
    <w:rsid w:val="006E6BA0"/>
    <w:rsid w:val="006E75C5"/>
    <w:rsid w:val="006E77C0"/>
    <w:rsid w:val="006E7872"/>
    <w:rsid w:val="006E7AAD"/>
    <w:rsid w:val="006F00F9"/>
    <w:rsid w:val="006F06A5"/>
    <w:rsid w:val="006F0C62"/>
    <w:rsid w:val="006F0E33"/>
    <w:rsid w:val="006F0E4D"/>
    <w:rsid w:val="006F11F8"/>
    <w:rsid w:val="006F1462"/>
    <w:rsid w:val="006F150E"/>
    <w:rsid w:val="006F1F46"/>
    <w:rsid w:val="006F2B37"/>
    <w:rsid w:val="006F3116"/>
    <w:rsid w:val="006F47BA"/>
    <w:rsid w:val="006F49AE"/>
    <w:rsid w:val="006F5484"/>
    <w:rsid w:val="006F58CB"/>
    <w:rsid w:val="006F5901"/>
    <w:rsid w:val="006F5A57"/>
    <w:rsid w:val="006F5ED5"/>
    <w:rsid w:val="006F5FC0"/>
    <w:rsid w:val="006F716F"/>
    <w:rsid w:val="006F7377"/>
    <w:rsid w:val="006F7478"/>
    <w:rsid w:val="006F7A7D"/>
    <w:rsid w:val="006F7F28"/>
    <w:rsid w:val="00700306"/>
    <w:rsid w:val="0070033D"/>
    <w:rsid w:val="007008F8"/>
    <w:rsid w:val="0070090B"/>
    <w:rsid w:val="00700A57"/>
    <w:rsid w:val="00700BCA"/>
    <w:rsid w:val="00700D1E"/>
    <w:rsid w:val="0070120A"/>
    <w:rsid w:val="007016A2"/>
    <w:rsid w:val="00702750"/>
    <w:rsid w:val="00702ADE"/>
    <w:rsid w:val="00702D31"/>
    <w:rsid w:val="007032A2"/>
    <w:rsid w:val="007032BE"/>
    <w:rsid w:val="00703E73"/>
    <w:rsid w:val="00703F2A"/>
    <w:rsid w:val="00704DA9"/>
    <w:rsid w:val="00705B00"/>
    <w:rsid w:val="00705B24"/>
    <w:rsid w:val="00705DC5"/>
    <w:rsid w:val="00706450"/>
    <w:rsid w:val="00706514"/>
    <w:rsid w:val="00706533"/>
    <w:rsid w:val="00706989"/>
    <w:rsid w:val="007069D1"/>
    <w:rsid w:val="00706FE9"/>
    <w:rsid w:val="00707986"/>
    <w:rsid w:val="0071008B"/>
    <w:rsid w:val="00710A4A"/>
    <w:rsid w:val="00710EC8"/>
    <w:rsid w:val="0071126C"/>
    <w:rsid w:val="0071158C"/>
    <w:rsid w:val="0071224F"/>
    <w:rsid w:val="007123EF"/>
    <w:rsid w:val="007125E4"/>
    <w:rsid w:val="00712A0C"/>
    <w:rsid w:val="00712A62"/>
    <w:rsid w:val="007130EC"/>
    <w:rsid w:val="00713464"/>
    <w:rsid w:val="007136B6"/>
    <w:rsid w:val="00713EA6"/>
    <w:rsid w:val="0071477A"/>
    <w:rsid w:val="00714A65"/>
    <w:rsid w:val="00714A8E"/>
    <w:rsid w:val="00714D79"/>
    <w:rsid w:val="00714F83"/>
    <w:rsid w:val="00715564"/>
    <w:rsid w:val="0071571D"/>
    <w:rsid w:val="007157A6"/>
    <w:rsid w:val="007157C1"/>
    <w:rsid w:val="007159F4"/>
    <w:rsid w:val="00715D7B"/>
    <w:rsid w:val="00716711"/>
    <w:rsid w:val="0071678E"/>
    <w:rsid w:val="00717127"/>
    <w:rsid w:val="00717480"/>
    <w:rsid w:val="0071764E"/>
    <w:rsid w:val="007178E0"/>
    <w:rsid w:val="0072028C"/>
    <w:rsid w:val="00720565"/>
    <w:rsid w:val="00720732"/>
    <w:rsid w:val="007207ED"/>
    <w:rsid w:val="00720D3E"/>
    <w:rsid w:val="007210D1"/>
    <w:rsid w:val="00721267"/>
    <w:rsid w:val="00721ABD"/>
    <w:rsid w:val="00722A7D"/>
    <w:rsid w:val="00723566"/>
    <w:rsid w:val="0072387D"/>
    <w:rsid w:val="007239E6"/>
    <w:rsid w:val="00723AD5"/>
    <w:rsid w:val="00724D17"/>
    <w:rsid w:val="00725C09"/>
    <w:rsid w:val="00725D94"/>
    <w:rsid w:val="00725EBB"/>
    <w:rsid w:val="007265C6"/>
    <w:rsid w:val="00726E4D"/>
    <w:rsid w:val="0072781D"/>
    <w:rsid w:val="00727884"/>
    <w:rsid w:val="007279E7"/>
    <w:rsid w:val="00727D08"/>
    <w:rsid w:val="00730156"/>
    <w:rsid w:val="007301EA"/>
    <w:rsid w:val="007301F9"/>
    <w:rsid w:val="007302EB"/>
    <w:rsid w:val="00730B17"/>
    <w:rsid w:val="0073187D"/>
    <w:rsid w:val="007318A2"/>
    <w:rsid w:val="00731EBB"/>
    <w:rsid w:val="0073206D"/>
    <w:rsid w:val="00732CE6"/>
    <w:rsid w:val="0073316A"/>
    <w:rsid w:val="007338D0"/>
    <w:rsid w:val="00733AE2"/>
    <w:rsid w:val="007344E6"/>
    <w:rsid w:val="007345E8"/>
    <w:rsid w:val="00734687"/>
    <w:rsid w:val="007346A7"/>
    <w:rsid w:val="00734CF9"/>
    <w:rsid w:val="00734F08"/>
    <w:rsid w:val="007352C6"/>
    <w:rsid w:val="007352EF"/>
    <w:rsid w:val="0073533B"/>
    <w:rsid w:val="00735461"/>
    <w:rsid w:val="007358AB"/>
    <w:rsid w:val="0073642B"/>
    <w:rsid w:val="00736619"/>
    <w:rsid w:val="00736CF9"/>
    <w:rsid w:val="007374A5"/>
    <w:rsid w:val="007376F6"/>
    <w:rsid w:val="0073783E"/>
    <w:rsid w:val="007378D4"/>
    <w:rsid w:val="007401B3"/>
    <w:rsid w:val="007405BB"/>
    <w:rsid w:val="00740733"/>
    <w:rsid w:val="007407DA"/>
    <w:rsid w:val="00740A2C"/>
    <w:rsid w:val="0074123B"/>
    <w:rsid w:val="00741255"/>
    <w:rsid w:val="00741793"/>
    <w:rsid w:val="007419BA"/>
    <w:rsid w:val="00742847"/>
    <w:rsid w:val="007429CA"/>
    <w:rsid w:val="00742EBC"/>
    <w:rsid w:val="00743AD8"/>
    <w:rsid w:val="00743C12"/>
    <w:rsid w:val="0074408F"/>
    <w:rsid w:val="0074443C"/>
    <w:rsid w:val="0074445A"/>
    <w:rsid w:val="007447D4"/>
    <w:rsid w:val="00745600"/>
    <w:rsid w:val="007457A8"/>
    <w:rsid w:val="00745B39"/>
    <w:rsid w:val="00745C57"/>
    <w:rsid w:val="00746237"/>
    <w:rsid w:val="0074663B"/>
    <w:rsid w:val="007466BC"/>
    <w:rsid w:val="00746D94"/>
    <w:rsid w:val="00746EB3"/>
    <w:rsid w:val="00747167"/>
    <w:rsid w:val="00750DEC"/>
    <w:rsid w:val="00751CB2"/>
    <w:rsid w:val="00752CEF"/>
    <w:rsid w:val="007535C5"/>
    <w:rsid w:val="00753A5C"/>
    <w:rsid w:val="00753CB9"/>
    <w:rsid w:val="00754424"/>
    <w:rsid w:val="00754EA3"/>
    <w:rsid w:val="00754EE5"/>
    <w:rsid w:val="00754F94"/>
    <w:rsid w:val="0075507C"/>
    <w:rsid w:val="00755858"/>
    <w:rsid w:val="00755CDD"/>
    <w:rsid w:val="0075627D"/>
    <w:rsid w:val="00756FA3"/>
    <w:rsid w:val="0075790B"/>
    <w:rsid w:val="0075797A"/>
    <w:rsid w:val="00757BAE"/>
    <w:rsid w:val="00757CC7"/>
    <w:rsid w:val="007601B3"/>
    <w:rsid w:val="00760262"/>
    <w:rsid w:val="007606D6"/>
    <w:rsid w:val="0076094E"/>
    <w:rsid w:val="00760B6C"/>
    <w:rsid w:val="0076203A"/>
    <w:rsid w:val="007623D0"/>
    <w:rsid w:val="00762997"/>
    <w:rsid w:val="00762C22"/>
    <w:rsid w:val="00762EAD"/>
    <w:rsid w:val="0076307C"/>
    <w:rsid w:val="007633F7"/>
    <w:rsid w:val="00764010"/>
    <w:rsid w:val="007643F6"/>
    <w:rsid w:val="007647F3"/>
    <w:rsid w:val="00764AD3"/>
    <w:rsid w:val="00764ED5"/>
    <w:rsid w:val="0076538D"/>
    <w:rsid w:val="00765624"/>
    <w:rsid w:val="0076586E"/>
    <w:rsid w:val="007659AB"/>
    <w:rsid w:val="00765A36"/>
    <w:rsid w:val="00765B79"/>
    <w:rsid w:val="00765BA6"/>
    <w:rsid w:val="00766147"/>
    <w:rsid w:val="007662D6"/>
    <w:rsid w:val="00766375"/>
    <w:rsid w:val="00766550"/>
    <w:rsid w:val="007665ED"/>
    <w:rsid w:val="00767F98"/>
    <w:rsid w:val="00770182"/>
    <w:rsid w:val="007701D2"/>
    <w:rsid w:val="00770371"/>
    <w:rsid w:val="007709E6"/>
    <w:rsid w:val="00771408"/>
    <w:rsid w:val="00771628"/>
    <w:rsid w:val="007718BD"/>
    <w:rsid w:val="00771D68"/>
    <w:rsid w:val="00772A9C"/>
    <w:rsid w:val="00772E26"/>
    <w:rsid w:val="00773017"/>
    <w:rsid w:val="0077363B"/>
    <w:rsid w:val="00773D1B"/>
    <w:rsid w:val="00774044"/>
    <w:rsid w:val="0077409D"/>
    <w:rsid w:val="007740E5"/>
    <w:rsid w:val="0077419D"/>
    <w:rsid w:val="00774448"/>
    <w:rsid w:val="007748F3"/>
    <w:rsid w:val="00774A45"/>
    <w:rsid w:val="00774C31"/>
    <w:rsid w:val="00774E84"/>
    <w:rsid w:val="007755D8"/>
    <w:rsid w:val="007756C6"/>
    <w:rsid w:val="00775956"/>
    <w:rsid w:val="007764E7"/>
    <w:rsid w:val="0077680C"/>
    <w:rsid w:val="00776918"/>
    <w:rsid w:val="007769B4"/>
    <w:rsid w:val="00776BF7"/>
    <w:rsid w:val="00777518"/>
    <w:rsid w:val="00777820"/>
    <w:rsid w:val="00777E18"/>
    <w:rsid w:val="00777E88"/>
    <w:rsid w:val="00777F94"/>
    <w:rsid w:val="00780B90"/>
    <w:rsid w:val="007815AA"/>
    <w:rsid w:val="007816D4"/>
    <w:rsid w:val="00781D16"/>
    <w:rsid w:val="007823E3"/>
    <w:rsid w:val="007825E4"/>
    <w:rsid w:val="00782D86"/>
    <w:rsid w:val="00782EF9"/>
    <w:rsid w:val="00783738"/>
    <w:rsid w:val="0078418E"/>
    <w:rsid w:val="0078435D"/>
    <w:rsid w:val="00784BA2"/>
    <w:rsid w:val="00784E39"/>
    <w:rsid w:val="00785012"/>
    <w:rsid w:val="007850A3"/>
    <w:rsid w:val="00785494"/>
    <w:rsid w:val="00785C67"/>
    <w:rsid w:val="00785C8D"/>
    <w:rsid w:val="0078634D"/>
    <w:rsid w:val="00786A6E"/>
    <w:rsid w:val="00787392"/>
    <w:rsid w:val="00787E89"/>
    <w:rsid w:val="00787F2E"/>
    <w:rsid w:val="007908B7"/>
    <w:rsid w:val="0079098C"/>
    <w:rsid w:val="00790A72"/>
    <w:rsid w:val="00790FA8"/>
    <w:rsid w:val="00791596"/>
    <w:rsid w:val="00791C88"/>
    <w:rsid w:val="00792375"/>
    <w:rsid w:val="007923A0"/>
    <w:rsid w:val="00792573"/>
    <w:rsid w:val="0079259F"/>
    <w:rsid w:val="007927F4"/>
    <w:rsid w:val="00792BA6"/>
    <w:rsid w:val="00792BFA"/>
    <w:rsid w:val="00792F1A"/>
    <w:rsid w:val="007933B8"/>
    <w:rsid w:val="00793DD2"/>
    <w:rsid w:val="0079409A"/>
    <w:rsid w:val="007941BE"/>
    <w:rsid w:val="00794576"/>
    <w:rsid w:val="00794E03"/>
    <w:rsid w:val="00795596"/>
    <w:rsid w:val="00795FD8"/>
    <w:rsid w:val="007962B6"/>
    <w:rsid w:val="00797091"/>
    <w:rsid w:val="007972E6"/>
    <w:rsid w:val="00797510"/>
    <w:rsid w:val="007975E8"/>
    <w:rsid w:val="00797D62"/>
    <w:rsid w:val="007A091C"/>
    <w:rsid w:val="007A0BC3"/>
    <w:rsid w:val="007A0E63"/>
    <w:rsid w:val="007A15A8"/>
    <w:rsid w:val="007A1797"/>
    <w:rsid w:val="007A1A71"/>
    <w:rsid w:val="007A1E39"/>
    <w:rsid w:val="007A1F16"/>
    <w:rsid w:val="007A232E"/>
    <w:rsid w:val="007A2346"/>
    <w:rsid w:val="007A2361"/>
    <w:rsid w:val="007A2BEB"/>
    <w:rsid w:val="007A33F3"/>
    <w:rsid w:val="007A3609"/>
    <w:rsid w:val="007A3D28"/>
    <w:rsid w:val="007A3EEE"/>
    <w:rsid w:val="007A49DE"/>
    <w:rsid w:val="007A4D32"/>
    <w:rsid w:val="007A5471"/>
    <w:rsid w:val="007A66E1"/>
    <w:rsid w:val="007A702C"/>
    <w:rsid w:val="007A742F"/>
    <w:rsid w:val="007A79E3"/>
    <w:rsid w:val="007A7A6F"/>
    <w:rsid w:val="007A7CE2"/>
    <w:rsid w:val="007B056D"/>
    <w:rsid w:val="007B090F"/>
    <w:rsid w:val="007B0B16"/>
    <w:rsid w:val="007B0CAE"/>
    <w:rsid w:val="007B0CFF"/>
    <w:rsid w:val="007B1191"/>
    <w:rsid w:val="007B168A"/>
    <w:rsid w:val="007B1851"/>
    <w:rsid w:val="007B1AC0"/>
    <w:rsid w:val="007B1B1F"/>
    <w:rsid w:val="007B3228"/>
    <w:rsid w:val="007B379D"/>
    <w:rsid w:val="007B3B96"/>
    <w:rsid w:val="007B3CD9"/>
    <w:rsid w:val="007B3D30"/>
    <w:rsid w:val="007B3D80"/>
    <w:rsid w:val="007B3E66"/>
    <w:rsid w:val="007B4040"/>
    <w:rsid w:val="007B4468"/>
    <w:rsid w:val="007B4759"/>
    <w:rsid w:val="007B4B80"/>
    <w:rsid w:val="007B4BEB"/>
    <w:rsid w:val="007B4F49"/>
    <w:rsid w:val="007B5964"/>
    <w:rsid w:val="007B5A3C"/>
    <w:rsid w:val="007B5B0D"/>
    <w:rsid w:val="007B5C12"/>
    <w:rsid w:val="007B5EC8"/>
    <w:rsid w:val="007B6B15"/>
    <w:rsid w:val="007B7882"/>
    <w:rsid w:val="007B797F"/>
    <w:rsid w:val="007B7B13"/>
    <w:rsid w:val="007B7F27"/>
    <w:rsid w:val="007B7FC2"/>
    <w:rsid w:val="007C0CA3"/>
    <w:rsid w:val="007C112B"/>
    <w:rsid w:val="007C167D"/>
    <w:rsid w:val="007C1E47"/>
    <w:rsid w:val="007C26DD"/>
    <w:rsid w:val="007C2B23"/>
    <w:rsid w:val="007C2E55"/>
    <w:rsid w:val="007C2E57"/>
    <w:rsid w:val="007C2F57"/>
    <w:rsid w:val="007C36D8"/>
    <w:rsid w:val="007C38D3"/>
    <w:rsid w:val="007C3BDE"/>
    <w:rsid w:val="007C3EAF"/>
    <w:rsid w:val="007C44CF"/>
    <w:rsid w:val="007C607E"/>
    <w:rsid w:val="007C6479"/>
    <w:rsid w:val="007C6FBF"/>
    <w:rsid w:val="007C7732"/>
    <w:rsid w:val="007D03F5"/>
    <w:rsid w:val="007D0F81"/>
    <w:rsid w:val="007D14C6"/>
    <w:rsid w:val="007D1D1B"/>
    <w:rsid w:val="007D2265"/>
    <w:rsid w:val="007D22C8"/>
    <w:rsid w:val="007D2CF4"/>
    <w:rsid w:val="007D2FA9"/>
    <w:rsid w:val="007D31C8"/>
    <w:rsid w:val="007D3879"/>
    <w:rsid w:val="007D41D5"/>
    <w:rsid w:val="007D423C"/>
    <w:rsid w:val="007D4B66"/>
    <w:rsid w:val="007D4FA4"/>
    <w:rsid w:val="007D5339"/>
    <w:rsid w:val="007D5C0B"/>
    <w:rsid w:val="007D6AEA"/>
    <w:rsid w:val="007D6BC1"/>
    <w:rsid w:val="007D721D"/>
    <w:rsid w:val="007D74C8"/>
    <w:rsid w:val="007D7905"/>
    <w:rsid w:val="007D7DD4"/>
    <w:rsid w:val="007E00EF"/>
    <w:rsid w:val="007E0DBE"/>
    <w:rsid w:val="007E0E4C"/>
    <w:rsid w:val="007E1108"/>
    <w:rsid w:val="007E1170"/>
    <w:rsid w:val="007E1263"/>
    <w:rsid w:val="007E1AB0"/>
    <w:rsid w:val="007E1ECE"/>
    <w:rsid w:val="007E2289"/>
    <w:rsid w:val="007E2B18"/>
    <w:rsid w:val="007E34DB"/>
    <w:rsid w:val="007E34EE"/>
    <w:rsid w:val="007E3584"/>
    <w:rsid w:val="007E3BB3"/>
    <w:rsid w:val="007E3EFD"/>
    <w:rsid w:val="007E431E"/>
    <w:rsid w:val="007E43EA"/>
    <w:rsid w:val="007E4DEE"/>
    <w:rsid w:val="007E4F59"/>
    <w:rsid w:val="007E5968"/>
    <w:rsid w:val="007E59A1"/>
    <w:rsid w:val="007E6253"/>
    <w:rsid w:val="007E6978"/>
    <w:rsid w:val="007E71B1"/>
    <w:rsid w:val="007E72A4"/>
    <w:rsid w:val="007E75A9"/>
    <w:rsid w:val="007E7CE0"/>
    <w:rsid w:val="007E7CEC"/>
    <w:rsid w:val="007E7E94"/>
    <w:rsid w:val="007E7FFB"/>
    <w:rsid w:val="007F031B"/>
    <w:rsid w:val="007F09AD"/>
    <w:rsid w:val="007F0C1B"/>
    <w:rsid w:val="007F0CD4"/>
    <w:rsid w:val="007F1B2D"/>
    <w:rsid w:val="007F31C8"/>
    <w:rsid w:val="007F3994"/>
    <w:rsid w:val="007F3B60"/>
    <w:rsid w:val="007F3E6C"/>
    <w:rsid w:val="007F40B3"/>
    <w:rsid w:val="007F46E9"/>
    <w:rsid w:val="007F4F2F"/>
    <w:rsid w:val="007F5103"/>
    <w:rsid w:val="007F58D7"/>
    <w:rsid w:val="007F5A82"/>
    <w:rsid w:val="007F5B7D"/>
    <w:rsid w:val="007F65E4"/>
    <w:rsid w:val="007F6818"/>
    <w:rsid w:val="007F726D"/>
    <w:rsid w:val="007F732F"/>
    <w:rsid w:val="007F7D7A"/>
    <w:rsid w:val="00800047"/>
    <w:rsid w:val="00800055"/>
    <w:rsid w:val="008003CA"/>
    <w:rsid w:val="0080044C"/>
    <w:rsid w:val="00801428"/>
    <w:rsid w:val="00801560"/>
    <w:rsid w:val="008015C7"/>
    <w:rsid w:val="00801679"/>
    <w:rsid w:val="00801EE4"/>
    <w:rsid w:val="00802017"/>
    <w:rsid w:val="0080219A"/>
    <w:rsid w:val="008028BC"/>
    <w:rsid w:val="00802F18"/>
    <w:rsid w:val="008030ED"/>
    <w:rsid w:val="0080347C"/>
    <w:rsid w:val="00803778"/>
    <w:rsid w:val="00803B3C"/>
    <w:rsid w:val="008047A3"/>
    <w:rsid w:val="00804809"/>
    <w:rsid w:val="0080495A"/>
    <w:rsid w:val="00805285"/>
    <w:rsid w:val="0080549B"/>
    <w:rsid w:val="008055E9"/>
    <w:rsid w:val="008065F2"/>
    <w:rsid w:val="00806A16"/>
    <w:rsid w:val="00806F11"/>
    <w:rsid w:val="008070E6"/>
    <w:rsid w:val="008071C8"/>
    <w:rsid w:val="008079A1"/>
    <w:rsid w:val="00807E9A"/>
    <w:rsid w:val="0081111C"/>
    <w:rsid w:val="008111BB"/>
    <w:rsid w:val="00811319"/>
    <w:rsid w:val="00811CD7"/>
    <w:rsid w:val="008121EE"/>
    <w:rsid w:val="008126A9"/>
    <w:rsid w:val="00813027"/>
    <w:rsid w:val="00814A3A"/>
    <w:rsid w:val="00814A3C"/>
    <w:rsid w:val="00815200"/>
    <w:rsid w:val="00815559"/>
    <w:rsid w:val="00816446"/>
    <w:rsid w:val="00817878"/>
    <w:rsid w:val="00817D02"/>
    <w:rsid w:val="00820090"/>
    <w:rsid w:val="008202D3"/>
    <w:rsid w:val="008206EC"/>
    <w:rsid w:val="00820D3F"/>
    <w:rsid w:val="00820EC8"/>
    <w:rsid w:val="00821095"/>
    <w:rsid w:val="008215AD"/>
    <w:rsid w:val="008219B1"/>
    <w:rsid w:val="008226D8"/>
    <w:rsid w:val="0082343E"/>
    <w:rsid w:val="008239CF"/>
    <w:rsid w:val="00824B74"/>
    <w:rsid w:val="00824FDF"/>
    <w:rsid w:val="00825080"/>
    <w:rsid w:val="0082519A"/>
    <w:rsid w:val="008256EB"/>
    <w:rsid w:val="0082590B"/>
    <w:rsid w:val="0082622B"/>
    <w:rsid w:val="0082649E"/>
    <w:rsid w:val="00826664"/>
    <w:rsid w:val="00826721"/>
    <w:rsid w:val="00826A1E"/>
    <w:rsid w:val="00826A76"/>
    <w:rsid w:val="00826C8E"/>
    <w:rsid w:val="00826E88"/>
    <w:rsid w:val="00827816"/>
    <w:rsid w:val="00827DC1"/>
    <w:rsid w:val="00827FEF"/>
    <w:rsid w:val="0083037C"/>
    <w:rsid w:val="00830BFE"/>
    <w:rsid w:val="00830E8E"/>
    <w:rsid w:val="0083109B"/>
    <w:rsid w:val="00831417"/>
    <w:rsid w:val="00831AB7"/>
    <w:rsid w:val="00831B1F"/>
    <w:rsid w:val="008324AF"/>
    <w:rsid w:val="008329E6"/>
    <w:rsid w:val="00832A56"/>
    <w:rsid w:val="00832CE0"/>
    <w:rsid w:val="00833A92"/>
    <w:rsid w:val="00834185"/>
    <w:rsid w:val="0083428A"/>
    <w:rsid w:val="00834722"/>
    <w:rsid w:val="00834774"/>
    <w:rsid w:val="008347D9"/>
    <w:rsid w:val="00834E3D"/>
    <w:rsid w:val="00834E75"/>
    <w:rsid w:val="00834EB0"/>
    <w:rsid w:val="008354F3"/>
    <w:rsid w:val="00835871"/>
    <w:rsid w:val="00835ABA"/>
    <w:rsid w:val="008360F8"/>
    <w:rsid w:val="00836AC9"/>
    <w:rsid w:val="00836D54"/>
    <w:rsid w:val="00837E6D"/>
    <w:rsid w:val="00840238"/>
    <w:rsid w:val="008406AD"/>
    <w:rsid w:val="00840FEF"/>
    <w:rsid w:val="00841580"/>
    <w:rsid w:val="008418B7"/>
    <w:rsid w:val="0084305D"/>
    <w:rsid w:val="00843503"/>
    <w:rsid w:val="00843584"/>
    <w:rsid w:val="00843D83"/>
    <w:rsid w:val="00845040"/>
    <w:rsid w:val="0084518E"/>
    <w:rsid w:val="0084565B"/>
    <w:rsid w:val="00845EE6"/>
    <w:rsid w:val="00846208"/>
    <w:rsid w:val="00846380"/>
    <w:rsid w:val="008464E8"/>
    <w:rsid w:val="00846751"/>
    <w:rsid w:val="00847400"/>
    <w:rsid w:val="00847581"/>
    <w:rsid w:val="0084762E"/>
    <w:rsid w:val="0084770C"/>
    <w:rsid w:val="00850739"/>
    <w:rsid w:val="00850970"/>
    <w:rsid w:val="00851566"/>
    <w:rsid w:val="00852115"/>
    <w:rsid w:val="00853268"/>
    <w:rsid w:val="0085352C"/>
    <w:rsid w:val="008536E8"/>
    <w:rsid w:val="00853881"/>
    <w:rsid w:val="0085393B"/>
    <w:rsid w:val="00853FCD"/>
    <w:rsid w:val="00854334"/>
    <w:rsid w:val="008548D9"/>
    <w:rsid w:val="00854987"/>
    <w:rsid w:val="0085517B"/>
    <w:rsid w:val="00855341"/>
    <w:rsid w:val="008557B4"/>
    <w:rsid w:val="00855DE5"/>
    <w:rsid w:val="00855E0E"/>
    <w:rsid w:val="00855E5F"/>
    <w:rsid w:val="0085634B"/>
    <w:rsid w:val="008568AC"/>
    <w:rsid w:val="00856A2F"/>
    <w:rsid w:val="0085743F"/>
    <w:rsid w:val="00860191"/>
    <w:rsid w:val="008602B1"/>
    <w:rsid w:val="0086036C"/>
    <w:rsid w:val="008604FD"/>
    <w:rsid w:val="00860984"/>
    <w:rsid w:val="0086223D"/>
    <w:rsid w:val="00862443"/>
    <w:rsid w:val="0086279A"/>
    <w:rsid w:val="00862B21"/>
    <w:rsid w:val="00862BA8"/>
    <w:rsid w:val="00862EC3"/>
    <w:rsid w:val="0086348D"/>
    <w:rsid w:val="00863670"/>
    <w:rsid w:val="008639DB"/>
    <w:rsid w:val="008654FB"/>
    <w:rsid w:val="008656CB"/>
    <w:rsid w:val="00865795"/>
    <w:rsid w:val="00865851"/>
    <w:rsid w:val="008659E3"/>
    <w:rsid w:val="00865A8D"/>
    <w:rsid w:val="008661F7"/>
    <w:rsid w:val="0086669F"/>
    <w:rsid w:val="00866781"/>
    <w:rsid w:val="00866A90"/>
    <w:rsid w:val="00866DC1"/>
    <w:rsid w:val="00867363"/>
    <w:rsid w:val="0086743C"/>
    <w:rsid w:val="00867FA4"/>
    <w:rsid w:val="00867FAD"/>
    <w:rsid w:val="00867FF7"/>
    <w:rsid w:val="008701C0"/>
    <w:rsid w:val="00870AF0"/>
    <w:rsid w:val="00870B33"/>
    <w:rsid w:val="00870CB6"/>
    <w:rsid w:val="00870F98"/>
    <w:rsid w:val="00870FA7"/>
    <w:rsid w:val="008711FF"/>
    <w:rsid w:val="00871439"/>
    <w:rsid w:val="00871952"/>
    <w:rsid w:val="008719BB"/>
    <w:rsid w:val="00871E4A"/>
    <w:rsid w:val="008726F4"/>
    <w:rsid w:val="00872989"/>
    <w:rsid w:val="00872A79"/>
    <w:rsid w:val="00872B77"/>
    <w:rsid w:val="00872F84"/>
    <w:rsid w:val="00873C38"/>
    <w:rsid w:val="00873E35"/>
    <w:rsid w:val="00874596"/>
    <w:rsid w:val="008745C4"/>
    <w:rsid w:val="008745C5"/>
    <w:rsid w:val="0087464E"/>
    <w:rsid w:val="00876851"/>
    <w:rsid w:val="00876BBF"/>
    <w:rsid w:val="00876C5D"/>
    <w:rsid w:val="00876E01"/>
    <w:rsid w:val="00877213"/>
    <w:rsid w:val="00877363"/>
    <w:rsid w:val="0087739A"/>
    <w:rsid w:val="008775F9"/>
    <w:rsid w:val="008777EA"/>
    <w:rsid w:val="00877F12"/>
    <w:rsid w:val="00877F37"/>
    <w:rsid w:val="008811EF"/>
    <w:rsid w:val="00881291"/>
    <w:rsid w:val="00881878"/>
    <w:rsid w:val="00881EBD"/>
    <w:rsid w:val="008822CC"/>
    <w:rsid w:val="0088240F"/>
    <w:rsid w:val="008825DF"/>
    <w:rsid w:val="008826BE"/>
    <w:rsid w:val="008826E8"/>
    <w:rsid w:val="00882BAC"/>
    <w:rsid w:val="00882F66"/>
    <w:rsid w:val="008836F0"/>
    <w:rsid w:val="00883968"/>
    <w:rsid w:val="00884232"/>
    <w:rsid w:val="008845D2"/>
    <w:rsid w:val="00884656"/>
    <w:rsid w:val="00884EDA"/>
    <w:rsid w:val="00885A3A"/>
    <w:rsid w:val="00885B51"/>
    <w:rsid w:val="00885E8C"/>
    <w:rsid w:val="0088600C"/>
    <w:rsid w:val="008862F3"/>
    <w:rsid w:val="0088645F"/>
    <w:rsid w:val="008866EE"/>
    <w:rsid w:val="00887CF3"/>
    <w:rsid w:val="00887D6F"/>
    <w:rsid w:val="00887EBD"/>
    <w:rsid w:val="00890DDD"/>
    <w:rsid w:val="008910F3"/>
    <w:rsid w:val="00891728"/>
    <w:rsid w:val="00891D10"/>
    <w:rsid w:val="00891D46"/>
    <w:rsid w:val="00892126"/>
    <w:rsid w:val="0089296F"/>
    <w:rsid w:val="00892F02"/>
    <w:rsid w:val="0089323F"/>
    <w:rsid w:val="00893A72"/>
    <w:rsid w:val="00893CF4"/>
    <w:rsid w:val="00893F4F"/>
    <w:rsid w:val="00893FEC"/>
    <w:rsid w:val="00894530"/>
    <w:rsid w:val="00894F54"/>
    <w:rsid w:val="00895289"/>
    <w:rsid w:val="00895FC5"/>
    <w:rsid w:val="00896449"/>
    <w:rsid w:val="008968EC"/>
    <w:rsid w:val="00896CD4"/>
    <w:rsid w:val="00897300"/>
    <w:rsid w:val="00897882"/>
    <w:rsid w:val="00897CA6"/>
    <w:rsid w:val="00897E33"/>
    <w:rsid w:val="008A0205"/>
    <w:rsid w:val="008A03B0"/>
    <w:rsid w:val="008A04F6"/>
    <w:rsid w:val="008A0693"/>
    <w:rsid w:val="008A082A"/>
    <w:rsid w:val="008A0A17"/>
    <w:rsid w:val="008A0A2B"/>
    <w:rsid w:val="008A0C6D"/>
    <w:rsid w:val="008A173A"/>
    <w:rsid w:val="008A2B98"/>
    <w:rsid w:val="008A2C7E"/>
    <w:rsid w:val="008A2DE1"/>
    <w:rsid w:val="008A2F93"/>
    <w:rsid w:val="008A3624"/>
    <w:rsid w:val="008A3CE8"/>
    <w:rsid w:val="008A4DCB"/>
    <w:rsid w:val="008A5504"/>
    <w:rsid w:val="008A5A41"/>
    <w:rsid w:val="008A6000"/>
    <w:rsid w:val="008A671C"/>
    <w:rsid w:val="008A6958"/>
    <w:rsid w:val="008A69F2"/>
    <w:rsid w:val="008A6A98"/>
    <w:rsid w:val="008A6CCC"/>
    <w:rsid w:val="008A706E"/>
    <w:rsid w:val="008A739C"/>
    <w:rsid w:val="008A77BC"/>
    <w:rsid w:val="008A7FE5"/>
    <w:rsid w:val="008B08F8"/>
    <w:rsid w:val="008B093F"/>
    <w:rsid w:val="008B0A04"/>
    <w:rsid w:val="008B0EEA"/>
    <w:rsid w:val="008B1027"/>
    <w:rsid w:val="008B12C3"/>
    <w:rsid w:val="008B1380"/>
    <w:rsid w:val="008B13CB"/>
    <w:rsid w:val="008B1605"/>
    <w:rsid w:val="008B1DF2"/>
    <w:rsid w:val="008B2051"/>
    <w:rsid w:val="008B2BEA"/>
    <w:rsid w:val="008B2C13"/>
    <w:rsid w:val="008B2FDF"/>
    <w:rsid w:val="008B31CF"/>
    <w:rsid w:val="008B3531"/>
    <w:rsid w:val="008B4547"/>
    <w:rsid w:val="008B4752"/>
    <w:rsid w:val="008B4BB9"/>
    <w:rsid w:val="008B4C63"/>
    <w:rsid w:val="008B50A9"/>
    <w:rsid w:val="008B50AA"/>
    <w:rsid w:val="008B5109"/>
    <w:rsid w:val="008B53DD"/>
    <w:rsid w:val="008B54BD"/>
    <w:rsid w:val="008B58B0"/>
    <w:rsid w:val="008B612C"/>
    <w:rsid w:val="008B6325"/>
    <w:rsid w:val="008B6674"/>
    <w:rsid w:val="008B6776"/>
    <w:rsid w:val="008B6B87"/>
    <w:rsid w:val="008B6CEF"/>
    <w:rsid w:val="008B6D26"/>
    <w:rsid w:val="008B6ED6"/>
    <w:rsid w:val="008B6EFA"/>
    <w:rsid w:val="008B704A"/>
    <w:rsid w:val="008B7422"/>
    <w:rsid w:val="008B7781"/>
    <w:rsid w:val="008C01D3"/>
    <w:rsid w:val="008C0573"/>
    <w:rsid w:val="008C08C1"/>
    <w:rsid w:val="008C099A"/>
    <w:rsid w:val="008C0EC0"/>
    <w:rsid w:val="008C17D7"/>
    <w:rsid w:val="008C1FA8"/>
    <w:rsid w:val="008C31B4"/>
    <w:rsid w:val="008C33AD"/>
    <w:rsid w:val="008C34A2"/>
    <w:rsid w:val="008C3858"/>
    <w:rsid w:val="008C3C61"/>
    <w:rsid w:val="008C41B9"/>
    <w:rsid w:val="008C475E"/>
    <w:rsid w:val="008C52A0"/>
    <w:rsid w:val="008C5306"/>
    <w:rsid w:val="008C59AA"/>
    <w:rsid w:val="008C6E6E"/>
    <w:rsid w:val="008C70D4"/>
    <w:rsid w:val="008C75B3"/>
    <w:rsid w:val="008C7809"/>
    <w:rsid w:val="008C7F72"/>
    <w:rsid w:val="008D063B"/>
    <w:rsid w:val="008D20D3"/>
    <w:rsid w:val="008D2834"/>
    <w:rsid w:val="008D329D"/>
    <w:rsid w:val="008D4074"/>
    <w:rsid w:val="008D420F"/>
    <w:rsid w:val="008D491F"/>
    <w:rsid w:val="008D5186"/>
    <w:rsid w:val="008D51D0"/>
    <w:rsid w:val="008D64ED"/>
    <w:rsid w:val="008D64FB"/>
    <w:rsid w:val="008D689B"/>
    <w:rsid w:val="008D69D7"/>
    <w:rsid w:val="008D7047"/>
    <w:rsid w:val="008D714B"/>
    <w:rsid w:val="008D743A"/>
    <w:rsid w:val="008D775A"/>
    <w:rsid w:val="008D7909"/>
    <w:rsid w:val="008D7B76"/>
    <w:rsid w:val="008E0349"/>
    <w:rsid w:val="008E0387"/>
    <w:rsid w:val="008E1375"/>
    <w:rsid w:val="008E1576"/>
    <w:rsid w:val="008E207D"/>
    <w:rsid w:val="008E21F8"/>
    <w:rsid w:val="008E24D7"/>
    <w:rsid w:val="008E266E"/>
    <w:rsid w:val="008E2D25"/>
    <w:rsid w:val="008E302E"/>
    <w:rsid w:val="008E344C"/>
    <w:rsid w:val="008E36B6"/>
    <w:rsid w:val="008E37FB"/>
    <w:rsid w:val="008E42A6"/>
    <w:rsid w:val="008E460C"/>
    <w:rsid w:val="008E4901"/>
    <w:rsid w:val="008E4CFB"/>
    <w:rsid w:val="008E51E7"/>
    <w:rsid w:val="008E5B17"/>
    <w:rsid w:val="008E611D"/>
    <w:rsid w:val="008E6198"/>
    <w:rsid w:val="008E6E52"/>
    <w:rsid w:val="008E7027"/>
    <w:rsid w:val="008E71FE"/>
    <w:rsid w:val="008E7222"/>
    <w:rsid w:val="008E7A96"/>
    <w:rsid w:val="008E7D2B"/>
    <w:rsid w:val="008F0CCD"/>
    <w:rsid w:val="008F1E4F"/>
    <w:rsid w:val="008F1EC4"/>
    <w:rsid w:val="008F21B3"/>
    <w:rsid w:val="008F2AF1"/>
    <w:rsid w:val="008F31CD"/>
    <w:rsid w:val="008F330B"/>
    <w:rsid w:val="008F331D"/>
    <w:rsid w:val="008F3C87"/>
    <w:rsid w:val="008F412D"/>
    <w:rsid w:val="008F4164"/>
    <w:rsid w:val="008F5258"/>
    <w:rsid w:val="008F54AE"/>
    <w:rsid w:val="008F5745"/>
    <w:rsid w:val="008F57E3"/>
    <w:rsid w:val="008F5A12"/>
    <w:rsid w:val="008F5C36"/>
    <w:rsid w:val="008F5ED9"/>
    <w:rsid w:val="008F5EF2"/>
    <w:rsid w:val="008F6458"/>
    <w:rsid w:val="008F6563"/>
    <w:rsid w:val="008F6B83"/>
    <w:rsid w:val="008F73E3"/>
    <w:rsid w:val="008F7933"/>
    <w:rsid w:val="0090024C"/>
    <w:rsid w:val="00901107"/>
    <w:rsid w:val="0090154E"/>
    <w:rsid w:val="00901B63"/>
    <w:rsid w:val="00901E4F"/>
    <w:rsid w:val="0090217E"/>
    <w:rsid w:val="009024FC"/>
    <w:rsid w:val="00902810"/>
    <w:rsid w:val="00902A15"/>
    <w:rsid w:val="00902B65"/>
    <w:rsid w:val="009039D1"/>
    <w:rsid w:val="00903C42"/>
    <w:rsid w:val="00903F25"/>
    <w:rsid w:val="009040FB"/>
    <w:rsid w:val="00904192"/>
    <w:rsid w:val="0090421A"/>
    <w:rsid w:val="009042D9"/>
    <w:rsid w:val="009047D6"/>
    <w:rsid w:val="00904808"/>
    <w:rsid w:val="00904996"/>
    <w:rsid w:val="00905375"/>
    <w:rsid w:val="009056F2"/>
    <w:rsid w:val="00905AB9"/>
    <w:rsid w:val="00905ACC"/>
    <w:rsid w:val="00905FA4"/>
    <w:rsid w:val="00906802"/>
    <w:rsid w:val="00906D07"/>
    <w:rsid w:val="0090733E"/>
    <w:rsid w:val="009074CA"/>
    <w:rsid w:val="0090774F"/>
    <w:rsid w:val="009079ED"/>
    <w:rsid w:val="00907C4B"/>
    <w:rsid w:val="00907C8D"/>
    <w:rsid w:val="00910424"/>
    <w:rsid w:val="0091072A"/>
    <w:rsid w:val="00910D3B"/>
    <w:rsid w:val="009114CE"/>
    <w:rsid w:val="009116BE"/>
    <w:rsid w:val="00911ABD"/>
    <w:rsid w:val="00911CEF"/>
    <w:rsid w:val="00911FB9"/>
    <w:rsid w:val="009121A8"/>
    <w:rsid w:val="009123B3"/>
    <w:rsid w:val="00912D3E"/>
    <w:rsid w:val="009130B4"/>
    <w:rsid w:val="009131EE"/>
    <w:rsid w:val="00913C2C"/>
    <w:rsid w:val="00913C6B"/>
    <w:rsid w:val="00913DD9"/>
    <w:rsid w:val="009144D2"/>
    <w:rsid w:val="00914BAF"/>
    <w:rsid w:val="00915356"/>
    <w:rsid w:val="0091547B"/>
    <w:rsid w:val="00915A83"/>
    <w:rsid w:val="00915E6D"/>
    <w:rsid w:val="00916C0F"/>
    <w:rsid w:val="0091722B"/>
    <w:rsid w:val="009172D2"/>
    <w:rsid w:val="009175DF"/>
    <w:rsid w:val="009210AD"/>
    <w:rsid w:val="009210D9"/>
    <w:rsid w:val="00921871"/>
    <w:rsid w:val="00921F62"/>
    <w:rsid w:val="0092276A"/>
    <w:rsid w:val="009227F6"/>
    <w:rsid w:val="00922FAF"/>
    <w:rsid w:val="009233D8"/>
    <w:rsid w:val="00923646"/>
    <w:rsid w:val="00923BAF"/>
    <w:rsid w:val="00924070"/>
    <w:rsid w:val="00924281"/>
    <w:rsid w:val="009243C4"/>
    <w:rsid w:val="00924559"/>
    <w:rsid w:val="00924E13"/>
    <w:rsid w:val="00925552"/>
    <w:rsid w:val="009255CC"/>
    <w:rsid w:val="00925B9E"/>
    <w:rsid w:val="00925F69"/>
    <w:rsid w:val="00926849"/>
    <w:rsid w:val="00926B43"/>
    <w:rsid w:val="00926F36"/>
    <w:rsid w:val="00927344"/>
    <w:rsid w:val="00927565"/>
    <w:rsid w:val="00927B77"/>
    <w:rsid w:val="00927C1B"/>
    <w:rsid w:val="00927EF0"/>
    <w:rsid w:val="00927F0B"/>
    <w:rsid w:val="00930124"/>
    <w:rsid w:val="00930927"/>
    <w:rsid w:val="0093149C"/>
    <w:rsid w:val="00931C48"/>
    <w:rsid w:val="0093215D"/>
    <w:rsid w:val="009322E8"/>
    <w:rsid w:val="00932592"/>
    <w:rsid w:val="009329FA"/>
    <w:rsid w:val="009342A3"/>
    <w:rsid w:val="009344F3"/>
    <w:rsid w:val="009347C9"/>
    <w:rsid w:val="00934D28"/>
    <w:rsid w:val="00935106"/>
    <w:rsid w:val="00935D3D"/>
    <w:rsid w:val="00936017"/>
    <w:rsid w:val="009373A6"/>
    <w:rsid w:val="00937493"/>
    <w:rsid w:val="0093756A"/>
    <w:rsid w:val="009375DB"/>
    <w:rsid w:val="009378B7"/>
    <w:rsid w:val="00937DCA"/>
    <w:rsid w:val="00940B8E"/>
    <w:rsid w:val="00940BDA"/>
    <w:rsid w:val="00940CA2"/>
    <w:rsid w:val="00940D4F"/>
    <w:rsid w:val="00940D95"/>
    <w:rsid w:val="009416E2"/>
    <w:rsid w:val="00941EF0"/>
    <w:rsid w:val="00942176"/>
    <w:rsid w:val="0094224E"/>
    <w:rsid w:val="00942757"/>
    <w:rsid w:val="00942D7C"/>
    <w:rsid w:val="00942E6A"/>
    <w:rsid w:val="00943188"/>
    <w:rsid w:val="00943271"/>
    <w:rsid w:val="009437C1"/>
    <w:rsid w:val="00943CD3"/>
    <w:rsid w:val="00943D73"/>
    <w:rsid w:val="00943E07"/>
    <w:rsid w:val="00943E58"/>
    <w:rsid w:val="00943EF1"/>
    <w:rsid w:val="00943F23"/>
    <w:rsid w:val="00943F52"/>
    <w:rsid w:val="009440B1"/>
    <w:rsid w:val="00944830"/>
    <w:rsid w:val="00944A5E"/>
    <w:rsid w:val="00944B11"/>
    <w:rsid w:val="00944B1E"/>
    <w:rsid w:val="00944DA4"/>
    <w:rsid w:val="00945BCC"/>
    <w:rsid w:val="00945E6F"/>
    <w:rsid w:val="009464F3"/>
    <w:rsid w:val="009465F1"/>
    <w:rsid w:val="00947906"/>
    <w:rsid w:val="00950A7B"/>
    <w:rsid w:val="00951408"/>
    <w:rsid w:val="0095162D"/>
    <w:rsid w:val="009516C4"/>
    <w:rsid w:val="00951F08"/>
    <w:rsid w:val="00952364"/>
    <w:rsid w:val="00952580"/>
    <w:rsid w:val="009526F3"/>
    <w:rsid w:val="0095290E"/>
    <w:rsid w:val="0095291F"/>
    <w:rsid w:val="00952BCC"/>
    <w:rsid w:val="00952C83"/>
    <w:rsid w:val="009537D8"/>
    <w:rsid w:val="0095414A"/>
    <w:rsid w:val="00954305"/>
    <w:rsid w:val="0095466F"/>
    <w:rsid w:val="009548E9"/>
    <w:rsid w:val="00954D8E"/>
    <w:rsid w:val="009552C3"/>
    <w:rsid w:val="0095575A"/>
    <w:rsid w:val="00955A1C"/>
    <w:rsid w:val="00955D7C"/>
    <w:rsid w:val="009564C6"/>
    <w:rsid w:val="0095664D"/>
    <w:rsid w:val="009573AA"/>
    <w:rsid w:val="0096002C"/>
    <w:rsid w:val="009604E4"/>
    <w:rsid w:val="009608E7"/>
    <w:rsid w:val="00960D2E"/>
    <w:rsid w:val="00961107"/>
    <w:rsid w:val="00961136"/>
    <w:rsid w:val="009612EF"/>
    <w:rsid w:val="009615E8"/>
    <w:rsid w:val="009616AC"/>
    <w:rsid w:val="00961C44"/>
    <w:rsid w:val="00961C76"/>
    <w:rsid w:val="009620E4"/>
    <w:rsid w:val="00962DBE"/>
    <w:rsid w:val="009637D3"/>
    <w:rsid w:val="00963EF4"/>
    <w:rsid w:val="00964292"/>
    <w:rsid w:val="00964896"/>
    <w:rsid w:val="00964E49"/>
    <w:rsid w:val="00965A75"/>
    <w:rsid w:val="00965D3C"/>
    <w:rsid w:val="00965D9E"/>
    <w:rsid w:val="00965DB9"/>
    <w:rsid w:val="009664F9"/>
    <w:rsid w:val="009665C6"/>
    <w:rsid w:val="00966729"/>
    <w:rsid w:val="00966AAA"/>
    <w:rsid w:val="00966C41"/>
    <w:rsid w:val="00967C04"/>
    <w:rsid w:val="00967EB4"/>
    <w:rsid w:val="00967F7B"/>
    <w:rsid w:val="00970070"/>
    <w:rsid w:val="00970204"/>
    <w:rsid w:val="00970544"/>
    <w:rsid w:val="009705DC"/>
    <w:rsid w:val="00970920"/>
    <w:rsid w:val="00971308"/>
    <w:rsid w:val="00971393"/>
    <w:rsid w:val="0097170A"/>
    <w:rsid w:val="00971728"/>
    <w:rsid w:val="00971ECC"/>
    <w:rsid w:val="00972B51"/>
    <w:rsid w:val="00973799"/>
    <w:rsid w:val="00973D44"/>
    <w:rsid w:val="009744DD"/>
    <w:rsid w:val="0097460F"/>
    <w:rsid w:val="0097500A"/>
    <w:rsid w:val="0097531A"/>
    <w:rsid w:val="00975777"/>
    <w:rsid w:val="009768E4"/>
    <w:rsid w:val="00976B9D"/>
    <w:rsid w:val="00976F52"/>
    <w:rsid w:val="009771CB"/>
    <w:rsid w:val="009776ED"/>
    <w:rsid w:val="00977BC1"/>
    <w:rsid w:val="009808EE"/>
    <w:rsid w:val="009825A4"/>
    <w:rsid w:val="00982693"/>
    <w:rsid w:val="00982AF0"/>
    <w:rsid w:val="00983351"/>
    <w:rsid w:val="00983997"/>
    <w:rsid w:val="009839E7"/>
    <w:rsid w:val="00984124"/>
    <w:rsid w:val="0098540B"/>
    <w:rsid w:val="00985538"/>
    <w:rsid w:val="0098575F"/>
    <w:rsid w:val="00985F80"/>
    <w:rsid w:val="009860C0"/>
    <w:rsid w:val="00986EB9"/>
    <w:rsid w:val="009878B6"/>
    <w:rsid w:val="00987EC2"/>
    <w:rsid w:val="0099013F"/>
    <w:rsid w:val="009903B7"/>
    <w:rsid w:val="0099085E"/>
    <w:rsid w:val="00991021"/>
    <w:rsid w:val="00991708"/>
    <w:rsid w:val="00991906"/>
    <w:rsid w:val="00991BAC"/>
    <w:rsid w:val="00991EDF"/>
    <w:rsid w:val="009927EC"/>
    <w:rsid w:val="00992E58"/>
    <w:rsid w:val="0099395D"/>
    <w:rsid w:val="00993A51"/>
    <w:rsid w:val="009945AB"/>
    <w:rsid w:val="00995100"/>
    <w:rsid w:val="00995F75"/>
    <w:rsid w:val="009960A8"/>
    <w:rsid w:val="009960EC"/>
    <w:rsid w:val="009968F5"/>
    <w:rsid w:val="00997950"/>
    <w:rsid w:val="00997AF9"/>
    <w:rsid w:val="00997B97"/>
    <w:rsid w:val="00997EAA"/>
    <w:rsid w:val="009A029A"/>
    <w:rsid w:val="009A080E"/>
    <w:rsid w:val="009A08C4"/>
    <w:rsid w:val="009A08ED"/>
    <w:rsid w:val="009A09A2"/>
    <w:rsid w:val="009A0A99"/>
    <w:rsid w:val="009A0AFC"/>
    <w:rsid w:val="009A0D32"/>
    <w:rsid w:val="009A1DF1"/>
    <w:rsid w:val="009A2039"/>
    <w:rsid w:val="009A240E"/>
    <w:rsid w:val="009A2835"/>
    <w:rsid w:val="009A2E42"/>
    <w:rsid w:val="009A32D6"/>
    <w:rsid w:val="009A36FF"/>
    <w:rsid w:val="009A4A5B"/>
    <w:rsid w:val="009A4BE4"/>
    <w:rsid w:val="009A4D62"/>
    <w:rsid w:val="009A503E"/>
    <w:rsid w:val="009A523F"/>
    <w:rsid w:val="009A5307"/>
    <w:rsid w:val="009A57B6"/>
    <w:rsid w:val="009A57F0"/>
    <w:rsid w:val="009A5ADB"/>
    <w:rsid w:val="009A5DD6"/>
    <w:rsid w:val="009A6B2F"/>
    <w:rsid w:val="009A6C51"/>
    <w:rsid w:val="009A6FE6"/>
    <w:rsid w:val="009A75BB"/>
    <w:rsid w:val="009A78A9"/>
    <w:rsid w:val="009B0416"/>
    <w:rsid w:val="009B04B6"/>
    <w:rsid w:val="009B0DCA"/>
    <w:rsid w:val="009B0EDA"/>
    <w:rsid w:val="009B1408"/>
    <w:rsid w:val="009B1736"/>
    <w:rsid w:val="009B21C0"/>
    <w:rsid w:val="009B2577"/>
    <w:rsid w:val="009B2755"/>
    <w:rsid w:val="009B2CD8"/>
    <w:rsid w:val="009B2FEB"/>
    <w:rsid w:val="009B3062"/>
    <w:rsid w:val="009B3209"/>
    <w:rsid w:val="009B336C"/>
    <w:rsid w:val="009B3E5B"/>
    <w:rsid w:val="009B44FB"/>
    <w:rsid w:val="009B45BF"/>
    <w:rsid w:val="009B4610"/>
    <w:rsid w:val="009B512A"/>
    <w:rsid w:val="009B53A7"/>
    <w:rsid w:val="009B59A5"/>
    <w:rsid w:val="009B6622"/>
    <w:rsid w:val="009B67ED"/>
    <w:rsid w:val="009B6E9A"/>
    <w:rsid w:val="009C0302"/>
    <w:rsid w:val="009C077B"/>
    <w:rsid w:val="009C1280"/>
    <w:rsid w:val="009C216F"/>
    <w:rsid w:val="009C21E4"/>
    <w:rsid w:val="009C2227"/>
    <w:rsid w:val="009C24C2"/>
    <w:rsid w:val="009C25DE"/>
    <w:rsid w:val="009C2C0B"/>
    <w:rsid w:val="009C317F"/>
    <w:rsid w:val="009C31F8"/>
    <w:rsid w:val="009C3D37"/>
    <w:rsid w:val="009C3F00"/>
    <w:rsid w:val="009C46DB"/>
    <w:rsid w:val="009C4E39"/>
    <w:rsid w:val="009C4FA5"/>
    <w:rsid w:val="009C5130"/>
    <w:rsid w:val="009C5EA0"/>
    <w:rsid w:val="009C6379"/>
    <w:rsid w:val="009C63FB"/>
    <w:rsid w:val="009C6E44"/>
    <w:rsid w:val="009C752D"/>
    <w:rsid w:val="009C76A4"/>
    <w:rsid w:val="009C76C3"/>
    <w:rsid w:val="009C7802"/>
    <w:rsid w:val="009C7C96"/>
    <w:rsid w:val="009C7F04"/>
    <w:rsid w:val="009D0638"/>
    <w:rsid w:val="009D06E1"/>
    <w:rsid w:val="009D07C7"/>
    <w:rsid w:val="009D0BA0"/>
    <w:rsid w:val="009D1515"/>
    <w:rsid w:val="009D1730"/>
    <w:rsid w:val="009D23A2"/>
    <w:rsid w:val="009D23B2"/>
    <w:rsid w:val="009D2CBF"/>
    <w:rsid w:val="009D3131"/>
    <w:rsid w:val="009D31DF"/>
    <w:rsid w:val="009D386D"/>
    <w:rsid w:val="009D406D"/>
    <w:rsid w:val="009D47A2"/>
    <w:rsid w:val="009D5093"/>
    <w:rsid w:val="009D5145"/>
    <w:rsid w:val="009D5695"/>
    <w:rsid w:val="009D6624"/>
    <w:rsid w:val="009D6A35"/>
    <w:rsid w:val="009D7005"/>
    <w:rsid w:val="009E0236"/>
    <w:rsid w:val="009E0635"/>
    <w:rsid w:val="009E103F"/>
    <w:rsid w:val="009E1484"/>
    <w:rsid w:val="009E1D62"/>
    <w:rsid w:val="009E224C"/>
    <w:rsid w:val="009E2996"/>
    <w:rsid w:val="009E2A1F"/>
    <w:rsid w:val="009E2A48"/>
    <w:rsid w:val="009E2D92"/>
    <w:rsid w:val="009E2E9B"/>
    <w:rsid w:val="009E2EA3"/>
    <w:rsid w:val="009E32F0"/>
    <w:rsid w:val="009E343D"/>
    <w:rsid w:val="009E3557"/>
    <w:rsid w:val="009E3765"/>
    <w:rsid w:val="009E38C6"/>
    <w:rsid w:val="009E3A15"/>
    <w:rsid w:val="009E3D63"/>
    <w:rsid w:val="009E4B8F"/>
    <w:rsid w:val="009E4BE7"/>
    <w:rsid w:val="009E5007"/>
    <w:rsid w:val="009E501F"/>
    <w:rsid w:val="009E5198"/>
    <w:rsid w:val="009E530C"/>
    <w:rsid w:val="009E5E8B"/>
    <w:rsid w:val="009E624F"/>
    <w:rsid w:val="009E648E"/>
    <w:rsid w:val="009E6499"/>
    <w:rsid w:val="009E711F"/>
    <w:rsid w:val="009E768E"/>
    <w:rsid w:val="009F04A4"/>
    <w:rsid w:val="009F072B"/>
    <w:rsid w:val="009F0D32"/>
    <w:rsid w:val="009F1074"/>
    <w:rsid w:val="009F147A"/>
    <w:rsid w:val="009F2A46"/>
    <w:rsid w:val="009F2D9E"/>
    <w:rsid w:val="009F2F50"/>
    <w:rsid w:val="009F324B"/>
    <w:rsid w:val="009F356E"/>
    <w:rsid w:val="009F3920"/>
    <w:rsid w:val="009F3C80"/>
    <w:rsid w:val="009F3E00"/>
    <w:rsid w:val="009F3E03"/>
    <w:rsid w:val="009F4FCA"/>
    <w:rsid w:val="009F5185"/>
    <w:rsid w:val="009F5536"/>
    <w:rsid w:val="009F5F1F"/>
    <w:rsid w:val="009F6047"/>
    <w:rsid w:val="009F672F"/>
    <w:rsid w:val="009F6B43"/>
    <w:rsid w:val="009F6D9B"/>
    <w:rsid w:val="009F7721"/>
    <w:rsid w:val="009F7982"/>
    <w:rsid w:val="009F7B51"/>
    <w:rsid w:val="009F7CE4"/>
    <w:rsid w:val="00A002C8"/>
    <w:rsid w:val="00A00A89"/>
    <w:rsid w:val="00A00D6E"/>
    <w:rsid w:val="00A00DCC"/>
    <w:rsid w:val="00A012D5"/>
    <w:rsid w:val="00A019A6"/>
    <w:rsid w:val="00A01F17"/>
    <w:rsid w:val="00A01FC9"/>
    <w:rsid w:val="00A02187"/>
    <w:rsid w:val="00A0294C"/>
    <w:rsid w:val="00A02EFE"/>
    <w:rsid w:val="00A02F38"/>
    <w:rsid w:val="00A03009"/>
    <w:rsid w:val="00A0321F"/>
    <w:rsid w:val="00A03423"/>
    <w:rsid w:val="00A03640"/>
    <w:rsid w:val="00A038AD"/>
    <w:rsid w:val="00A03D68"/>
    <w:rsid w:val="00A04289"/>
    <w:rsid w:val="00A0437A"/>
    <w:rsid w:val="00A0453E"/>
    <w:rsid w:val="00A047E4"/>
    <w:rsid w:val="00A0482D"/>
    <w:rsid w:val="00A04CD7"/>
    <w:rsid w:val="00A050FF"/>
    <w:rsid w:val="00A0510C"/>
    <w:rsid w:val="00A0589D"/>
    <w:rsid w:val="00A06219"/>
    <w:rsid w:val="00A06506"/>
    <w:rsid w:val="00A06D7E"/>
    <w:rsid w:val="00A06FA2"/>
    <w:rsid w:val="00A071B8"/>
    <w:rsid w:val="00A07751"/>
    <w:rsid w:val="00A07A01"/>
    <w:rsid w:val="00A103D3"/>
    <w:rsid w:val="00A112DB"/>
    <w:rsid w:val="00A11365"/>
    <w:rsid w:val="00A115C0"/>
    <w:rsid w:val="00A11B89"/>
    <w:rsid w:val="00A11F8D"/>
    <w:rsid w:val="00A11FA9"/>
    <w:rsid w:val="00A120FE"/>
    <w:rsid w:val="00A12112"/>
    <w:rsid w:val="00A125B1"/>
    <w:rsid w:val="00A12790"/>
    <w:rsid w:val="00A129FB"/>
    <w:rsid w:val="00A12A0C"/>
    <w:rsid w:val="00A12E2B"/>
    <w:rsid w:val="00A132F0"/>
    <w:rsid w:val="00A1338E"/>
    <w:rsid w:val="00A13AB6"/>
    <w:rsid w:val="00A1405A"/>
    <w:rsid w:val="00A148A3"/>
    <w:rsid w:val="00A14C2F"/>
    <w:rsid w:val="00A15B87"/>
    <w:rsid w:val="00A16B80"/>
    <w:rsid w:val="00A16BDE"/>
    <w:rsid w:val="00A172D3"/>
    <w:rsid w:val="00A172D6"/>
    <w:rsid w:val="00A1735D"/>
    <w:rsid w:val="00A173C1"/>
    <w:rsid w:val="00A17829"/>
    <w:rsid w:val="00A17963"/>
    <w:rsid w:val="00A17D5A"/>
    <w:rsid w:val="00A21199"/>
    <w:rsid w:val="00A2147E"/>
    <w:rsid w:val="00A21B1E"/>
    <w:rsid w:val="00A22905"/>
    <w:rsid w:val="00A22A47"/>
    <w:rsid w:val="00A22B0F"/>
    <w:rsid w:val="00A2339B"/>
    <w:rsid w:val="00A2361E"/>
    <w:rsid w:val="00A23B31"/>
    <w:rsid w:val="00A23C55"/>
    <w:rsid w:val="00A2426F"/>
    <w:rsid w:val="00A24706"/>
    <w:rsid w:val="00A24A7A"/>
    <w:rsid w:val="00A25129"/>
    <w:rsid w:val="00A253B3"/>
    <w:rsid w:val="00A255CC"/>
    <w:rsid w:val="00A258F7"/>
    <w:rsid w:val="00A262DC"/>
    <w:rsid w:val="00A26541"/>
    <w:rsid w:val="00A2675B"/>
    <w:rsid w:val="00A26AA6"/>
    <w:rsid w:val="00A26BC8"/>
    <w:rsid w:val="00A27C27"/>
    <w:rsid w:val="00A27C4F"/>
    <w:rsid w:val="00A304C4"/>
    <w:rsid w:val="00A3066D"/>
    <w:rsid w:val="00A30830"/>
    <w:rsid w:val="00A30A0D"/>
    <w:rsid w:val="00A31876"/>
    <w:rsid w:val="00A31F6E"/>
    <w:rsid w:val="00A325DA"/>
    <w:rsid w:val="00A32C6C"/>
    <w:rsid w:val="00A32D2D"/>
    <w:rsid w:val="00A32DB6"/>
    <w:rsid w:val="00A335D5"/>
    <w:rsid w:val="00A336FE"/>
    <w:rsid w:val="00A34449"/>
    <w:rsid w:val="00A344E8"/>
    <w:rsid w:val="00A34F19"/>
    <w:rsid w:val="00A353D6"/>
    <w:rsid w:val="00A3555A"/>
    <w:rsid w:val="00A35825"/>
    <w:rsid w:val="00A35A51"/>
    <w:rsid w:val="00A35BB9"/>
    <w:rsid w:val="00A36678"/>
    <w:rsid w:val="00A36693"/>
    <w:rsid w:val="00A36F05"/>
    <w:rsid w:val="00A37921"/>
    <w:rsid w:val="00A37934"/>
    <w:rsid w:val="00A37B1D"/>
    <w:rsid w:val="00A37E6F"/>
    <w:rsid w:val="00A400C2"/>
    <w:rsid w:val="00A40304"/>
    <w:rsid w:val="00A40459"/>
    <w:rsid w:val="00A40E2B"/>
    <w:rsid w:val="00A41035"/>
    <w:rsid w:val="00A411AB"/>
    <w:rsid w:val="00A414DE"/>
    <w:rsid w:val="00A41B25"/>
    <w:rsid w:val="00A41D3B"/>
    <w:rsid w:val="00A4231D"/>
    <w:rsid w:val="00A423D9"/>
    <w:rsid w:val="00A42414"/>
    <w:rsid w:val="00A429A4"/>
    <w:rsid w:val="00A430DE"/>
    <w:rsid w:val="00A4372C"/>
    <w:rsid w:val="00A43911"/>
    <w:rsid w:val="00A44272"/>
    <w:rsid w:val="00A4432E"/>
    <w:rsid w:val="00A447B6"/>
    <w:rsid w:val="00A448A5"/>
    <w:rsid w:val="00A44903"/>
    <w:rsid w:val="00A44DD9"/>
    <w:rsid w:val="00A45D81"/>
    <w:rsid w:val="00A45F90"/>
    <w:rsid w:val="00A460CE"/>
    <w:rsid w:val="00A46435"/>
    <w:rsid w:val="00A46CAA"/>
    <w:rsid w:val="00A46EF1"/>
    <w:rsid w:val="00A4745D"/>
    <w:rsid w:val="00A4794D"/>
    <w:rsid w:val="00A501DF"/>
    <w:rsid w:val="00A50652"/>
    <w:rsid w:val="00A50810"/>
    <w:rsid w:val="00A509C7"/>
    <w:rsid w:val="00A50D1D"/>
    <w:rsid w:val="00A51296"/>
    <w:rsid w:val="00A512A4"/>
    <w:rsid w:val="00A5200E"/>
    <w:rsid w:val="00A52601"/>
    <w:rsid w:val="00A52AC3"/>
    <w:rsid w:val="00A52D08"/>
    <w:rsid w:val="00A52D15"/>
    <w:rsid w:val="00A537AB"/>
    <w:rsid w:val="00A53DA5"/>
    <w:rsid w:val="00A54B28"/>
    <w:rsid w:val="00A55679"/>
    <w:rsid w:val="00A558C7"/>
    <w:rsid w:val="00A5595F"/>
    <w:rsid w:val="00A559AD"/>
    <w:rsid w:val="00A5667B"/>
    <w:rsid w:val="00A5682F"/>
    <w:rsid w:val="00A57497"/>
    <w:rsid w:val="00A57B4A"/>
    <w:rsid w:val="00A57B88"/>
    <w:rsid w:val="00A6017A"/>
    <w:rsid w:val="00A605C8"/>
    <w:rsid w:val="00A60600"/>
    <w:rsid w:val="00A60C66"/>
    <w:rsid w:val="00A611B5"/>
    <w:rsid w:val="00A61536"/>
    <w:rsid w:val="00A6282E"/>
    <w:rsid w:val="00A62CF4"/>
    <w:rsid w:val="00A6309D"/>
    <w:rsid w:val="00A634DF"/>
    <w:rsid w:val="00A63657"/>
    <w:rsid w:val="00A63CAF"/>
    <w:rsid w:val="00A63E8A"/>
    <w:rsid w:val="00A6433F"/>
    <w:rsid w:val="00A64408"/>
    <w:rsid w:val="00A646F9"/>
    <w:rsid w:val="00A64C35"/>
    <w:rsid w:val="00A64CD1"/>
    <w:rsid w:val="00A65214"/>
    <w:rsid w:val="00A654C9"/>
    <w:rsid w:val="00A65820"/>
    <w:rsid w:val="00A6631A"/>
    <w:rsid w:val="00A66770"/>
    <w:rsid w:val="00A668ED"/>
    <w:rsid w:val="00A66C9A"/>
    <w:rsid w:val="00A66D9F"/>
    <w:rsid w:val="00A67438"/>
    <w:rsid w:val="00A6769F"/>
    <w:rsid w:val="00A67B47"/>
    <w:rsid w:val="00A67C02"/>
    <w:rsid w:val="00A67FB4"/>
    <w:rsid w:val="00A700F6"/>
    <w:rsid w:val="00A7016D"/>
    <w:rsid w:val="00A70496"/>
    <w:rsid w:val="00A70CD7"/>
    <w:rsid w:val="00A71111"/>
    <w:rsid w:val="00A71D9C"/>
    <w:rsid w:val="00A71F2F"/>
    <w:rsid w:val="00A71F6D"/>
    <w:rsid w:val="00A7211E"/>
    <w:rsid w:val="00A72131"/>
    <w:rsid w:val="00A72141"/>
    <w:rsid w:val="00A7216E"/>
    <w:rsid w:val="00A7233F"/>
    <w:rsid w:val="00A7243B"/>
    <w:rsid w:val="00A72C07"/>
    <w:rsid w:val="00A72C1F"/>
    <w:rsid w:val="00A734AA"/>
    <w:rsid w:val="00A7364B"/>
    <w:rsid w:val="00A73726"/>
    <w:rsid w:val="00A73ABA"/>
    <w:rsid w:val="00A7443D"/>
    <w:rsid w:val="00A74592"/>
    <w:rsid w:val="00A74799"/>
    <w:rsid w:val="00A74B55"/>
    <w:rsid w:val="00A74E8B"/>
    <w:rsid w:val="00A77472"/>
    <w:rsid w:val="00A7798C"/>
    <w:rsid w:val="00A77B40"/>
    <w:rsid w:val="00A800CA"/>
    <w:rsid w:val="00A80601"/>
    <w:rsid w:val="00A80668"/>
    <w:rsid w:val="00A807D9"/>
    <w:rsid w:val="00A808BF"/>
    <w:rsid w:val="00A808F7"/>
    <w:rsid w:val="00A8119F"/>
    <w:rsid w:val="00A81453"/>
    <w:rsid w:val="00A819B9"/>
    <w:rsid w:val="00A81A75"/>
    <w:rsid w:val="00A81DF4"/>
    <w:rsid w:val="00A8251B"/>
    <w:rsid w:val="00A82733"/>
    <w:rsid w:val="00A82C6A"/>
    <w:rsid w:val="00A8368A"/>
    <w:rsid w:val="00A83B6B"/>
    <w:rsid w:val="00A83F5C"/>
    <w:rsid w:val="00A845CB"/>
    <w:rsid w:val="00A84808"/>
    <w:rsid w:val="00A84B80"/>
    <w:rsid w:val="00A84FF9"/>
    <w:rsid w:val="00A865A4"/>
    <w:rsid w:val="00A8705E"/>
    <w:rsid w:val="00A876EB"/>
    <w:rsid w:val="00A87E7B"/>
    <w:rsid w:val="00A90326"/>
    <w:rsid w:val="00A9043F"/>
    <w:rsid w:val="00A904C3"/>
    <w:rsid w:val="00A90756"/>
    <w:rsid w:val="00A90C44"/>
    <w:rsid w:val="00A911F4"/>
    <w:rsid w:val="00A9132F"/>
    <w:rsid w:val="00A91999"/>
    <w:rsid w:val="00A91F8B"/>
    <w:rsid w:val="00A92051"/>
    <w:rsid w:val="00A921C9"/>
    <w:rsid w:val="00A92405"/>
    <w:rsid w:val="00A9251D"/>
    <w:rsid w:val="00A92801"/>
    <w:rsid w:val="00A93446"/>
    <w:rsid w:val="00A93952"/>
    <w:rsid w:val="00A93C2F"/>
    <w:rsid w:val="00A93C58"/>
    <w:rsid w:val="00A93E22"/>
    <w:rsid w:val="00A94116"/>
    <w:rsid w:val="00A941ED"/>
    <w:rsid w:val="00A9442C"/>
    <w:rsid w:val="00A951E5"/>
    <w:rsid w:val="00A95578"/>
    <w:rsid w:val="00A96572"/>
    <w:rsid w:val="00A96CFE"/>
    <w:rsid w:val="00AA0171"/>
    <w:rsid w:val="00AA04EC"/>
    <w:rsid w:val="00AA0763"/>
    <w:rsid w:val="00AA0C18"/>
    <w:rsid w:val="00AA0F71"/>
    <w:rsid w:val="00AA1AAA"/>
    <w:rsid w:val="00AA1E5B"/>
    <w:rsid w:val="00AA206E"/>
    <w:rsid w:val="00AA2261"/>
    <w:rsid w:val="00AA22C3"/>
    <w:rsid w:val="00AA2800"/>
    <w:rsid w:val="00AA2AAF"/>
    <w:rsid w:val="00AA2F66"/>
    <w:rsid w:val="00AA30D7"/>
    <w:rsid w:val="00AA3951"/>
    <w:rsid w:val="00AA3AE3"/>
    <w:rsid w:val="00AA4AC4"/>
    <w:rsid w:val="00AA50A9"/>
    <w:rsid w:val="00AA52ED"/>
    <w:rsid w:val="00AA5301"/>
    <w:rsid w:val="00AA56E0"/>
    <w:rsid w:val="00AA5A5F"/>
    <w:rsid w:val="00AA5CFE"/>
    <w:rsid w:val="00AA5FC5"/>
    <w:rsid w:val="00AA62E9"/>
    <w:rsid w:val="00AA63F1"/>
    <w:rsid w:val="00AA65E2"/>
    <w:rsid w:val="00AA6954"/>
    <w:rsid w:val="00AA7144"/>
    <w:rsid w:val="00AA7931"/>
    <w:rsid w:val="00AA7F95"/>
    <w:rsid w:val="00AB00E9"/>
    <w:rsid w:val="00AB0677"/>
    <w:rsid w:val="00AB0DEB"/>
    <w:rsid w:val="00AB0F5B"/>
    <w:rsid w:val="00AB1123"/>
    <w:rsid w:val="00AB117C"/>
    <w:rsid w:val="00AB1290"/>
    <w:rsid w:val="00AB24D8"/>
    <w:rsid w:val="00AB2DCF"/>
    <w:rsid w:val="00AB2FA4"/>
    <w:rsid w:val="00AB34A3"/>
    <w:rsid w:val="00AB39C1"/>
    <w:rsid w:val="00AB4321"/>
    <w:rsid w:val="00AB4DF6"/>
    <w:rsid w:val="00AB558C"/>
    <w:rsid w:val="00AB57A4"/>
    <w:rsid w:val="00AB5CD3"/>
    <w:rsid w:val="00AB6181"/>
    <w:rsid w:val="00AB6A72"/>
    <w:rsid w:val="00AB6F15"/>
    <w:rsid w:val="00AB794B"/>
    <w:rsid w:val="00AC0121"/>
    <w:rsid w:val="00AC0491"/>
    <w:rsid w:val="00AC07AF"/>
    <w:rsid w:val="00AC1158"/>
    <w:rsid w:val="00AC1D4C"/>
    <w:rsid w:val="00AC1FB7"/>
    <w:rsid w:val="00AC22B3"/>
    <w:rsid w:val="00AC2917"/>
    <w:rsid w:val="00AC3271"/>
    <w:rsid w:val="00AC3820"/>
    <w:rsid w:val="00AC3C3C"/>
    <w:rsid w:val="00AC4271"/>
    <w:rsid w:val="00AC43ED"/>
    <w:rsid w:val="00AC5224"/>
    <w:rsid w:val="00AC53C6"/>
    <w:rsid w:val="00AC7AF6"/>
    <w:rsid w:val="00AC7CEA"/>
    <w:rsid w:val="00AD08E2"/>
    <w:rsid w:val="00AD0D2F"/>
    <w:rsid w:val="00AD0F4D"/>
    <w:rsid w:val="00AD197F"/>
    <w:rsid w:val="00AD1F76"/>
    <w:rsid w:val="00AD1FD4"/>
    <w:rsid w:val="00AD2029"/>
    <w:rsid w:val="00AD222B"/>
    <w:rsid w:val="00AD22E7"/>
    <w:rsid w:val="00AD245F"/>
    <w:rsid w:val="00AD2872"/>
    <w:rsid w:val="00AD2C1D"/>
    <w:rsid w:val="00AD3070"/>
    <w:rsid w:val="00AD367F"/>
    <w:rsid w:val="00AD384B"/>
    <w:rsid w:val="00AD38D0"/>
    <w:rsid w:val="00AD3C00"/>
    <w:rsid w:val="00AD3D06"/>
    <w:rsid w:val="00AD3FE5"/>
    <w:rsid w:val="00AD547C"/>
    <w:rsid w:val="00AD549F"/>
    <w:rsid w:val="00AD5537"/>
    <w:rsid w:val="00AD592C"/>
    <w:rsid w:val="00AD5A1F"/>
    <w:rsid w:val="00AD5ADC"/>
    <w:rsid w:val="00AD5D23"/>
    <w:rsid w:val="00AD616A"/>
    <w:rsid w:val="00AD63DE"/>
    <w:rsid w:val="00AD6AB3"/>
    <w:rsid w:val="00AD6D59"/>
    <w:rsid w:val="00AD6F82"/>
    <w:rsid w:val="00AD76F3"/>
    <w:rsid w:val="00AD78E5"/>
    <w:rsid w:val="00AE0109"/>
    <w:rsid w:val="00AE04E0"/>
    <w:rsid w:val="00AE07BC"/>
    <w:rsid w:val="00AE0D55"/>
    <w:rsid w:val="00AE1913"/>
    <w:rsid w:val="00AE1A46"/>
    <w:rsid w:val="00AE1AB5"/>
    <w:rsid w:val="00AE1AC9"/>
    <w:rsid w:val="00AE1E44"/>
    <w:rsid w:val="00AE270C"/>
    <w:rsid w:val="00AE298C"/>
    <w:rsid w:val="00AE2C44"/>
    <w:rsid w:val="00AE3522"/>
    <w:rsid w:val="00AE38E8"/>
    <w:rsid w:val="00AE3DEA"/>
    <w:rsid w:val="00AE3E65"/>
    <w:rsid w:val="00AE53DA"/>
    <w:rsid w:val="00AE5F03"/>
    <w:rsid w:val="00AE6882"/>
    <w:rsid w:val="00AE6B52"/>
    <w:rsid w:val="00AE6B89"/>
    <w:rsid w:val="00AE6DDD"/>
    <w:rsid w:val="00AE74A4"/>
    <w:rsid w:val="00AE7508"/>
    <w:rsid w:val="00AE763C"/>
    <w:rsid w:val="00AF00A0"/>
    <w:rsid w:val="00AF0873"/>
    <w:rsid w:val="00AF0AA3"/>
    <w:rsid w:val="00AF0D87"/>
    <w:rsid w:val="00AF1294"/>
    <w:rsid w:val="00AF2597"/>
    <w:rsid w:val="00AF2890"/>
    <w:rsid w:val="00AF34C8"/>
    <w:rsid w:val="00AF3846"/>
    <w:rsid w:val="00AF3C76"/>
    <w:rsid w:val="00AF3FD5"/>
    <w:rsid w:val="00AF41D3"/>
    <w:rsid w:val="00AF47AC"/>
    <w:rsid w:val="00AF4DAF"/>
    <w:rsid w:val="00AF4F82"/>
    <w:rsid w:val="00AF4FC6"/>
    <w:rsid w:val="00AF578E"/>
    <w:rsid w:val="00AF5AE3"/>
    <w:rsid w:val="00AF61A4"/>
    <w:rsid w:val="00AF654E"/>
    <w:rsid w:val="00AF6B3E"/>
    <w:rsid w:val="00AF76CD"/>
    <w:rsid w:val="00AF77F0"/>
    <w:rsid w:val="00B00380"/>
    <w:rsid w:val="00B00688"/>
    <w:rsid w:val="00B01442"/>
    <w:rsid w:val="00B018A5"/>
    <w:rsid w:val="00B018D1"/>
    <w:rsid w:val="00B018F6"/>
    <w:rsid w:val="00B01BB3"/>
    <w:rsid w:val="00B0211C"/>
    <w:rsid w:val="00B0217B"/>
    <w:rsid w:val="00B0220B"/>
    <w:rsid w:val="00B024BC"/>
    <w:rsid w:val="00B03CB6"/>
    <w:rsid w:val="00B0404D"/>
    <w:rsid w:val="00B04130"/>
    <w:rsid w:val="00B04638"/>
    <w:rsid w:val="00B047C2"/>
    <w:rsid w:val="00B048A7"/>
    <w:rsid w:val="00B0499B"/>
    <w:rsid w:val="00B04BC0"/>
    <w:rsid w:val="00B05172"/>
    <w:rsid w:val="00B05E0C"/>
    <w:rsid w:val="00B05E6F"/>
    <w:rsid w:val="00B062D8"/>
    <w:rsid w:val="00B06607"/>
    <w:rsid w:val="00B0675E"/>
    <w:rsid w:val="00B06CC3"/>
    <w:rsid w:val="00B06D97"/>
    <w:rsid w:val="00B06EBC"/>
    <w:rsid w:val="00B07444"/>
    <w:rsid w:val="00B108A3"/>
    <w:rsid w:val="00B108AE"/>
    <w:rsid w:val="00B115F1"/>
    <w:rsid w:val="00B116EA"/>
    <w:rsid w:val="00B12260"/>
    <w:rsid w:val="00B12474"/>
    <w:rsid w:val="00B12736"/>
    <w:rsid w:val="00B130DD"/>
    <w:rsid w:val="00B1386D"/>
    <w:rsid w:val="00B143EE"/>
    <w:rsid w:val="00B145E5"/>
    <w:rsid w:val="00B1486B"/>
    <w:rsid w:val="00B14C8D"/>
    <w:rsid w:val="00B14CA8"/>
    <w:rsid w:val="00B14D80"/>
    <w:rsid w:val="00B14E28"/>
    <w:rsid w:val="00B14E36"/>
    <w:rsid w:val="00B15EE9"/>
    <w:rsid w:val="00B167DF"/>
    <w:rsid w:val="00B16A98"/>
    <w:rsid w:val="00B171CA"/>
    <w:rsid w:val="00B17277"/>
    <w:rsid w:val="00B17626"/>
    <w:rsid w:val="00B17710"/>
    <w:rsid w:val="00B179CF"/>
    <w:rsid w:val="00B17B7C"/>
    <w:rsid w:val="00B17C76"/>
    <w:rsid w:val="00B20A7C"/>
    <w:rsid w:val="00B20C13"/>
    <w:rsid w:val="00B219B8"/>
    <w:rsid w:val="00B21B64"/>
    <w:rsid w:val="00B21B91"/>
    <w:rsid w:val="00B21F79"/>
    <w:rsid w:val="00B21FB4"/>
    <w:rsid w:val="00B220EA"/>
    <w:rsid w:val="00B2236B"/>
    <w:rsid w:val="00B2250F"/>
    <w:rsid w:val="00B2294E"/>
    <w:rsid w:val="00B22C0F"/>
    <w:rsid w:val="00B22D35"/>
    <w:rsid w:val="00B231F7"/>
    <w:rsid w:val="00B238AB"/>
    <w:rsid w:val="00B23C6A"/>
    <w:rsid w:val="00B23C90"/>
    <w:rsid w:val="00B24C99"/>
    <w:rsid w:val="00B24F01"/>
    <w:rsid w:val="00B2550B"/>
    <w:rsid w:val="00B25540"/>
    <w:rsid w:val="00B25D97"/>
    <w:rsid w:val="00B25FCE"/>
    <w:rsid w:val="00B25FE8"/>
    <w:rsid w:val="00B260AD"/>
    <w:rsid w:val="00B261C4"/>
    <w:rsid w:val="00B26777"/>
    <w:rsid w:val="00B268FC"/>
    <w:rsid w:val="00B274AA"/>
    <w:rsid w:val="00B277E8"/>
    <w:rsid w:val="00B27E53"/>
    <w:rsid w:val="00B30DEB"/>
    <w:rsid w:val="00B31124"/>
    <w:rsid w:val="00B31301"/>
    <w:rsid w:val="00B3144D"/>
    <w:rsid w:val="00B31FA9"/>
    <w:rsid w:val="00B32749"/>
    <w:rsid w:val="00B33003"/>
    <w:rsid w:val="00B330C4"/>
    <w:rsid w:val="00B332F3"/>
    <w:rsid w:val="00B3391F"/>
    <w:rsid w:val="00B3453B"/>
    <w:rsid w:val="00B3469E"/>
    <w:rsid w:val="00B34A08"/>
    <w:rsid w:val="00B34F56"/>
    <w:rsid w:val="00B34F64"/>
    <w:rsid w:val="00B35531"/>
    <w:rsid w:val="00B364EB"/>
    <w:rsid w:val="00B370A5"/>
    <w:rsid w:val="00B370BF"/>
    <w:rsid w:val="00B371C9"/>
    <w:rsid w:val="00B3741F"/>
    <w:rsid w:val="00B374B4"/>
    <w:rsid w:val="00B37909"/>
    <w:rsid w:val="00B37AD1"/>
    <w:rsid w:val="00B40613"/>
    <w:rsid w:val="00B40AFB"/>
    <w:rsid w:val="00B40C29"/>
    <w:rsid w:val="00B412A5"/>
    <w:rsid w:val="00B41425"/>
    <w:rsid w:val="00B41484"/>
    <w:rsid w:val="00B4157F"/>
    <w:rsid w:val="00B416BD"/>
    <w:rsid w:val="00B4204C"/>
    <w:rsid w:val="00B421D5"/>
    <w:rsid w:val="00B42F50"/>
    <w:rsid w:val="00B431B3"/>
    <w:rsid w:val="00B436E8"/>
    <w:rsid w:val="00B43BB7"/>
    <w:rsid w:val="00B43CCD"/>
    <w:rsid w:val="00B43D22"/>
    <w:rsid w:val="00B43F68"/>
    <w:rsid w:val="00B44015"/>
    <w:rsid w:val="00B44070"/>
    <w:rsid w:val="00B452D3"/>
    <w:rsid w:val="00B455B6"/>
    <w:rsid w:val="00B45830"/>
    <w:rsid w:val="00B46A73"/>
    <w:rsid w:val="00B46AA6"/>
    <w:rsid w:val="00B46DD7"/>
    <w:rsid w:val="00B4706F"/>
    <w:rsid w:val="00B47238"/>
    <w:rsid w:val="00B47241"/>
    <w:rsid w:val="00B47378"/>
    <w:rsid w:val="00B47AD3"/>
    <w:rsid w:val="00B502FC"/>
    <w:rsid w:val="00B5075D"/>
    <w:rsid w:val="00B50863"/>
    <w:rsid w:val="00B5123D"/>
    <w:rsid w:val="00B51362"/>
    <w:rsid w:val="00B513CB"/>
    <w:rsid w:val="00B52468"/>
    <w:rsid w:val="00B52E3D"/>
    <w:rsid w:val="00B52EA4"/>
    <w:rsid w:val="00B52EE3"/>
    <w:rsid w:val="00B53119"/>
    <w:rsid w:val="00B53ADD"/>
    <w:rsid w:val="00B543DB"/>
    <w:rsid w:val="00B54AB3"/>
    <w:rsid w:val="00B54C6A"/>
    <w:rsid w:val="00B54D11"/>
    <w:rsid w:val="00B54DA3"/>
    <w:rsid w:val="00B551F6"/>
    <w:rsid w:val="00B55204"/>
    <w:rsid w:val="00B55216"/>
    <w:rsid w:val="00B55306"/>
    <w:rsid w:val="00B55862"/>
    <w:rsid w:val="00B55A1E"/>
    <w:rsid w:val="00B55EC5"/>
    <w:rsid w:val="00B56866"/>
    <w:rsid w:val="00B56B51"/>
    <w:rsid w:val="00B57D06"/>
    <w:rsid w:val="00B61858"/>
    <w:rsid w:val="00B62615"/>
    <w:rsid w:val="00B6295B"/>
    <w:rsid w:val="00B62B03"/>
    <w:rsid w:val="00B63C88"/>
    <w:rsid w:val="00B63E04"/>
    <w:rsid w:val="00B63F62"/>
    <w:rsid w:val="00B640A4"/>
    <w:rsid w:val="00B64194"/>
    <w:rsid w:val="00B64315"/>
    <w:rsid w:val="00B647F2"/>
    <w:rsid w:val="00B647F6"/>
    <w:rsid w:val="00B64D2A"/>
    <w:rsid w:val="00B65159"/>
    <w:rsid w:val="00B6522F"/>
    <w:rsid w:val="00B6599F"/>
    <w:rsid w:val="00B669EF"/>
    <w:rsid w:val="00B66B1A"/>
    <w:rsid w:val="00B67012"/>
    <w:rsid w:val="00B671A2"/>
    <w:rsid w:val="00B67CF5"/>
    <w:rsid w:val="00B709E1"/>
    <w:rsid w:val="00B70F98"/>
    <w:rsid w:val="00B71372"/>
    <w:rsid w:val="00B723FF"/>
    <w:rsid w:val="00B724BC"/>
    <w:rsid w:val="00B72540"/>
    <w:rsid w:val="00B72551"/>
    <w:rsid w:val="00B729B3"/>
    <w:rsid w:val="00B73075"/>
    <w:rsid w:val="00B742DF"/>
    <w:rsid w:val="00B74EC3"/>
    <w:rsid w:val="00B752E7"/>
    <w:rsid w:val="00B76281"/>
    <w:rsid w:val="00B7727A"/>
    <w:rsid w:val="00B773E5"/>
    <w:rsid w:val="00B77567"/>
    <w:rsid w:val="00B77B49"/>
    <w:rsid w:val="00B800DE"/>
    <w:rsid w:val="00B8115E"/>
    <w:rsid w:val="00B81163"/>
    <w:rsid w:val="00B814D4"/>
    <w:rsid w:val="00B816E4"/>
    <w:rsid w:val="00B8170B"/>
    <w:rsid w:val="00B817DC"/>
    <w:rsid w:val="00B829AE"/>
    <w:rsid w:val="00B83551"/>
    <w:rsid w:val="00B83A11"/>
    <w:rsid w:val="00B8454D"/>
    <w:rsid w:val="00B84C26"/>
    <w:rsid w:val="00B85859"/>
    <w:rsid w:val="00B860C0"/>
    <w:rsid w:val="00B86B3A"/>
    <w:rsid w:val="00B86CA8"/>
    <w:rsid w:val="00B87DCD"/>
    <w:rsid w:val="00B9019F"/>
    <w:rsid w:val="00B901EA"/>
    <w:rsid w:val="00B902DC"/>
    <w:rsid w:val="00B905BE"/>
    <w:rsid w:val="00B908B2"/>
    <w:rsid w:val="00B90C79"/>
    <w:rsid w:val="00B91481"/>
    <w:rsid w:val="00B920AF"/>
    <w:rsid w:val="00B9289E"/>
    <w:rsid w:val="00B92EA8"/>
    <w:rsid w:val="00B92FCC"/>
    <w:rsid w:val="00B931AA"/>
    <w:rsid w:val="00B93ACF"/>
    <w:rsid w:val="00B949D0"/>
    <w:rsid w:val="00B94FA9"/>
    <w:rsid w:val="00B950BA"/>
    <w:rsid w:val="00B9533B"/>
    <w:rsid w:val="00B9553B"/>
    <w:rsid w:val="00B95B1D"/>
    <w:rsid w:val="00B9606A"/>
    <w:rsid w:val="00B973DA"/>
    <w:rsid w:val="00B97A9F"/>
    <w:rsid w:val="00B97C84"/>
    <w:rsid w:val="00B97C8F"/>
    <w:rsid w:val="00BA0089"/>
    <w:rsid w:val="00BA00E2"/>
    <w:rsid w:val="00BA0133"/>
    <w:rsid w:val="00BA096E"/>
    <w:rsid w:val="00BA09C5"/>
    <w:rsid w:val="00BA0D14"/>
    <w:rsid w:val="00BA151A"/>
    <w:rsid w:val="00BA3085"/>
    <w:rsid w:val="00BA3091"/>
    <w:rsid w:val="00BA3198"/>
    <w:rsid w:val="00BA3302"/>
    <w:rsid w:val="00BA3E6C"/>
    <w:rsid w:val="00BA3EF3"/>
    <w:rsid w:val="00BA43F3"/>
    <w:rsid w:val="00BA4B15"/>
    <w:rsid w:val="00BA4C0D"/>
    <w:rsid w:val="00BA57C0"/>
    <w:rsid w:val="00BA5983"/>
    <w:rsid w:val="00BA5F7E"/>
    <w:rsid w:val="00BA63CA"/>
    <w:rsid w:val="00BA69A7"/>
    <w:rsid w:val="00BA6BB5"/>
    <w:rsid w:val="00BA7396"/>
    <w:rsid w:val="00BA74D6"/>
    <w:rsid w:val="00BA7AD0"/>
    <w:rsid w:val="00BA7D6A"/>
    <w:rsid w:val="00BB0E50"/>
    <w:rsid w:val="00BB107F"/>
    <w:rsid w:val="00BB1132"/>
    <w:rsid w:val="00BB132D"/>
    <w:rsid w:val="00BB137E"/>
    <w:rsid w:val="00BB1552"/>
    <w:rsid w:val="00BB19C1"/>
    <w:rsid w:val="00BB1BAE"/>
    <w:rsid w:val="00BB1D92"/>
    <w:rsid w:val="00BB2873"/>
    <w:rsid w:val="00BB2DF3"/>
    <w:rsid w:val="00BB2EA8"/>
    <w:rsid w:val="00BB30D6"/>
    <w:rsid w:val="00BB326B"/>
    <w:rsid w:val="00BB3B8A"/>
    <w:rsid w:val="00BB4445"/>
    <w:rsid w:val="00BB4D25"/>
    <w:rsid w:val="00BB4E51"/>
    <w:rsid w:val="00BB5007"/>
    <w:rsid w:val="00BB51E8"/>
    <w:rsid w:val="00BB5A1C"/>
    <w:rsid w:val="00BB5C23"/>
    <w:rsid w:val="00BB5CD3"/>
    <w:rsid w:val="00BB63C4"/>
    <w:rsid w:val="00BB6417"/>
    <w:rsid w:val="00BB6570"/>
    <w:rsid w:val="00BB677A"/>
    <w:rsid w:val="00BB7CD2"/>
    <w:rsid w:val="00BC00B1"/>
    <w:rsid w:val="00BC0CEF"/>
    <w:rsid w:val="00BC0F27"/>
    <w:rsid w:val="00BC1120"/>
    <w:rsid w:val="00BC1A70"/>
    <w:rsid w:val="00BC1DE2"/>
    <w:rsid w:val="00BC2382"/>
    <w:rsid w:val="00BC36C6"/>
    <w:rsid w:val="00BC3844"/>
    <w:rsid w:val="00BC43A2"/>
    <w:rsid w:val="00BC4DCD"/>
    <w:rsid w:val="00BC523D"/>
    <w:rsid w:val="00BC52CC"/>
    <w:rsid w:val="00BC586A"/>
    <w:rsid w:val="00BC59F5"/>
    <w:rsid w:val="00BC5B88"/>
    <w:rsid w:val="00BC5F00"/>
    <w:rsid w:val="00BC65B3"/>
    <w:rsid w:val="00BC67E5"/>
    <w:rsid w:val="00BC702C"/>
    <w:rsid w:val="00BC74A4"/>
    <w:rsid w:val="00BC7809"/>
    <w:rsid w:val="00BC79D1"/>
    <w:rsid w:val="00BC7A47"/>
    <w:rsid w:val="00BC7B5A"/>
    <w:rsid w:val="00BC7E32"/>
    <w:rsid w:val="00BD0083"/>
    <w:rsid w:val="00BD0628"/>
    <w:rsid w:val="00BD0EF6"/>
    <w:rsid w:val="00BD0F6F"/>
    <w:rsid w:val="00BD10D4"/>
    <w:rsid w:val="00BD1F24"/>
    <w:rsid w:val="00BD2FBE"/>
    <w:rsid w:val="00BD30A2"/>
    <w:rsid w:val="00BD32A6"/>
    <w:rsid w:val="00BD35BF"/>
    <w:rsid w:val="00BD3BB8"/>
    <w:rsid w:val="00BD41E1"/>
    <w:rsid w:val="00BD4431"/>
    <w:rsid w:val="00BD4BDF"/>
    <w:rsid w:val="00BD5026"/>
    <w:rsid w:val="00BD5893"/>
    <w:rsid w:val="00BD5A97"/>
    <w:rsid w:val="00BD5D4F"/>
    <w:rsid w:val="00BD628D"/>
    <w:rsid w:val="00BD63EB"/>
    <w:rsid w:val="00BD6445"/>
    <w:rsid w:val="00BD66BF"/>
    <w:rsid w:val="00BD6BFD"/>
    <w:rsid w:val="00BD738A"/>
    <w:rsid w:val="00BD7867"/>
    <w:rsid w:val="00BD78CC"/>
    <w:rsid w:val="00BD7FFA"/>
    <w:rsid w:val="00BE0523"/>
    <w:rsid w:val="00BE0552"/>
    <w:rsid w:val="00BE0717"/>
    <w:rsid w:val="00BE08CB"/>
    <w:rsid w:val="00BE0E24"/>
    <w:rsid w:val="00BE1695"/>
    <w:rsid w:val="00BE16E7"/>
    <w:rsid w:val="00BE17E2"/>
    <w:rsid w:val="00BE18B0"/>
    <w:rsid w:val="00BE1B6D"/>
    <w:rsid w:val="00BE1C3A"/>
    <w:rsid w:val="00BE1DEF"/>
    <w:rsid w:val="00BE2083"/>
    <w:rsid w:val="00BE34B9"/>
    <w:rsid w:val="00BE3A09"/>
    <w:rsid w:val="00BE4038"/>
    <w:rsid w:val="00BE45A2"/>
    <w:rsid w:val="00BE45BB"/>
    <w:rsid w:val="00BE4C85"/>
    <w:rsid w:val="00BE535B"/>
    <w:rsid w:val="00BE5D05"/>
    <w:rsid w:val="00BE5D20"/>
    <w:rsid w:val="00BE5D76"/>
    <w:rsid w:val="00BE5F19"/>
    <w:rsid w:val="00BE6311"/>
    <w:rsid w:val="00BE66F0"/>
    <w:rsid w:val="00BE6B6F"/>
    <w:rsid w:val="00BE70DD"/>
    <w:rsid w:val="00BE7290"/>
    <w:rsid w:val="00BE7710"/>
    <w:rsid w:val="00BE7CDB"/>
    <w:rsid w:val="00BF0C9D"/>
    <w:rsid w:val="00BF0F90"/>
    <w:rsid w:val="00BF1360"/>
    <w:rsid w:val="00BF151D"/>
    <w:rsid w:val="00BF2713"/>
    <w:rsid w:val="00BF2B4E"/>
    <w:rsid w:val="00BF324E"/>
    <w:rsid w:val="00BF3250"/>
    <w:rsid w:val="00BF3776"/>
    <w:rsid w:val="00BF3AB7"/>
    <w:rsid w:val="00BF417D"/>
    <w:rsid w:val="00BF433A"/>
    <w:rsid w:val="00BF43A5"/>
    <w:rsid w:val="00BF493F"/>
    <w:rsid w:val="00BF5327"/>
    <w:rsid w:val="00BF57DC"/>
    <w:rsid w:val="00BF5835"/>
    <w:rsid w:val="00BF5D19"/>
    <w:rsid w:val="00BF62B4"/>
    <w:rsid w:val="00BF65B0"/>
    <w:rsid w:val="00BF695E"/>
    <w:rsid w:val="00BF6B98"/>
    <w:rsid w:val="00BF6ED8"/>
    <w:rsid w:val="00BF7913"/>
    <w:rsid w:val="00BF7EB9"/>
    <w:rsid w:val="00C00419"/>
    <w:rsid w:val="00C00B50"/>
    <w:rsid w:val="00C0119F"/>
    <w:rsid w:val="00C014C0"/>
    <w:rsid w:val="00C01772"/>
    <w:rsid w:val="00C020AC"/>
    <w:rsid w:val="00C02953"/>
    <w:rsid w:val="00C0465D"/>
    <w:rsid w:val="00C04813"/>
    <w:rsid w:val="00C04D01"/>
    <w:rsid w:val="00C05345"/>
    <w:rsid w:val="00C05569"/>
    <w:rsid w:val="00C056AB"/>
    <w:rsid w:val="00C05B3F"/>
    <w:rsid w:val="00C06E81"/>
    <w:rsid w:val="00C07429"/>
    <w:rsid w:val="00C10B35"/>
    <w:rsid w:val="00C114FA"/>
    <w:rsid w:val="00C11741"/>
    <w:rsid w:val="00C12149"/>
    <w:rsid w:val="00C1286D"/>
    <w:rsid w:val="00C128B6"/>
    <w:rsid w:val="00C12C5C"/>
    <w:rsid w:val="00C12E06"/>
    <w:rsid w:val="00C13D20"/>
    <w:rsid w:val="00C14011"/>
    <w:rsid w:val="00C1415D"/>
    <w:rsid w:val="00C141F2"/>
    <w:rsid w:val="00C1435B"/>
    <w:rsid w:val="00C14CA6"/>
    <w:rsid w:val="00C14ED3"/>
    <w:rsid w:val="00C1593A"/>
    <w:rsid w:val="00C15B50"/>
    <w:rsid w:val="00C16110"/>
    <w:rsid w:val="00C161C0"/>
    <w:rsid w:val="00C165A3"/>
    <w:rsid w:val="00C16762"/>
    <w:rsid w:val="00C167C4"/>
    <w:rsid w:val="00C16C03"/>
    <w:rsid w:val="00C16CDB"/>
    <w:rsid w:val="00C17295"/>
    <w:rsid w:val="00C173CA"/>
    <w:rsid w:val="00C17671"/>
    <w:rsid w:val="00C176F0"/>
    <w:rsid w:val="00C17C00"/>
    <w:rsid w:val="00C20210"/>
    <w:rsid w:val="00C20886"/>
    <w:rsid w:val="00C20B86"/>
    <w:rsid w:val="00C20CF0"/>
    <w:rsid w:val="00C21C09"/>
    <w:rsid w:val="00C221D4"/>
    <w:rsid w:val="00C22694"/>
    <w:rsid w:val="00C23533"/>
    <w:rsid w:val="00C23791"/>
    <w:rsid w:val="00C240BE"/>
    <w:rsid w:val="00C2416A"/>
    <w:rsid w:val="00C2446D"/>
    <w:rsid w:val="00C24A31"/>
    <w:rsid w:val="00C24A81"/>
    <w:rsid w:val="00C24CFC"/>
    <w:rsid w:val="00C251D2"/>
    <w:rsid w:val="00C25C2D"/>
    <w:rsid w:val="00C26040"/>
    <w:rsid w:val="00C2616E"/>
    <w:rsid w:val="00C30586"/>
    <w:rsid w:val="00C3080D"/>
    <w:rsid w:val="00C30A75"/>
    <w:rsid w:val="00C30ED7"/>
    <w:rsid w:val="00C30F3D"/>
    <w:rsid w:val="00C30FE5"/>
    <w:rsid w:val="00C31080"/>
    <w:rsid w:val="00C310B2"/>
    <w:rsid w:val="00C31E3A"/>
    <w:rsid w:val="00C31F75"/>
    <w:rsid w:val="00C323AE"/>
    <w:rsid w:val="00C32677"/>
    <w:rsid w:val="00C329F0"/>
    <w:rsid w:val="00C32A10"/>
    <w:rsid w:val="00C32F91"/>
    <w:rsid w:val="00C33A14"/>
    <w:rsid w:val="00C35195"/>
    <w:rsid w:val="00C36C39"/>
    <w:rsid w:val="00C370D4"/>
    <w:rsid w:val="00C37191"/>
    <w:rsid w:val="00C371A2"/>
    <w:rsid w:val="00C375B4"/>
    <w:rsid w:val="00C37BCC"/>
    <w:rsid w:val="00C37E2B"/>
    <w:rsid w:val="00C40B75"/>
    <w:rsid w:val="00C41076"/>
    <w:rsid w:val="00C41406"/>
    <w:rsid w:val="00C41456"/>
    <w:rsid w:val="00C41881"/>
    <w:rsid w:val="00C4193D"/>
    <w:rsid w:val="00C41AD2"/>
    <w:rsid w:val="00C41B63"/>
    <w:rsid w:val="00C42330"/>
    <w:rsid w:val="00C424E8"/>
    <w:rsid w:val="00C4250C"/>
    <w:rsid w:val="00C428D7"/>
    <w:rsid w:val="00C433E1"/>
    <w:rsid w:val="00C438D4"/>
    <w:rsid w:val="00C43A3C"/>
    <w:rsid w:val="00C44959"/>
    <w:rsid w:val="00C449F1"/>
    <w:rsid w:val="00C44BF7"/>
    <w:rsid w:val="00C44D10"/>
    <w:rsid w:val="00C45839"/>
    <w:rsid w:val="00C4586D"/>
    <w:rsid w:val="00C45B1A"/>
    <w:rsid w:val="00C45CA0"/>
    <w:rsid w:val="00C462A8"/>
    <w:rsid w:val="00C462CA"/>
    <w:rsid w:val="00C4739C"/>
    <w:rsid w:val="00C47438"/>
    <w:rsid w:val="00C47452"/>
    <w:rsid w:val="00C4788C"/>
    <w:rsid w:val="00C47B45"/>
    <w:rsid w:val="00C47C8E"/>
    <w:rsid w:val="00C5021E"/>
    <w:rsid w:val="00C50799"/>
    <w:rsid w:val="00C50AB9"/>
    <w:rsid w:val="00C50CAE"/>
    <w:rsid w:val="00C5121A"/>
    <w:rsid w:val="00C51A87"/>
    <w:rsid w:val="00C51C71"/>
    <w:rsid w:val="00C52619"/>
    <w:rsid w:val="00C529EE"/>
    <w:rsid w:val="00C52F3A"/>
    <w:rsid w:val="00C531BB"/>
    <w:rsid w:val="00C54501"/>
    <w:rsid w:val="00C5483B"/>
    <w:rsid w:val="00C54EA0"/>
    <w:rsid w:val="00C54FB2"/>
    <w:rsid w:val="00C55412"/>
    <w:rsid w:val="00C554A7"/>
    <w:rsid w:val="00C56384"/>
    <w:rsid w:val="00C5674A"/>
    <w:rsid w:val="00C567C4"/>
    <w:rsid w:val="00C56EE6"/>
    <w:rsid w:val="00C5786E"/>
    <w:rsid w:val="00C60B13"/>
    <w:rsid w:val="00C61638"/>
    <w:rsid w:val="00C617AC"/>
    <w:rsid w:val="00C61B70"/>
    <w:rsid w:val="00C61BF1"/>
    <w:rsid w:val="00C61C8E"/>
    <w:rsid w:val="00C61D2E"/>
    <w:rsid w:val="00C621C0"/>
    <w:rsid w:val="00C62C5D"/>
    <w:rsid w:val="00C62E08"/>
    <w:rsid w:val="00C630A1"/>
    <w:rsid w:val="00C63452"/>
    <w:rsid w:val="00C637A9"/>
    <w:rsid w:val="00C63EF4"/>
    <w:rsid w:val="00C6495D"/>
    <w:rsid w:val="00C64AE6"/>
    <w:rsid w:val="00C64C33"/>
    <w:rsid w:val="00C64D3E"/>
    <w:rsid w:val="00C64F7C"/>
    <w:rsid w:val="00C657E4"/>
    <w:rsid w:val="00C65AF3"/>
    <w:rsid w:val="00C65C1E"/>
    <w:rsid w:val="00C66F4F"/>
    <w:rsid w:val="00C672E9"/>
    <w:rsid w:val="00C676AD"/>
    <w:rsid w:val="00C67D65"/>
    <w:rsid w:val="00C67DD0"/>
    <w:rsid w:val="00C700ED"/>
    <w:rsid w:val="00C7075A"/>
    <w:rsid w:val="00C70968"/>
    <w:rsid w:val="00C70C6F"/>
    <w:rsid w:val="00C70EBC"/>
    <w:rsid w:val="00C7123A"/>
    <w:rsid w:val="00C714F3"/>
    <w:rsid w:val="00C71EE5"/>
    <w:rsid w:val="00C71FC6"/>
    <w:rsid w:val="00C723FB"/>
    <w:rsid w:val="00C72648"/>
    <w:rsid w:val="00C72959"/>
    <w:rsid w:val="00C72BC8"/>
    <w:rsid w:val="00C72BDE"/>
    <w:rsid w:val="00C730E8"/>
    <w:rsid w:val="00C73AE6"/>
    <w:rsid w:val="00C73F50"/>
    <w:rsid w:val="00C73FF0"/>
    <w:rsid w:val="00C746C0"/>
    <w:rsid w:val="00C74A99"/>
    <w:rsid w:val="00C74E3E"/>
    <w:rsid w:val="00C74E55"/>
    <w:rsid w:val="00C7510C"/>
    <w:rsid w:val="00C751D6"/>
    <w:rsid w:val="00C752C9"/>
    <w:rsid w:val="00C75414"/>
    <w:rsid w:val="00C75452"/>
    <w:rsid w:val="00C755EE"/>
    <w:rsid w:val="00C7561A"/>
    <w:rsid w:val="00C7583D"/>
    <w:rsid w:val="00C75DB0"/>
    <w:rsid w:val="00C760B4"/>
    <w:rsid w:val="00C76131"/>
    <w:rsid w:val="00C76149"/>
    <w:rsid w:val="00C761A7"/>
    <w:rsid w:val="00C76C8C"/>
    <w:rsid w:val="00C76DA3"/>
    <w:rsid w:val="00C77152"/>
    <w:rsid w:val="00C777C0"/>
    <w:rsid w:val="00C8009D"/>
    <w:rsid w:val="00C805B3"/>
    <w:rsid w:val="00C8081A"/>
    <w:rsid w:val="00C808D5"/>
    <w:rsid w:val="00C80978"/>
    <w:rsid w:val="00C80C46"/>
    <w:rsid w:val="00C80C97"/>
    <w:rsid w:val="00C80EE8"/>
    <w:rsid w:val="00C8107A"/>
    <w:rsid w:val="00C8151B"/>
    <w:rsid w:val="00C8160F"/>
    <w:rsid w:val="00C81A52"/>
    <w:rsid w:val="00C827C9"/>
    <w:rsid w:val="00C82AE7"/>
    <w:rsid w:val="00C82F0D"/>
    <w:rsid w:val="00C833D9"/>
    <w:rsid w:val="00C83B69"/>
    <w:rsid w:val="00C83E7A"/>
    <w:rsid w:val="00C85698"/>
    <w:rsid w:val="00C8589B"/>
    <w:rsid w:val="00C8592B"/>
    <w:rsid w:val="00C867F5"/>
    <w:rsid w:val="00C86AF4"/>
    <w:rsid w:val="00C87308"/>
    <w:rsid w:val="00C87346"/>
    <w:rsid w:val="00C874F3"/>
    <w:rsid w:val="00C87527"/>
    <w:rsid w:val="00C8777B"/>
    <w:rsid w:val="00C90432"/>
    <w:rsid w:val="00C905F0"/>
    <w:rsid w:val="00C906C0"/>
    <w:rsid w:val="00C90AE5"/>
    <w:rsid w:val="00C90DA9"/>
    <w:rsid w:val="00C91761"/>
    <w:rsid w:val="00C91E2E"/>
    <w:rsid w:val="00C91E75"/>
    <w:rsid w:val="00C9250F"/>
    <w:rsid w:val="00C92E79"/>
    <w:rsid w:val="00C934F0"/>
    <w:rsid w:val="00C93519"/>
    <w:rsid w:val="00C936E6"/>
    <w:rsid w:val="00C93760"/>
    <w:rsid w:val="00C938F4"/>
    <w:rsid w:val="00C93E90"/>
    <w:rsid w:val="00C94614"/>
    <w:rsid w:val="00C946A8"/>
    <w:rsid w:val="00C95484"/>
    <w:rsid w:val="00C95808"/>
    <w:rsid w:val="00C960FF"/>
    <w:rsid w:val="00C96770"/>
    <w:rsid w:val="00C9685E"/>
    <w:rsid w:val="00C96D22"/>
    <w:rsid w:val="00CA01D3"/>
    <w:rsid w:val="00CA0850"/>
    <w:rsid w:val="00CA1375"/>
    <w:rsid w:val="00CA14C8"/>
    <w:rsid w:val="00CA23D1"/>
    <w:rsid w:val="00CA29BD"/>
    <w:rsid w:val="00CA2A4F"/>
    <w:rsid w:val="00CA31D5"/>
    <w:rsid w:val="00CA34F5"/>
    <w:rsid w:val="00CA36B7"/>
    <w:rsid w:val="00CA3FFE"/>
    <w:rsid w:val="00CA4262"/>
    <w:rsid w:val="00CA4C5A"/>
    <w:rsid w:val="00CA4C81"/>
    <w:rsid w:val="00CA4DB2"/>
    <w:rsid w:val="00CA4F1B"/>
    <w:rsid w:val="00CA50CA"/>
    <w:rsid w:val="00CA52A1"/>
    <w:rsid w:val="00CA590B"/>
    <w:rsid w:val="00CA5C41"/>
    <w:rsid w:val="00CA5E4D"/>
    <w:rsid w:val="00CA6DF8"/>
    <w:rsid w:val="00CA73F7"/>
    <w:rsid w:val="00CA776A"/>
    <w:rsid w:val="00CA7AB2"/>
    <w:rsid w:val="00CA7B1D"/>
    <w:rsid w:val="00CA7DED"/>
    <w:rsid w:val="00CB0145"/>
    <w:rsid w:val="00CB0150"/>
    <w:rsid w:val="00CB03F0"/>
    <w:rsid w:val="00CB052E"/>
    <w:rsid w:val="00CB05A6"/>
    <w:rsid w:val="00CB0699"/>
    <w:rsid w:val="00CB1652"/>
    <w:rsid w:val="00CB17BE"/>
    <w:rsid w:val="00CB1F4A"/>
    <w:rsid w:val="00CB239A"/>
    <w:rsid w:val="00CB23C5"/>
    <w:rsid w:val="00CB2484"/>
    <w:rsid w:val="00CB2526"/>
    <w:rsid w:val="00CB2C0F"/>
    <w:rsid w:val="00CB325C"/>
    <w:rsid w:val="00CB389C"/>
    <w:rsid w:val="00CB395E"/>
    <w:rsid w:val="00CB452E"/>
    <w:rsid w:val="00CB46DF"/>
    <w:rsid w:val="00CB47BF"/>
    <w:rsid w:val="00CB4EF0"/>
    <w:rsid w:val="00CB5044"/>
    <w:rsid w:val="00CB551C"/>
    <w:rsid w:val="00CB5618"/>
    <w:rsid w:val="00CB62F7"/>
    <w:rsid w:val="00CB64F6"/>
    <w:rsid w:val="00CB6542"/>
    <w:rsid w:val="00CB6973"/>
    <w:rsid w:val="00CB6C57"/>
    <w:rsid w:val="00CB6E7D"/>
    <w:rsid w:val="00CB78C3"/>
    <w:rsid w:val="00CB7B8E"/>
    <w:rsid w:val="00CB7F88"/>
    <w:rsid w:val="00CC020E"/>
    <w:rsid w:val="00CC0514"/>
    <w:rsid w:val="00CC0531"/>
    <w:rsid w:val="00CC07FF"/>
    <w:rsid w:val="00CC1264"/>
    <w:rsid w:val="00CC13EE"/>
    <w:rsid w:val="00CC1488"/>
    <w:rsid w:val="00CC1733"/>
    <w:rsid w:val="00CC1736"/>
    <w:rsid w:val="00CC227B"/>
    <w:rsid w:val="00CC2818"/>
    <w:rsid w:val="00CC2B75"/>
    <w:rsid w:val="00CC3F5B"/>
    <w:rsid w:val="00CC4372"/>
    <w:rsid w:val="00CC4A99"/>
    <w:rsid w:val="00CC4AB1"/>
    <w:rsid w:val="00CC4E8D"/>
    <w:rsid w:val="00CC5405"/>
    <w:rsid w:val="00CC56AF"/>
    <w:rsid w:val="00CC5797"/>
    <w:rsid w:val="00CC598B"/>
    <w:rsid w:val="00CC5E36"/>
    <w:rsid w:val="00CC6083"/>
    <w:rsid w:val="00CC6A65"/>
    <w:rsid w:val="00CC6AB5"/>
    <w:rsid w:val="00CC6B7D"/>
    <w:rsid w:val="00CC72B4"/>
    <w:rsid w:val="00CC77B9"/>
    <w:rsid w:val="00CD0190"/>
    <w:rsid w:val="00CD0AEA"/>
    <w:rsid w:val="00CD15A7"/>
    <w:rsid w:val="00CD1836"/>
    <w:rsid w:val="00CD1C97"/>
    <w:rsid w:val="00CD1E85"/>
    <w:rsid w:val="00CD1E9C"/>
    <w:rsid w:val="00CD334E"/>
    <w:rsid w:val="00CD418F"/>
    <w:rsid w:val="00CD450B"/>
    <w:rsid w:val="00CD45DE"/>
    <w:rsid w:val="00CD472B"/>
    <w:rsid w:val="00CD4E2E"/>
    <w:rsid w:val="00CD6163"/>
    <w:rsid w:val="00CD6204"/>
    <w:rsid w:val="00CD64DC"/>
    <w:rsid w:val="00CD6E8D"/>
    <w:rsid w:val="00CD7307"/>
    <w:rsid w:val="00CD76E5"/>
    <w:rsid w:val="00CD7736"/>
    <w:rsid w:val="00CD7845"/>
    <w:rsid w:val="00CD78A6"/>
    <w:rsid w:val="00CD79F3"/>
    <w:rsid w:val="00CD7BD9"/>
    <w:rsid w:val="00CD7DBF"/>
    <w:rsid w:val="00CD7EED"/>
    <w:rsid w:val="00CE0177"/>
    <w:rsid w:val="00CE0436"/>
    <w:rsid w:val="00CE082C"/>
    <w:rsid w:val="00CE0CC2"/>
    <w:rsid w:val="00CE0D8E"/>
    <w:rsid w:val="00CE0F3E"/>
    <w:rsid w:val="00CE101F"/>
    <w:rsid w:val="00CE13CB"/>
    <w:rsid w:val="00CE1724"/>
    <w:rsid w:val="00CE1F3F"/>
    <w:rsid w:val="00CE21A7"/>
    <w:rsid w:val="00CE246A"/>
    <w:rsid w:val="00CE2A23"/>
    <w:rsid w:val="00CE2C16"/>
    <w:rsid w:val="00CE313B"/>
    <w:rsid w:val="00CE337E"/>
    <w:rsid w:val="00CE3BB1"/>
    <w:rsid w:val="00CE3CA1"/>
    <w:rsid w:val="00CE4244"/>
    <w:rsid w:val="00CE44F1"/>
    <w:rsid w:val="00CE46A2"/>
    <w:rsid w:val="00CE47D1"/>
    <w:rsid w:val="00CE4E89"/>
    <w:rsid w:val="00CE4EE1"/>
    <w:rsid w:val="00CE5129"/>
    <w:rsid w:val="00CE52CB"/>
    <w:rsid w:val="00CE6636"/>
    <w:rsid w:val="00CE66D7"/>
    <w:rsid w:val="00CE6A51"/>
    <w:rsid w:val="00CE7B21"/>
    <w:rsid w:val="00CE7DD7"/>
    <w:rsid w:val="00CF0411"/>
    <w:rsid w:val="00CF046E"/>
    <w:rsid w:val="00CF0626"/>
    <w:rsid w:val="00CF16AE"/>
    <w:rsid w:val="00CF1B62"/>
    <w:rsid w:val="00CF1F37"/>
    <w:rsid w:val="00CF2832"/>
    <w:rsid w:val="00CF31FF"/>
    <w:rsid w:val="00CF3311"/>
    <w:rsid w:val="00CF33A5"/>
    <w:rsid w:val="00CF35B2"/>
    <w:rsid w:val="00CF4149"/>
    <w:rsid w:val="00CF43EC"/>
    <w:rsid w:val="00CF455E"/>
    <w:rsid w:val="00CF45C8"/>
    <w:rsid w:val="00CF4882"/>
    <w:rsid w:val="00CF4DA6"/>
    <w:rsid w:val="00CF575E"/>
    <w:rsid w:val="00CF5A50"/>
    <w:rsid w:val="00CF5B9D"/>
    <w:rsid w:val="00CF6592"/>
    <w:rsid w:val="00CF67B3"/>
    <w:rsid w:val="00CF6AA8"/>
    <w:rsid w:val="00CF6CB3"/>
    <w:rsid w:val="00CF6CCA"/>
    <w:rsid w:val="00CF70AD"/>
    <w:rsid w:val="00D001B9"/>
    <w:rsid w:val="00D00331"/>
    <w:rsid w:val="00D0092C"/>
    <w:rsid w:val="00D00B47"/>
    <w:rsid w:val="00D00FB8"/>
    <w:rsid w:val="00D010EA"/>
    <w:rsid w:val="00D0147F"/>
    <w:rsid w:val="00D01CFD"/>
    <w:rsid w:val="00D0252B"/>
    <w:rsid w:val="00D02E30"/>
    <w:rsid w:val="00D031DA"/>
    <w:rsid w:val="00D032D7"/>
    <w:rsid w:val="00D03977"/>
    <w:rsid w:val="00D03B7D"/>
    <w:rsid w:val="00D046E7"/>
    <w:rsid w:val="00D0483F"/>
    <w:rsid w:val="00D04B78"/>
    <w:rsid w:val="00D05823"/>
    <w:rsid w:val="00D05EB9"/>
    <w:rsid w:val="00D0655A"/>
    <w:rsid w:val="00D06DD7"/>
    <w:rsid w:val="00D070F5"/>
    <w:rsid w:val="00D10202"/>
    <w:rsid w:val="00D10681"/>
    <w:rsid w:val="00D112B9"/>
    <w:rsid w:val="00D113E1"/>
    <w:rsid w:val="00D118B9"/>
    <w:rsid w:val="00D12071"/>
    <w:rsid w:val="00D1226C"/>
    <w:rsid w:val="00D124F9"/>
    <w:rsid w:val="00D126DC"/>
    <w:rsid w:val="00D128E9"/>
    <w:rsid w:val="00D13ACF"/>
    <w:rsid w:val="00D13DA8"/>
    <w:rsid w:val="00D141D8"/>
    <w:rsid w:val="00D1491F"/>
    <w:rsid w:val="00D153E9"/>
    <w:rsid w:val="00D16184"/>
    <w:rsid w:val="00D16494"/>
    <w:rsid w:val="00D164DD"/>
    <w:rsid w:val="00D166EB"/>
    <w:rsid w:val="00D16980"/>
    <w:rsid w:val="00D16AFA"/>
    <w:rsid w:val="00D16CF9"/>
    <w:rsid w:val="00D2065F"/>
    <w:rsid w:val="00D206FC"/>
    <w:rsid w:val="00D20C04"/>
    <w:rsid w:val="00D21425"/>
    <w:rsid w:val="00D216D2"/>
    <w:rsid w:val="00D221BE"/>
    <w:rsid w:val="00D228D8"/>
    <w:rsid w:val="00D23176"/>
    <w:rsid w:val="00D237B3"/>
    <w:rsid w:val="00D2419D"/>
    <w:rsid w:val="00D242FD"/>
    <w:rsid w:val="00D2455C"/>
    <w:rsid w:val="00D24586"/>
    <w:rsid w:val="00D24867"/>
    <w:rsid w:val="00D24B03"/>
    <w:rsid w:val="00D24F85"/>
    <w:rsid w:val="00D24FED"/>
    <w:rsid w:val="00D25163"/>
    <w:rsid w:val="00D2532C"/>
    <w:rsid w:val="00D25331"/>
    <w:rsid w:val="00D255A9"/>
    <w:rsid w:val="00D25B68"/>
    <w:rsid w:val="00D25B69"/>
    <w:rsid w:val="00D25D84"/>
    <w:rsid w:val="00D25FBE"/>
    <w:rsid w:val="00D2706F"/>
    <w:rsid w:val="00D27217"/>
    <w:rsid w:val="00D27417"/>
    <w:rsid w:val="00D275C3"/>
    <w:rsid w:val="00D27EF5"/>
    <w:rsid w:val="00D30373"/>
    <w:rsid w:val="00D30A6F"/>
    <w:rsid w:val="00D30C57"/>
    <w:rsid w:val="00D318E0"/>
    <w:rsid w:val="00D322BE"/>
    <w:rsid w:val="00D322F2"/>
    <w:rsid w:val="00D32940"/>
    <w:rsid w:val="00D32B27"/>
    <w:rsid w:val="00D3377B"/>
    <w:rsid w:val="00D33AD5"/>
    <w:rsid w:val="00D3440F"/>
    <w:rsid w:val="00D34757"/>
    <w:rsid w:val="00D347B2"/>
    <w:rsid w:val="00D34B1E"/>
    <w:rsid w:val="00D34B48"/>
    <w:rsid w:val="00D34C75"/>
    <w:rsid w:val="00D34F64"/>
    <w:rsid w:val="00D3508D"/>
    <w:rsid w:val="00D354A0"/>
    <w:rsid w:val="00D35518"/>
    <w:rsid w:val="00D3581D"/>
    <w:rsid w:val="00D35981"/>
    <w:rsid w:val="00D35E5A"/>
    <w:rsid w:val="00D36C1C"/>
    <w:rsid w:val="00D37023"/>
    <w:rsid w:val="00D370E2"/>
    <w:rsid w:val="00D371F1"/>
    <w:rsid w:val="00D37260"/>
    <w:rsid w:val="00D37D49"/>
    <w:rsid w:val="00D37FDF"/>
    <w:rsid w:val="00D404EC"/>
    <w:rsid w:val="00D40562"/>
    <w:rsid w:val="00D406AD"/>
    <w:rsid w:val="00D40BD8"/>
    <w:rsid w:val="00D40DFF"/>
    <w:rsid w:val="00D40E70"/>
    <w:rsid w:val="00D40E77"/>
    <w:rsid w:val="00D40FCB"/>
    <w:rsid w:val="00D4173D"/>
    <w:rsid w:val="00D41770"/>
    <w:rsid w:val="00D418EC"/>
    <w:rsid w:val="00D41A8C"/>
    <w:rsid w:val="00D41FFD"/>
    <w:rsid w:val="00D439C3"/>
    <w:rsid w:val="00D43BFA"/>
    <w:rsid w:val="00D43D09"/>
    <w:rsid w:val="00D44D10"/>
    <w:rsid w:val="00D44DB6"/>
    <w:rsid w:val="00D44DEA"/>
    <w:rsid w:val="00D451A9"/>
    <w:rsid w:val="00D45821"/>
    <w:rsid w:val="00D45C85"/>
    <w:rsid w:val="00D46017"/>
    <w:rsid w:val="00D46052"/>
    <w:rsid w:val="00D460F6"/>
    <w:rsid w:val="00D467C6"/>
    <w:rsid w:val="00D46850"/>
    <w:rsid w:val="00D4697C"/>
    <w:rsid w:val="00D469E9"/>
    <w:rsid w:val="00D46B17"/>
    <w:rsid w:val="00D46F3D"/>
    <w:rsid w:val="00D46F62"/>
    <w:rsid w:val="00D473E6"/>
    <w:rsid w:val="00D4757F"/>
    <w:rsid w:val="00D47658"/>
    <w:rsid w:val="00D479AE"/>
    <w:rsid w:val="00D47D35"/>
    <w:rsid w:val="00D47DD3"/>
    <w:rsid w:val="00D50D91"/>
    <w:rsid w:val="00D50EF2"/>
    <w:rsid w:val="00D512E5"/>
    <w:rsid w:val="00D51CD4"/>
    <w:rsid w:val="00D52208"/>
    <w:rsid w:val="00D5246D"/>
    <w:rsid w:val="00D5262D"/>
    <w:rsid w:val="00D527BC"/>
    <w:rsid w:val="00D52EFB"/>
    <w:rsid w:val="00D530F4"/>
    <w:rsid w:val="00D53168"/>
    <w:rsid w:val="00D53360"/>
    <w:rsid w:val="00D53457"/>
    <w:rsid w:val="00D53C75"/>
    <w:rsid w:val="00D54199"/>
    <w:rsid w:val="00D54470"/>
    <w:rsid w:val="00D5449F"/>
    <w:rsid w:val="00D54A42"/>
    <w:rsid w:val="00D54A94"/>
    <w:rsid w:val="00D54C73"/>
    <w:rsid w:val="00D54DC0"/>
    <w:rsid w:val="00D54F2A"/>
    <w:rsid w:val="00D55251"/>
    <w:rsid w:val="00D55858"/>
    <w:rsid w:val="00D55A17"/>
    <w:rsid w:val="00D56605"/>
    <w:rsid w:val="00D5678E"/>
    <w:rsid w:val="00D56C54"/>
    <w:rsid w:val="00D57268"/>
    <w:rsid w:val="00D575AA"/>
    <w:rsid w:val="00D57694"/>
    <w:rsid w:val="00D576A1"/>
    <w:rsid w:val="00D57710"/>
    <w:rsid w:val="00D57B77"/>
    <w:rsid w:val="00D57DEB"/>
    <w:rsid w:val="00D57F0A"/>
    <w:rsid w:val="00D60591"/>
    <w:rsid w:val="00D605AF"/>
    <w:rsid w:val="00D60BFE"/>
    <w:rsid w:val="00D61853"/>
    <w:rsid w:val="00D61AD2"/>
    <w:rsid w:val="00D61EF0"/>
    <w:rsid w:val="00D62376"/>
    <w:rsid w:val="00D62756"/>
    <w:rsid w:val="00D62AE8"/>
    <w:rsid w:val="00D62B92"/>
    <w:rsid w:val="00D62C17"/>
    <w:rsid w:val="00D62C7C"/>
    <w:rsid w:val="00D62F2B"/>
    <w:rsid w:val="00D632F0"/>
    <w:rsid w:val="00D6373C"/>
    <w:rsid w:val="00D63B81"/>
    <w:rsid w:val="00D63E67"/>
    <w:rsid w:val="00D64243"/>
    <w:rsid w:val="00D642C5"/>
    <w:rsid w:val="00D6432D"/>
    <w:rsid w:val="00D6447D"/>
    <w:rsid w:val="00D6448D"/>
    <w:rsid w:val="00D649AD"/>
    <w:rsid w:val="00D64A7A"/>
    <w:rsid w:val="00D64DE8"/>
    <w:rsid w:val="00D65109"/>
    <w:rsid w:val="00D65948"/>
    <w:rsid w:val="00D667CC"/>
    <w:rsid w:val="00D667E3"/>
    <w:rsid w:val="00D66919"/>
    <w:rsid w:val="00D66D51"/>
    <w:rsid w:val="00D6707B"/>
    <w:rsid w:val="00D670B5"/>
    <w:rsid w:val="00D6727A"/>
    <w:rsid w:val="00D67EEB"/>
    <w:rsid w:val="00D67F2E"/>
    <w:rsid w:val="00D70801"/>
    <w:rsid w:val="00D70F15"/>
    <w:rsid w:val="00D70FB6"/>
    <w:rsid w:val="00D71BE3"/>
    <w:rsid w:val="00D71DA7"/>
    <w:rsid w:val="00D720C4"/>
    <w:rsid w:val="00D72A37"/>
    <w:rsid w:val="00D72CA1"/>
    <w:rsid w:val="00D72D53"/>
    <w:rsid w:val="00D736BB"/>
    <w:rsid w:val="00D73829"/>
    <w:rsid w:val="00D73A61"/>
    <w:rsid w:val="00D73AC0"/>
    <w:rsid w:val="00D73B38"/>
    <w:rsid w:val="00D73D86"/>
    <w:rsid w:val="00D74187"/>
    <w:rsid w:val="00D7424A"/>
    <w:rsid w:val="00D74EF3"/>
    <w:rsid w:val="00D75205"/>
    <w:rsid w:val="00D75D45"/>
    <w:rsid w:val="00D76248"/>
    <w:rsid w:val="00D76572"/>
    <w:rsid w:val="00D7682A"/>
    <w:rsid w:val="00D76DBB"/>
    <w:rsid w:val="00D76F07"/>
    <w:rsid w:val="00D801AA"/>
    <w:rsid w:val="00D8055B"/>
    <w:rsid w:val="00D8090C"/>
    <w:rsid w:val="00D80A95"/>
    <w:rsid w:val="00D80A98"/>
    <w:rsid w:val="00D8101C"/>
    <w:rsid w:val="00D81441"/>
    <w:rsid w:val="00D8160E"/>
    <w:rsid w:val="00D817FC"/>
    <w:rsid w:val="00D81A0E"/>
    <w:rsid w:val="00D82714"/>
    <w:rsid w:val="00D82AF9"/>
    <w:rsid w:val="00D831B9"/>
    <w:rsid w:val="00D83471"/>
    <w:rsid w:val="00D83529"/>
    <w:rsid w:val="00D83930"/>
    <w:rsid w:val="00D83BCE"/>
    <w:rsid w:val="00D8405E"/>
    <w:rsid w:val="00D8413B"/>
    <w:rsid w:val="00D8427B"/>
    <w:rsid w:val="00D84C4B"/>
    <w:rsid w:val="00D84D51"/>
    <w:rsid w:val="00D852FF"/>
    <w:rsid w:val="00D856EF"/>
    <w:rsid w:val="00D85B4D"/>
    <w:rsid w:val="00D85D9F"/>
    <w:rsid w:val="00D86746"/>
    <w:rsid w:val="00D86ACC"/>
    <w:rsid w:val="00D86B4E"/>
    <w:rsid w:val="00D86C24"/>
    <w:rsid w:val="00D870DB"/>
    <w:rsid w:val="00D87497"/>
    <w:rsid w:val="00D87F0F"/>
    <w:rsid w:val="00D90E95"/>
    <w:rsid w:val="00D915DE"/>
    <w:rsid w:val="00D92128"/>
    <w:rsid w:val="00D9218F"/>
    <w:rsid w:val="00D9269E"/>
    <w:rsid w:val="00D9296F"/>
    <w:rsid w:val="00D92BA3"/>
    <w:rsid w:val="00D931DF"/>
    <w:rsid w:val="00D93236"/>
    <w:rsid w:val="00D932ED"/>
    <w:rsid w:val="00D9382D"/>
    <w:rsid w:val="00D93CAF"/>
    <w:rsid w:val="00D9442E"/>
    <w:rsid w:val="00D94A8D"/>
    <w:rsid w:val="00D94AA3"/>
    <w:rsid w:val="00D94E75"/>
    <w:rsid w:val="00D952FC"/>
    <w:rsid w:val="00D95A64"/>
    <w:rsid w:val="00D95F2E"/>
    <w:rsid w:val="00D962D3"/>
    <w:rsid w:val="00D96326"/>
    <w:rsid w:val="00D972EC"/>
    <w:rsid w:val="00D9735C"/>
    <w:rsid w:val="00D97465"/>
    <w:rsid w:val="00D97578"/>
    <w:rsid w:val="00D976AB"/>
    <w:rsid w:val="00D9791A"/>
    <w:rsid w:val="00D97C80"/>
    <w:rsid w:val="00D97D28"/>
    <w:rsid w:val="00DA0926"/>
    <w:rsid w:val="00DA0B4E"/>
    <w:rsid w:val="00DA0DB9"/>
    <w:rsid w:val="00DA0F87"/>
    <w:rsid w:val="00DA18A9"/>
    <w:rsid w:val="00DA1D65"/>
    <w:rsid w:val="00DA20EB"/>
    <w:rsid w:val="00DA2377"/>
    <w:rsid w:val="00DA25E7"/>
    <w:rsid w:val="00DA27BC"/>
    <w:rsid w:val="00DA2E4F"/>
    <w:rsid w:val="00DA2F2C"/>
    <w:rsid w:val="00DA32BE"/>
    <w:rsid w:val="00DA33D3"/>
    <w:rsid w:val="00DA3CC2"/>
    <w:rsid w:val="00DA3FC3"/>
    <w:rsid w:val="00DA42BB"/>
    <w:rsid w:val="00DA42E4"/>
    <w:rsid w:val="00DA44B0"/>
    <w:rsid w:val="00DA49F3"/>
    <w:rsid w:val="00DA54CD"/>
    <w:rsid w:val="00DA5815"/>
    <w:rsid w:val="00DA5A69"/>
    <w:rsid w:val="00DA5B2F"/>
    <w:rsid w:val="00DA5BB2"/>
    <w:rsid w:val="00DA5BB4"/>
    <w:rsid w:val="00DA5F1A"/>
    <w:rsid w:val="00DA5F8C"/>
    <w:rsid w:val="00DA6038"/>
    <w:rsid w:val="00DA6204"/>
    <w:rsid w:val="00DA63D5"/>
    <w:rsid w:val="00DA6B9C"/>
    <w:rsid w:val="00DA6C5B"/>
    <w:rsid w:val="00DA7485"/>
    <w:rsid w:val="00DA76CD"/>
    <w:rsid w:val="00DA7755"/>
    <w:rsid w:val="00DA7756"/>
    <w:rsid w:val="00DA7CD7"/>
    <w:rsid w:val="00DB02E8"/>
    <w:rsid w:val="00DB0B35"/>
    <w:rsid w:val="00DB0B3A"/>
    <w:rsid w:val="00DB17B8"/>
    <w:rsid w:val="00DB1854"/>
    <w:rsid w:val="00DB191A"/>
    <w:rsid w:val="00DB1987"/>
    <w:rsid w:val="00DB1CA1"/>
    <w:rsid w:val="00DB2830"/>
    <w:rsid w:val="00DB2831"/>
    <w:rsid w:val="00DB2DC9"/>
    <w:rsid w:val="00DB3202"/>
    <w:rsid w:val="00DB36E8"/>
    <w:rsid w:val="00DB3D3B"/>
    <w:rsid w:val="00DB4039"/>
    <w:rsid w:val="00DB40A9"/>
    <w:rsid w:val="00DB4981"/>
    <w:rsid w:val="00DB4AD5"/>
    <w:rsid w:val="00DB4EE0"/>
    <w:rsid w:val="00DB507A"/>
    <w:rsid w:val="00DB5080"/>
    <w:rsid w:val="00DB5968"/>
    <w:rsid w:val="00DB5A12"/>
    <w:rsid w:val="00DB5A35"/>
    <w:rsid w:val="00DB5EB1"/>
    <w:rsid w:val="00DB5ECD"/>
    <w:rsid w:val="00DB5F4F"/>
    <w:rsid w:val="00DB602D"/>
    <w:rsid w:val="00DB624E"/>
    <w:rsid w:val="00DB695D"/>
    <w:rsid w:val="00DB75A9"/>
    <w:rsid w:val="00DC039C"/>
    <w:rsid w:val="00DC0ED2"/>
    <w:rsid w:val="00DC253E"/>
    <w:rsid w:val="00DC2A48"/>
    <w:rsid w:val="00DC3667"/>
    <w:rsid w:val="00DC43B3"/>
    <w:rsid w:val="00DC4EB3"/>
    <w:rsid w:val="00DC5ACC"/>
    <w:rsid w:val="00DC5BDD"/>
    <w:rsid w:val="00DC5CDA"/>
    <w:rsid w:val="00DC5FED"/>
    <w:rsid w:val="00DC65D7"/>
    <w:rsid w:val="00DC7343"/>
    <w:rsid w:val="00DC7BBA"/>
    <w:rsid w:val="00DC7CDA"/>
    <w:rsid w:val="00DC7EDD"/>
    <w:rsid w:val="00DD02EC"/>
    <w:rsid w:val="00DD04A5"/>
    <w:rsid w:val="00DD0673"/>
    <w:rsid w:val="00DD0BB9"/>
    <w:rsid w:val="00DD14FF"/>
    <w:rsid w:val="00DD168E"/>
    <w:rsid w:val="00DD2046"/>
    <w:rsid w:val="00DD2755"/>
    <w:rsid w:val="00DD29C0"/>
    <w:rsid w:val="00DD2A16"/>
    <w:rsid w:val="00DD2ABE"/>
    <w:rsid w:val="00DD2ADF"/>
    <w:rsid w:val="00DD3427"/>
    <w:rsid w:val="00DD41AE"/>
    <w:rsid w:val="00DD4A03"/>
    <w:rsid w:val="00DD4C46"/>
    <w:rsid w:val="00DD5236"/>
    <w:rsid w:val="00DD55AF"/>
    <w:rsid w:val="00DD5955"/>
    <w:rsid w:val="00DD6471"/>
    <w:rsid w:val="00DD6696"/>
    <w:rsid w:val="00DD6894"/>
    <w:rsid w:val="00DD6AB4"/>
    <w:rsid w:val="00DD6BFB"/>
    <w:rsid w:val="00DD7370"/>
    <w:rsid w:val="00DD7923"/>
    <w:rsid w:val="00DD7A5B"/>
    <w:rsid w:val="00DD7B9C"/>
    <w:rsid w:val="00DD7BAB"/>
    <w:rsid w:val="00DE0285"/>
    <w:rsid w:val="00DE0449"/>
    <w:rsid w:val="00DE08B6"/>
    <w:rsid w:val="00DE0943"/>
    <w:rsid w:val="00DE0AB2"/>
    <w:rsid w:val="00DE0D9A"/>
    <w:rsid w:val="00DE1755"/>
    <w:rsid w:val="00DE177E"/>
    <w:rsid w:val="00DE1A19"/>
    <w:rsid w:val="00DE22AB"/>
    <w:rsid w:val="00DE254A"/>
    <w:rsid w:val="00DE2C6A"/>
    <w:rsid w:val="00DE32D7"/>
    <w:rsid w:val="00DE338E"/>
    <w:rsid w:val="00DE352F"/>
    <w:rsid w:val="00DE378D"/>
    <w:rsid w:val="00DE4106"/>
    <w:rsid w:val="00DE4BA9"/>
    <w:rsid w:val="00DE4DEA"/>
    <w:rsid w:val="00DE4E06"/>
    <w:rsid w:val="00DE4F2E"/>
    <w:rsid w:val="00DE5985"/>
    <w:rsid w:val="00DE5E1D"/>
    <w:rsid w:val="00DE64AF"/>
    <w:rsid w:val="00DE6665"/>
    <w:rsid w:val="00DE6973"/>
    <w:rsid w:val="00DE6AF5"/>
    <w:rsid w:val="00DE721E"/>
    <w:rsid w:val="00DE78D3"/>
    <w:rsid w:val="00DF0148"/>
    <w:rsid w:val="00DF06BF"/>
    <w:rsid w:val="00DF0899"/>
    <w:rsid w:val="00DF09F9"/>
    <w:rsid w:val="00DF0C34"/>
    <w:rsid w:val="00DF127D"/>
    <w:rsid w:val="00DF1A94"/>
    <w:rsid w:val="00DF1A9C"/>
    <w:rsid w:val="00DF1CF3"/>
    <w:rsid w:val="00DF1F4E"/>
    <w:rsid w:val="00DF1FFD"/>
    <w:rsid w:val="00DF22A5"/>
    <w:rsid w:val="00DF3751"/>
    <w:rsid w:val="00DF4259"/>
    <w:rsid w:val="00DF458B"/>
    <w:rsid w:val="00DF4D32"/>
    <w:rsid w:val="00DF55D1"/>
    <w:rsid w:val="00DF6833"/>
    <w:rsid w:val="00DF7C59"/>
    <w:rsid w:val="00DF7E39"/>
    <w:rsid w:val="00E00060"/>
    <w:rsid w:val="00E0066F"/>
    <w:rsid w:val="00E0120C"/>
    <w:rsid w:val="00E013BA"/>
    <w:rsid w:val="00E0152C"/>
    <w:rsid w:val="00E0180D"/>
    <w:rsid w:val="00E01BC0"/>
    <w:rsid w:val="00E01D27"/>
    <w:rsid w:val="00E01F12"/>
    <w:rsid w:val="00E02A60"/>
    <w:rsid w:val="00E02C78"/>
    <w:rsid w:val="00E02E28"/>
    <w:rsid w:val="00E0301D"/>
    <w:rsid w:val="00E03BB4"/>
    <w:rsid w:val="00E03ED0"/>
    <w:rsid w:val="00E03FEC"/>
    <w:rsid w:val="00E04071"/>
    <w:rsid w:val="00E04359"/>
    <w:rsid w:val="00E04FE3"/>
    <w:rsid w:val="00E05659"/>
    <w:rsid w:val="00E05781"/>
    <w:rsid w:val="00E05A62"/>
    <w:rsid w:val="00E05C6C"/>
    <w:rsid w:val="00E05E52"/>
    <w:rsid w:val="00E06629"/>
    <w:rsid w:val="00E068A7"/>
    <w:rsid w:val="00E0711A"/>
    <w:rsid w:val="00E105F1"/>
    <w:rsid w:val="00E10BC3"/>
    <w:rsid w:val="00E10BC5"/>
    <w:rsid w:val="00E10D22"/>
    <w:rsid w:val="00E11411"/>
    <w:rsid w:val="00E114D0"/>
    <w:rsid w:val="00E1166A"/>
    <w:rsid w:val="00E118E0"/>
    <w:rsid w:val="00E11E48"/>
    <w:rsid w:val="00E124C9"/>
    <w:rsid w:val="00E1280C"/>
    <w:rsid w:val="00E128FB"/>
    <w:rsid w:val="00E12A48"/>
    <w:rsid w:val="00E12A57"/>
    <w:rsid w:val="00E132DC"/>
    <w:rsid w:val="00E1360F"/>
    <w:rsid w:val="00E1385F"/>
    <w:rsid w:val="00E13AC0"/>
    <w:rsid w:val="00E13EC8"/>
    <w:rsid w:val="00E13F83"/>
    <w:rsid w:val="00E1413D"/>
    <w:rsid w:val="00E1425D"/>
    <w:rsid w:val="00E15912"/>
    <w:rsid w:val="00E15C5C"/>
    <w:rsid w:val="00E1626C"/>
    <w:rsid w:val="00E164FA"/>
    <w:rsid w:val="00E16584"/>
    <w:rsid w:val="00E165D4"/>
    <w:rsid w:val="00E16BA9"/>
    <w:rsid w:val="00E16C8B"/>
    <w:rsid w:val="00E173BF"/>
    <w:rsid w:val="00E206B8"/>
    <w:rsid w:val="00E20B50"/>
    <w:rsid w:val="00E2144C"/>
    <w:rsid w:val="00E216FC"/>
    <w:rsid w:val="00E22642"/>
    <w:rsid w:val="00E22CFE"/>
    <w:rsid w:val="00E22DDC"/>
    <w:rsid w:val="00E234B5"/>
    <w:rsid w:val="00E2465B"/>
    <w:rsid w:val="00E2497E"/>
    <w:rsid w:val="00E24EB8"/>
    <w:rsid w:val="00E25476"/>
    <w:rsid w:val="00E25FBD"/>
    <w:rsid w:val="00E262DC"/>
    <w:rsid w:val="00E26DD5"/>
    <w:rsid w:val="00E27C77"/>
    <w:rsid w:val="00E27F1D"/>
    <w:rsid w:val="00E302C6"/>
    <w:rsid w:val="00E30C74"/>
    <w:rsid w:val="00E30E7D"/>
    <w:rsid w:val="00E31306"/>
    <w:rsid w:val="00E318BB"/>
    <w:rsid w:val="00E31B9A"/>
    <w:rsid w:val="00E31F19"/>
    <w:rsid w:val="00E31FFA"/>
    <w:rsid w:val="00E3229C"/>
    <w:rsid w:val="00E3275F"/>
    <w:rsid w:val="00E32AB9"/>
    <w:rsid w:val="00E332EF"/>
    <w:rsid w:val="00E33779"/>
    <w:rsid w:val="00E33B6F"/>
    <w:rsid w:val="00E340A0"/>
    <w:rsid w:val="00E34137"/>
    <w:rsid w:val="00E34784"/>
    <w:rsid w:val="00E34966"/>
    <w:rsid w:val="00E34B40"/>
    <w:rsid w:val="00E34E1F"/>
    <w:rsid w:val="00E34E20"/>
    <w:rsid w:val="00E35256"/>
    <w:rsid w:val="00E354FD"/>
    <w:rsid w:val="00E3578F"/>
    <w:rsid w:val="00E361E0"/>
    <w:rsid w:val="00E367B1"/>
    <w:rsid w:val="00E36EB2"/>
    <w:rsid w:val="00E37261"/>
    <w:rsid w:val="00E37782"/>
    <w:rsid w:val="00E37B16"/>
    <w:rsid w:val="00E37CE4"/>
    <w:rsid w:val="00E40464"/>
    <w:rsid w:val="00E40BBD"/>
    <w:rsid w:val="00E40BE0"/>
    <w:rsid w:val="00E41282"/>
    <w:rsid w:val="00E4174F"/>
    <w:rsid w:val="00E41879"/>
    <w:rsid w:val="00E41E8C"/>
    <w:rsid w:val="00E4213F"/>
    <w:rsid w:val="00E42BCD"/>
    <w:rsid w:val="00E42CA4"/>
    <w:rsid w:val="00E42E03"/>
    <w:rsid w:val="00E42FF2"/>
    <w:rsid w:val="00E43220"/>
    <w:rsid w:val="00E4361E"/>
    <w:rsid w:val="00E43620"/>
    <w:rsid w:val="00E43DA5"/>
    <w:rsid w:val="00E44ABB"/>
    <w:rsid w:val="00E44EB0"/>
    <w:rsid w:val="00E450B8"/>
    <w:rsid w:val="00E45600"/>
    <w:rsid w:val="00E45A2A"/>
    <w:rsid w:val="00E45A50"/>
    <w:rsid w:val="00E46111"/>
    <w:rsid w:val="00E46232"/>
    <w:rsid w:val="00E464D2"/>
    <w:rsid w:val="00E47163"/>
    <w:rsid w:val="00E472FE"/>
    <w:rsid w:val="00E473D5"/>
    <w:rsid w:val="00E47B10"/>
    <w:rsid w:val="00E47F22"/>
    <w:rsid w:val="00E5070D"/>
    <w:rsid w:val="00E50729"/>
    <w:rsid w:val="00E5072F"/>
    <w:rsid w:val="00E50EB9"/>
    <w:rsid w:val="00E51089"/>
    <w:rsid w:val="00E51281"/>
    <w:rsid w:val="00E51583"/>
    <w:rsid w:val="00E51E2B"/>
    <w:rsid w:val="00E5224B"/>
    <w:rsid w:val="00E5230C"/>
    <w:rsid w:val="00E52653"/>
    <w:rsid w:val="00E52CCC"/>
    <w:rsid w:val="00E52D3C"/>
    <w:rsid w:val="00E5325A"/>
    <w:rsid w:val="00E5345F"/>
    <w:rsid w:val="00E536E2"/>
    <w:rsid w:val="00E53742"/>
    <w:rsid w:val="00E538D4"/>
    <w:rsid w:val="00E53DBF"/>
    <w:rsid w:val="00E54136"/>
    <w:rsid w:val="00E5450F"/>
    <w:rsid w:val="00E54D80"/>
    <w:rsid w:val="00E54D88"/>
    <w:rsid w:val="00E5535F"/>
    <w:rsid w:val="00E553A5"/>
    <w:rsid w:val="00E55594"/>
    <w:rsid w:val="00E5577C"/>
    <w:rsid w:val="00E561B0"/>
    <w:rsid w:val="00E56925"/>
    <w:rsid w:val="00E571CE"/>
    <w:rsid w:val="00E57430"/>
    <w:rsid w:val="00E601F6"/>
    <w:rsid w:val="00E60CBB"/>
    <w:rsid w:val="00E60EAE"/>
    <w:rsid w:val="00E60FAE"/>
    <w:rsid w:val="00E613F1"/>
    <w:rsid w:val="00E61858"/>
    <w:rsid w:val="00E61A7A"/>
    <w:rsid w:val="00E61E68"/>
    <w:rsid w:val="00E61F4F"/>
    <w:rsid w:val="00E622D8"/>
    <w:rsid w:val="00E63128"/>
    <w:rsid w:val="00E63840"/>
    <w:rsid w:val="00E63F91"/>
    <w:rsid w:val="00E642AC"/>
    <w:rsid w:val="00E6445A"/>
    <w:rsid w:val="00E64CE8"/>
    <w:rsid w:val="00E6511D"/>
    <w:rsid w:val="00E6515B"/>
    <w:rsid w:val="00E65652"/>
    <w:rsid w:val="00E657C8"/>
    <w:rsid w:val="00E65D1B"/>
    <w:rsid w:val="00E6640B"/>
    <w:rsid w:val="00E671EE"/>
    <w:rsid w:val="00E70377"/>
    <w:rsid w:val="00E709CD"/>
    <w:rsid w:val="00E70AAB"/>
    <w:rsid w:val="00E70B08"/>
    <w:rsid w:val="00E70CC8"/>
    <w:rsid w:val="00E7173D"/>
    <w:rsid w:val="00E71AED"/>
    <w:rsid w:val="00E71E6E"/>
    <w:rsid w:val="00E71F36"/>
    <w:rsid w:val="00E72585"/>
    <w:rsid w:val="00E72B31"/>
    <w:rsid w:val="00E73069"/>
    <w:rsid w:val="00E73975"/>
    <w:rsid w:val="00E73AB7"/>
    <w:rsid w:val="00E73CBC"/>
    <w:rsid w:val="00E747A6"/>
    <w:rsid w:val="00E74FA7"/>
    <w:rsid w:val="00E756F2"/>
    <w:rsid w:val="00E7578A"/>
    <w:rsid w:val="00E75DE6"/>
    <w:rsid w:val="00E760FE"/>
    <w:rsid w:val="00E76115"/>
    <w:rsid w:val="00E76461"/>
    <w:rsid w:val="00E76D71"/>
    <w:rsid w:val="00E77111"/>
    <w:rsid w:val="00E8006A"/>
    <w:rsid w:val="00E8048F"/>
    <w:rsid w:val="00E80C28"/>
    <w:rsid w:val="00E811AE"/>
    <w:rsid w:val="00E812FF"/>
    <w:rsid w:val="00E8295E"/>
    <w:rsid w:val="00E82A9E"/>
    <w:rsid w:val="00E82BD4"/>
    <w:rsid w:val="00E82D0E"/>
    <w:rsid w:val="00E83B2A"/>
    <w:rsid w:val="00E83E44"/>
    <w:rsid w:val="00E83E6B"/>
    <w:rsid w:val="00E840AA"/>
    <w:rsid w:val="00E840B2"/>
    <w:rsid w:val="00E84A63"/>
    <w:rsid w:val="00E8592A"/>
    <w:rsid w:val="00E85BDC"/>
    <w:rsid w:val="00E8629E"/>
    <w:rsid w:val="00E8640B"/>
    <w:rsid w:val="00E871CD"/>
    <w:rsid w:val="00E873FF"/>
    <w:rsid w:val="00E87410"/>
    <w:rsid w:val="00E875B0"/>
    <w:rsid w:val="00E87691"/>
    <w:rsid w:val="00E87DBF"/>
    <w:rsid w:val="00E87FD6"/>
    <w:rsid w:val="00E900ED"/>
    <w:rsid w:val="00E9037F"/>
    <w:rsid w:val="00E90817"/>
    <w:rsid w:val="00E90831"/>
    <w:rsid w:val="00E90B79"/>
    <w:rsid w:val="00E90FBD"/>
    <w:rsid w:val="00E91001"/>
    <w:rsid w:val="00E91675"/>
    <w:rsid w:val="00E91872"/>
    <w:rsid w:val="00E91947"/>
    <w:rsid w:val="00E91B7F"/>
    <w:rsid w:val="00E91FBC"/>
    <w:rsid w:val="00E92102"/>
    <w:rsid w:val="00E92301"/>
    <w:rsid w:val="00E928EC"/>
    <w:rsid w:val="00E92C71"/>
    <w:rsid w:val="00E93450"/>
    <w:rsid w:val="00E94119"/>
    <w:rsid w:val="00E94210"/>
    <w:rsid w:val="00E94732"/>
    <w:rsid w:val="00E94F6F"/>
    <w:rsid w:val="00E9550A"/>
    <w:rsid w:val="00E966E2"/>
    <w:rsid w:val="00E96BDF"/>
    <w:rsid w:val="00E96C66"/>
    <w:rsid w:val="00E96D38"/>
    <w:rsid w:val="00E96E7E"/>
    <w:rsid w:val="00E97434"/>
    <w:rsid w:val="00E975C1"/>
    <w:rsid w:val="00E97B67"/>
    <w:rsid w:val="00E97BE9"/>
    <w:rsid w:val="00EA028A"/>
    <w:rsid w:val="00EA08B6"/>
    <w:rsid w:val="00EA0C05"/>
    <w:rsid w:val="00EA21AC"/>
    <w:rsid w:val="00EA250C"/>
    <w:rsid w:val="00EA2CA1"/>
    <w:rsid w:val="00EA3776"/>
    <w:rsid w:val="00EA3815"/>
    <w:rsid w:val="00EA40E2"/>
    <w:rsid w:val="00EA460C"/>
    <w:rsid w:val="00EA473E"/>
    <w:rsid w:val="00EA4DB7"/>
    <w:rsid w:val="00EA51A5"/>
    <w:rsid w:val="00EA5357"/>
    <w:rsid w:val="00EA551A"/>
    <w:rsid w:val="00EA58D3"/>
    <w:rsid w:val="00EA61FB"/>
    <w:rsid w:val="00EA648E"/>
    <w:rsid w:val="00EA6B8C"/>
    <w:rsid w:val="00EA77E4"/>
    <w:rsid w:val="00EA7CDB"/>
    <w:rsid w:val="00EB03E4"/>
    <w:rsid w:val="00EB0535"/>
    <w:rsid w:val="00EB0786"/>
    <w:rsid w:val="00EB0C0D"/>
    <w:rsid w:val="00EB0F0B"/>
    <w:rsid w:val="00EB10E4"/>
    <w:rsid w:val="00EB1882"/>
    <w:rsid w:val="00EB1CD0"/>
    <w:rsid w:val="00EB1DE1"/>
    <w:rsid w:val="00EB1FCC"/>
    <w:rsid w:val="00EB2099"/>
    <w:rsid w:val="00EB258C"/>
    <w:rsid w:val="00EB2B27"/>
    <w:rsid w:val="00EB2B70"/>
    <w:rsid w:val="00EB2DF7"/>
    <w:rsid w:val="00EB2F03"/>
    <w:rsid w:val="00EB33E3"/>
    <w:rsid w:val="00EB3DFE"/>
    <w:rsid w:val="00EB4D82"/>
    <w:rsid w:val="00EB4E2B"/>
    <w:rsid w:val="00EB51EC"/>
    <w:rsid w:val="00EB52C7"/>
    <w:rsid w:val="00EB563E"/>
    <w:rsid w:val="00EB5696"/>
    <w:rsid w:val="00EB6E46"/>
    <w:rsid w:val="00EB6FF4"/>
    <w:rsid w:val="00EB7788"/>
    <w:rsid w:val="00EB7915"/>
    <w:rsid w:val="00EB79BA"/>
    <w:rsid w:val="00EB7D5F"/>
    <w:rsid w:val="00EC027F"/>
    <w:rsid w:val="00EC0B04"/>
    <w:rsid w:val="00EC0BEF"/>
    <w:rsid w:val="00EC0FEE"/>
    <w:rsid w:val="00EC11D7"/>
    <w:rsid w:val="00EC1879"/>
    <w:rsid w:val="00EC1EDB"/>
    <w:rsid w:val="00EC260A"/>
    <w:rsid w:val="00EC261F"/>
    <w:rsid w:val="00EC2CB5"/>
    <w:rsid w:val="00EC2E24"/>
    <w:rsid w:val="00EC36F9"/>
    <w:rsid w:val="00EC3BF0"/>
    <w:rsid w:val="00EC4629"/>
    <w:rsid w:val="00EC4C02"/>
    <w:rsid w:val="00EC4D8F"/>
    <w:rsid w:val="00EC580C"/>
    <w:rsid w:val="00EC5A2A"/>
    <w:rsid w:val="00EC6236"/>
    <w:rsid w:val="00EC62C3"/>
    <w:rsid w:val="00EC71B0"/>
    <w:rsid w:val="00EC73D4"/>
    <w:rsid w:val="00EC7B21"/>
    <w:rsid w:val="00ED013B"/>
    <w:rsid w:val="00ED018B"/>
    <w:rsid w:val="00ED05D0"/>
    <w:rsid w:val="00ED0657"/>
    <w:rsid w:val="00ED08BE"/>
    <w:rsid w:val="00ED0955"/>
    <w:rsid w:val="00ED15F6"/>
    <w:rsid w:val="00ED16B8"/>
    <w:rsid w:val="00ED1836"/>
    <w:rsid w:val="00ED1C47"/>
    <w:rsid w:val="00ED2474"/>
    <w:rsid w:val="00ED2AF4"/>
    <w:rsid w:val="00ED30CD"/>
    <w:rsid w:val="00ED3202"/>
    <w:rsid w:val="00ED3297"/>
    <w:rsid w:val="00ED3732"/>
    <w:rsid w:val="00ED3BFE"/>
    <w:rsid w:val="00ED3EB3"/>
    <w:rsid w:val="00ED3F54"/>
    <w:rsid w:val="00ED453F"/>
    <w:rsid w:val="00ED4801"/>
    <w:rsid w:val="00ED4C85"/>
    <w:rsid w:val="00ED500C"/>
    <w:rsid w:val="00ED53F7"/>
    <w:rsid w:val="00ED58D5"/>
    <w:rsid w:val="00ED5B5D"/>
    <w:rsid w:val="00ED6C46"/>
    <w:rsid w:val="00ED6F6B"/>
    <w:rsid w:val="00ED73D5"/>
    <w:rsid w:val="00ED7410"/>
    <w:rsid w:val="00ED7415"/>
    <w:rsid w:val="00ED7565"/>
    <w:rsid w:val="00EE022C"/>
    <w:rsid w:val="00EE082F"/>
    <w:rsid w:val="00EE154B"/>
    <w:rsid w:val="00EE1657"/>
    <w:rsid w:val="00EE1BB5"/>
    <w:rsid w:val="00EE239F"/>
    <w:rsid w:val="00EE24D8"/>
    <w:rsid w:val="00EE29AC"/>
    <w:rsid w:val="00EE29D6"/>
    <w:rsid w:val="00EE32CB"/>
    <w:rsid w:val="00EE330B"/>
    <w:rsid w:val="00EE38A3"/>
    <w:rsid w:val="00EE3A5A"/>
    <w:rsid w:val="00EE3ADA"/>
    <w:rsid w:val="00EE3C04"/>
    <w:rsid w:val="00EE47A2"/>
    <w:rsid w:val="00EE4DD5"/>
    <w:rsid w:val="00EE53B6"/>
    <w:rsid w:val="00EE5A3A"/>
    <w:rsid w:val="00EE5ACB"/>
    <w:rsid w:val="00EE5BB4"/>
    <w:rsid w:val="00EE5CAD"/>
    <w:rsid w:val="00EE6010"/>
    <w:rsid w:val="00EE6592"/>
    <w:rsid w:val="00EE6841"/>
    <w:rsid w:val="00EE69DF"/>
    <w:rsid w:val="00EE6E42"/>
    <w:rsid w:val="00EE79F9"/>
    <w:rsid w:val="00EF0084"/>
    <w:rsid w:val="00EF04C5"/>
    <w:rsid w:val="00EF0ECE"/>
    <w:rsid w:val="00EF1596"/>
    <w:rsid w:val="00EF1CCF"/>
    <w:rsid w:val="00EF2052"/>
    <w:rsid w:val="00EF22CC"/>
    <w:rsid w:val="00EF27EB"/>
    <w:rsid w:val="00EF287C"/>
    <w:rsid w:val="00EF28A9"/>
    <w:rsid w:val="00EF3502"/>
    <w:rsid w:val="00EF3593"/>
    <w:rsid w:val="00EF3DC5"/>
    <w:rsid w:val="00EF44FF"/>
    <w:rsid w:val="00EF459B"/>
    <w:rsid w:val="00EF4CC3"/>
    <w:rsid w:val="00EF52BB"/>
    <w:rsid w:val="00EF535B"/>
    <w:rsid w:val="00EF5BCB"/>
    <w:rsid w:val="00EF5D39"/>
    <w:rsid w:val="00EF61E1"/>
    <w:rsid w:val="00EF63AB"/>
    <w:rsid w:val="00EF6521"/>
    <w:rsid w:val="00EF6675"/>
    <w:rsid w:val="00EF6A38"/>
    <w:rsid w:val="00EF7770"/>
    <w:rsid w:val="00F00123"/>
    <w:rsid w:val="00F003FC"/>
    <w:rsid w:val="00F0085D"/>
    <w:rsid w:val="00F008A8"/>
    <w:rsid w:val="00F01048"/>
    <w:rsid w:val="00F011AB"/>
    <w:rsid w:val="00F01357"/>
    <w:rsid w:val="00F01385"/>
    <w:rsid w:val="00F01BDC"/>
    <w:rsid w:val="00F01E0E"/>
    <w:rsid w:val="00F01E17"/>
    <w:rsid w:val="00F01FCD"/>
    <w:rsid w:val="00F02AFF"/>
    <w:rsid w:val="00F02CCA"/>
    <w:rsid w:val="00F03098"/>
    <w:rsid w:val="00F03A05"/>
    <w:rsid w:val="00F03B9A"/>
    <w:rsid w:val="00F042BA"/>
    <w:rsid w:val="00F042CF"/>
    <w:rsid w:val="00F04643"/>
    <w:rsid w:val="00F04D13"/>
    <w:rsid w:val="00F050F6"/>
    <w:rsid w:val="00F0521C"/>
    <w:rsid w:val="00F05413"/>
    <w:rsid w:val="00F059ED"/>
    <w:rsid w:val="00F05AE2"/>
    <w:rsid w:val="00F062D9"/>
    <w:rsid w:val="00F06345"/>
    <w:rsid w:val="00F06456"/>
    <w:rsid w:val="00F068EB"/>
    <w:rsid w:val="00F07E96"/>
    <w:rsid w:val="00F1051E"/>
    <w:rsid w:val="00F10871"/>
    <w:rsid w:val="00F10AF7"/>
    <w:rsid w:val="00F11129"/>
    <w:rsid w:val="00F11785"/>
    <w:rsid w:val="00F11D2F"/>
    <w:rsid w:val="00F120E0"/>
    <w:rsid w:val="00F12280"/>
    <w:rsid w:val="00F13201"/>
    <w:rsid w:val="00F13663"/>
    <w:rsid w:val="00F13E27"/>
    <w:rsid w:val="00F13E62"/>
    <w:rsid w:val="00F14594"/>
    <w:rsid w:val="00F14AFC"/>
    <w:rsid w:val="00F1500D"/>
    <w:rsid w:val="00F1529E"/>
    <w:rsid w:val="00F15341"/>
    <w:rsid w:val="00F15656"/>
    <w:rsid w:val="00F15765"/>
    <w:rsid w:val="00F1585D"/>
    <w:rsid w:val="00F1609B"/>
    <w:rsid w:val="00F16575"/>
    <w:rsid w:val="00F16697"/>
    <w:rsid w:val="00F16911"/>
    <w:rsid w:val="00F16C01"/>
    <w:rsid w:val="00F16C1C"/>
    <w:rsid w:val="00F16CA0"/>
    <w:rsid w:val="00F16F0F"/>
    <w:rsid w:val="00F16FCE"/>
    <w:rsid w:val="00F17BBE"/>
    <w:rsid w:val="00F202C8"/>
    <w:rsid w:val="00F20C0B"/>
    <w:rsid w:val="00F213DB"/>
    <w:rsid w:val="00F2180D"/>
    <w:rsid w:val="00F21C5C"/>
    <w:rsid w:val="00F21FF4"/>
    <w:rsid w:val="00F221EE"/>
    <w:rsid w:val="00F22211"/>
    <w:rsid w:val="00F224C3"/>
    <w:rsid w:val="00F22750"/>
    <w:rsid w:val="00F23199"/>
    <w:rsid w:val="00F246B8"/>
    <w:rsid w:val="00F24A70"/>
    <w:rsid w:val="00F255C6"/>
    <w:rsid w:val="00F2596C"/>
    <w:rsid w:val="00F25E8C"/>
    <w:rsid w:val="00F26083"/>
    <w:rsid w:val="00F2616D"/>
    <w:rsid w:val="00F26429"/>
    <w:rsid w:val="00F26A52"/>
    <w:rsid w:val="00F27C21"/>
    <w:rsid w:val="00F27C93"/>
    <w:rsid w:val="00F30133"/>
    <w:rsid w:val="00F3050D"/>
    <w:rsid w:val="00F309F5"/>
    <w:rsid w:val="00F3118F"/>
    <w:rsid w:val="00F3126A"/>
    <w:rsid w:val="00F31AFE"/>
    <w:rsid w:val="00F322C3"/>
    <w:rsid w:val="00F322CA"/>
    <w:rsid w:val="00F323BF"/>
    <w:rsid w:val="00F32E4C"/>
    <w:rsid w:val="00F335E1"/>
    <w:rsid w:val="00F33A9A"/>
    <w:rsid w:val="00F340B5"/>
    <w:rsid w:val="00F341A5"/>
    <w:rsid w:val="00F3436E"/>
    <w:rsid w:val="00F35781"/>
    <w:rsid w:val="00F3599E"/>
    <w:rsid w:val="00F3600F"/>
    <w:rsid w:val="00F36220"/>
    <w:rsid w:val="00F36671"/>
    <w:rsid w:val="00F36AC1"/>
    <w:rsid w:val="00F37273"/>
    <w:rsid w:val="00F37433"/>
    <w:rsid w:val="00F375A5"/>
    <w:rsid w:val="00F37C37"/>
    <w:rsid w:val="00F4049E"/>
    <w:rsid w:val="00F40983"/>
    <w:rsid w:val="00F40B77"/>
    <w:rsid w:val="00F416B9"/>
    <w:rsid w:val="00F416C4"/>
    <w:rsid w:val="00F41A3A"/>
    <w:rsid w:val="00F41B64"/>
    <w:rsid w:val="00F424E2"/>
    <w:rsid w:val="00F42E2E"/>
    <w:rsid w:val="00F42E7D"/>
    <w:rsid w:val="00F42F57"/>
    <w:rsid w:val="00F43238"/>
    <w:rsid w:val="00F4342A"/>
    <w:rsid w:val="00F4343D"/>
    <w:rsid w:val="00F43847"/>
    <w:rsid w:val="00F43EBD"/>
    <w:rsid w:val="00F44791"/>
    <w:rsid w:val="00F45108"/>
    <w:rsid w:val="00F45EED"/>
    <w:rsid w:val="00F4648B"/>
    <w:rsid w:val="00F466D9"/>
    <w:rsid w:val="00F466DA"/>
    <w:rsid w:val="00F471F8"/>
    <w:rsid w:val="00F47831"/>
    <w:rsid w:val="00F506BF"/>
    <w:rsid w:val="00F5084E"/>
    <w:rsid w:val="00F50B88"/>
    <w:rsid w:val="00F50C15"/>
    <w:rsid w:val="00F50F51"/>
    <w:rsid w:val="00F511A4"/>
    <w:rsid w:val="00F51717"/>
    <w:rsid w:val="00F5180C"/>
    <w:rsid w:val="00F51D33"/>
    <w:rsid w:val="00F5223D"/>
    <w:rsid w:val="00F529EF"/>
    <w:rsid w:val="00F52A35"/>
    <w:rsid w:val="00F52F32"/>
    <w:rsid w:val="00F53273"/>
    <w:rsid w:val="00F53680"/>
    <w:rsid w:val="00F538B3"/>
    <w:rsid w:val="00F53D58"/>
    <w:rsid w:val="00F53E85"/>
    <w:rsid w:val="00F542B2"/>
    <w:rsid w:val="00F54520"/>
    <w:rsid w:val="00F5470F"/>
    <w:rsid w:val="00F54C14"/>
    <w:rsid w:val="00F55053"/>
    <w:rsid w:val="00F550A4"/>
    <w:rsid w:val="00F55243"/>
    <w:rsid w:val="00F556D1"/>
    <w:rsid w:val="00F55FB1"/>
    <w:rsid w:val="00F562EF"/>
    <w:rsid w:val="00F563D1"/>
    <w:rsid w:val="00F56654"/>
    <w:rsid w:val="00F57406"/>
    <w:rsid w:val="00F57748"/>
    <w:rsid w:val="00F57A00"/>
    <w:rsid w:val="00F57A2C"/>
    <w:rsid w:val="00F57B6B"/>
    <w:rsid w:val="00F6003D"/>
    <w:rsid w:val="00F60783"/>
    <w:rsid w:val="00F60CF3"/>
    <w:rsid w:val="00F60D41"/>
    <w:rsid w:val="00F61154"/>
    <w:rsid w:val="00F61644"/>
    <w:rsid w:val="00F61E77"/>
    <w:rsid w:val="00F62351"/>
    <w:rsid w:val="00F62AC1"/>
    <w:rsid w:val="00F63227"/>
    <w:rsid w:val="00F636AD"/>
    <w:rsid w:val="00F63D18"/>
    <w:rsid w:val="00F64687"/>
    <w:rsid w:val="00F64A16"/>
    <w:rsid w:val="00F64F45"/>
    <w:rsid w:val="00F64FE7"/>
    <w:rsid w:val="00F65B44"/>
    <w:rsid w:val="00F65CF7"/>
    <w:rsid w:val="00F65E0B"/>
    <w:rsid w:val="00F65F41"/>
    <w:rsid w:val="00F66103"/>
    <w:rsid w:val="00F66BF7"/>
    <w:rsid w:val="00F66F46"/>
    <w:rsid w:val="00F670A8"/>
    <w:rsid w:val="00F67393"/>
    <w:rsid w:val="00F67B81"/>
    <w:rsid w:val="00F67E73"/>
    <w:rsid w:val="00F67FEB"/>
    <w:rsid w:val="00F7009C"/>
    <w:rsid w:val="00F700FE"/>
    <w:rsid w:val="00F7040C"/>
    <w:rsid w:val="00F70FF5"/>
    <w:rsid w:val="00F713D8"/>
    <w:rsid w:val="00F71717"/>
    <w:rsid w:val="00F71B58"/>
    <w:rsid w:val="00F71FA7"/>
    <w:rsid w:val="00F7205C"/>
    <w:rsid w:val="00F72A68"/>
    <w:rsid w:val="00F731E2"/>
    <w:rsid w:val="00F7339E"/>
    <w:rsid w:val="00F7365C"/>
    <w:rsid w:val="00F738B9"/>
    <w:rsid w:val="00F73C1B"/>
    <w:rsid w:val="00F7456A"/>
    <w:rsid w:val="00F74AEB"/>
    <w:rsid w:val="00F74F47"/>
    <w:rsid w:val="00F759C3"/>
    <w:rsid w:val="00F75D4F"/>
    <w:rsid w:val="00F75E51"/>
    <w:rsid w:val="00F7635B"/>
    <w:rsid w:val="00F76632"/>
    <w:rsid w:val="00F76E82"/>
    <w:rsid w:val="00F771A9"/>
    <w:rsid w:val="00F77B2E"/>
    <w:rsid w:val="00F77E1B"/>
    <w:rsid w:val="00F80183"/>
    <w:rsid w:val="00F8021A"/>
    <w:rsid w:val="00F803B3"/>
    <w:rsid w:val="00F80501"/>
    <w:rsid w:val="00F8057A"/>
    <w:rsid w:val="00F80A22"/>
    <w:rsid w:val="00F80E96"/>
    <w:rsid w:val="00F80FDC"/>
    <w:rsid w:val="00F81067"/>
    <w:rsid w:val="00F811C5"/>
    <w:rsid w:val="00F81398"/>
    <w:rsid w:val="00F816F1"/>
    <w:rsid w:val="00F819B2"/>
    <w:rsid w:val="00F820D8"/>
    <w:rsid w:val="00F8219E"/>
    <w:rsid w:val="00F83878"/>
    <w:rsid w:val="00F83B3B"/>
    <w:rsid w:val="00F84CB5"/>
    <w:rsid w:val="00F84FD9"/>
    <w:rsid w:val="00F850FA"/>
    <w:rsid w:val="00F852B7"/>
    <w:rsid w:val="00F857E5"/>
    <w:rsid w:val="00F86A1E"/>
    <w:rsid w:val="00F86C50"/>
    <w:rsid w:val="00F87202"/>
    <w:rsid w:val="00F87BB3"/>
    <w:rsid w:val="00F9045A"/>
    <w:rsid w:val="00F904EF"/>
    <w:rsid w:val="00F906BE"/>
    <w:rsid w:val="00F90B76"/>
    <w:rsid w:val="00F90FF0"/>
    <w:rsid w:val="00F91306"/>
    <w:rsid w:val="00F9147C"/>
    <w:rsid w:val="00F914F6"/>
    <w:rsid w:val="00F915E0"/>
    <w:rsid w:val="00F916A4"/>
    <w:rsid w:val="00F91D3E"/>
    <w:rsid w:val="00F91E96"/>
    <w:rsid w:val="00F9226B"/>
    <w:rsid w:val="00F9266C"/>
    <w:rsid w:val="00F928F4"/>
    <w:rsid w:val="00F92B8F"/>
    <w:rsid w:val="00F92C18"/>
    <w:rsid w:val="00F92DE3"/>
    <w:rsid w:val="00F9369C"/>
    <w:rsid w:val="00F93F16"/>
    <w:rsid w:val="00F9403D"/>
    <w:rsid w:val="00F940BE"/>
    <w:rsid w:val="00F94333"/>
    <w:rsid w:val="00F94BBD"/>
    <w:rsid w:val="00F95DE6"/>
    <w:rsid w:val="00F966C4"/>
    <w:rsid w:val="00F96854"/>
    <w:rsid w:val="00F969AB"/>
    <w:rsid w:val="00F969EE"/>
    <w:rsid w:val="00F96A57"/>
    <w:rsid w:val="00F96CE4"/>
    <w:rsid w:val="00F96D24"/>
    <w:rsid w:val="00F9754F"/>
    <w:rsid w:val="00F97BB1"/>
    <w:rsid w:val="00FA05D3"/>
    <w:rsid w:val="00FA080E"/>
    <w:rsid w:val="00FA0CFB"/>
    <w:rsid w:val="00FA0D18"/>
    <w:rsid w:val="00FA0EAA"/>
    <w:rsid w:val="00FA13EA"/>
    <w:rsid w:val="00FA1634"/>
    <w:rsid w:val="00FA18E3"/>
    <w:rsid w:val="00FA1BCC"/>
    <w:rsid w:val="00FA1E78"/>
    <w:rsid w:val="00FA2789"/>
    <w:rsid w:val="00FA28C6"/>
    <w:rsid w:val="00FA29A2"/>
    <w:rsid w:val="00FA2C53"/>
    <w:rsid w:val="00FA2FF1"/>
    <w:rsid w:val="00FA30FF"/>
    <w:rsid w:val="00FA3C21"/>
    <w:rsid w:val="00FA406A"/>
    <w:rsid w:val="00FA4CE4"/>
    <w:rsid w:val="00FA4D85"/>
    <w:rsid w:val="00FA4E65"/>
    <w:rsid w:val="00FA4FE4"/>
    <w:rsid w:val="00FA5449"/>
    <w:rsid w:val="00FA5C41"/>
    <w:rsid w:val="00FA5D89"/>
    <w:rsid w:val="00FA5E16"/>
    <w:rsid w:val="00FA6B0C"/>
    <w:rsid w:val="00FA7200"/>
    <w:rsid w:val="00FA746E"/>
    <w:rsid w:val="00FA75B8"/>
    <w:rsid w:val="00FA763D"/>
    <w:rsid w:val="00FA7B8A"/>
    <w:rsid w:val="00FA7CD5"/>
    <w:rsid w:val="00FA7D2C"/>
    <w:rsid w:val="00FA7E2D"/>
    <w:rsid w:val="00FB017C"/>
    <w:rsid w:val="00FB05A2"/>
    <w:rsid w:val="00FB0817"/>
    <w:rsid w:val="00FB09A7"/>
    <w:rsid w:val="00FB0F82"/>
    <w:rsid w:val="00FB1168"/>
    <w:rsid w:val="00FB13E1"/>
    <w:rsid w:val="00FB1782"/>
    <w:rsid w:val="00FB1ED2"/>
    <w:rsid w:val="00FB2527"/>
    <w:rsid w:val="00FB2F46"/>
    <w:rsid w:val="00FB31F6"/>
    <w:rsid w:val="00FB3524"/>
    <w:rsid w:val="00FB36F9"/>
    <w:rsid w:val="00FB3877"/>
    <w:rsid w:val="00FB4095"/>
    <w:rsid w:val="00FB42EB"/>
    <w:rsid w:val="00FB44FE"/>
    <w:rsid w:val="00FB4502"/>
    <w:rsid w:val="00FB456E"/>
    <w:rsid w:val="00FB4FD5"/>
    <w:rsid w:val="00FB5055"/>
    <w:rsid w:val="00FB51DF"/>
    <w:rsid w:val="00FB5AD7"/>
    <w:rsid w:val="00FB5B63"/>
    <w:rsid w:val="00FB5C97"/>
    <w:rsid w:val="00FB6967"/>
    <w:rsid w:val="00FB6E77"/>
    <w:rsid w:val="00FB6F8F"/>
    <w:rsid w:val="00FB7261"/>
    <w:rsid w:val="00FB731E"/>
    <w:rsid w:val="00FB7DA9"/>
    <w:rsid w:val="00FB7DB6"/>
    <w:rsid w:val="00FC0348"/>
    <w:rsid w:val="00FC0880"/>
    <w:rsid w:val="00FC0CE7"/>
    <w:rsid w:val="00FC0F23"/>
    <w:rsid w:val="00FC103D"/>
    <w:rsid w:val="00FC118B"/>
    <w:rsid w:val="00FC1651"/>
    <w:rsid w:val="00FC18C6"/>
    <w:rsid w:val="00FC1DDB"/>
    <w:rsid w:val="00FC1FB9"/>
    <w:rsid w:val="00FC2C3E"/>
    <w:rsid w:val="00FC2EB2"/>
    <w:rsid w:val="00FC304E"/>
    <w:rsid w:val="00FC3331"/>
    <w:rsid w:val="00FC3545"/>
    <w:rsid w:val="00FC3BF6"/>
    <w:rsid w:val="00FC426C"/>
    <w:rsid w:val="00FC4299"/>
    <w:rsid w:val="00FC4677"/>
    <w:rsid w:val="00FC46B6"/>
    <w:rsid w:val="00FC4E32"/>
    <w:rsid w:val="00FC4F04"/>
    <w:rsid w:val="00FC52E6"/>
    <w:rsid w:val="00FC59F4"/>
    <w:rsid w:val="00FC5FC2"/>
    <w:rsid w:val="00FC622F"/>
    <w:rsid w:val="00FC6B9F"/>
    <w:rsid w:val="00FC6DDD"/>
    <w:rsid w:val="00FC6F03"/>
    <w:rsid w:val="00FC7264"/>
    <w:rsid w:val="00FC746E"/>
    <w:rsid w:val="00FC7642"/>
    <w:rsid w:val="00FC7AD4"/>
    <w:rsid w:val="00FD0477"/>
    <w:rsid w:val="00FD062E"/>
    <w:rsid w:val="00FD0922"/>
    <w:rsid w:val="00FD1085"/>
    <w:rsid w:val="00FD10BA"/>
    <w:rsid w:val="00FD1252"/>
    <w:rsid w:val="00FD1661"/>
    <w:rsid w:val="00FD166F"/>
    <w:rsid w:val="00FD23B1"/>
    <w:rsid w:val="00FD2789"/>
    <w:rsid w:val="00FD2BBD"/>
    <w:rsid w:val="00FD2C73"/>
    <w:rsid w:val="00FD2E1D"/>
    <w:rsid w:val="00FD3082"/>
    <w:rsid w:val="00FD33F1"/>
    <w:rsid w:val="00FD3B75"/>
    <w:rsid w:val="00FD4679"/>
    <w:rsid w:val="00FD49B5"/>
    <w:rsid w:val="00FD4BDC"/>
    <w:rsid w:val="00FD4D04"/>
    <w:rsid w:val="00FD4E52"/>
    <w:rsid w:val="00FD4F74"/>
    <w:rsid w:val="00FD50C0"/>
    <w:rsid w:val="00FD51D3"/>
    <w:rsid w:val="00FD5298"/>
    <w:rsid w:val="00FD52C9"/>
    <w:rsid w:val="00FD5532"/>
    <w:rsid w:val="00FD5782"/>
    <w:rsid w:val="00FD5BF1"/>
    <w:rsid w:val="00FD6142"/>
    <w:rsid w:val="00FD6179"/>
    <w:rsid w:val="00FD627F"/>
    <w:rsid w:val="00FD68F6"/>
    <w:rsid w:val="00FD713A"/>
    <w:rsid w:val="00FD7E75"/>
    <w:rsid w:val="00FE041F"/>
    <w:rsid w:val="00FE13CD"/>
    <w:rsid w:val="00FE14FF"/>
    <w:rsid w:val="00FE1E83"/>
    <w:rsid w:val="00FE2731"/>
    <w:rsid w:val="00FE2CC7"/>
    <w:rsid w:val="00FE2FD1"/>
    <w:rsid w:val="00FE325F"/>
    <w:rsid w:val="00FE370C"/>
    <w:rsid w:val="00FE3ED5"/>
    <w:rsid w:val="00FE419C"/>
    <w:rsid w:val="00FE4909"/>
    <w:rsid w:val="00FE4D9E"/>
    <w:rsid w:val="00FE5DF5"/>
    <w:rsid w:val="00FE5FAB"/>
    <w:rsid w:val="00FE6314"/>
    <w:rsid w:val="00FE6738"/>
    <w:rsid w:val="00FE67CA"/>
    <w:rsid w:val="00FE68CD"/>
    <w:rsid w:val="00FE6B12"/>
    <w:rsid w:val="00FE6F0A"/>
    <w:rsid w:val="00FE73B3"/>
    <w:rsid w:val="00FE73B8"/>
    <w:rsid w:val="00FE79CB"/>
    <w:rsid w:val="00FF17BA"/>
    <w:rsid w:val="00FF1B40"/>
    <w:rsid w:val="00FF1EA3"/>
    <w:rsid w:val="00FF2E7D"/>
    <w:rsid w:val="00FF335A"/>
    <w:rsid w:val="00FF3391"/>
    <w:rsid w:val="00FF33DF"/>
    <w:rsid w:val="00FF35DA"/>
    <w:rsid w:val="00FF3B2C"/>
    <w:rsid w:val="00FF3DDA"/>
    <w:rsid w:val="00FF427C"/>
    <w:rsid w:val="00FF4A37"/>
    <w:rsid w:val="00FF4EF7"/>
    <w:rsid w:val="00FF57D7"/>
    <w:rsid w:val="00FF5A41"/>
    <w:rsid w:val="00FF676D"/>
    <w:rsid w:val="00FF67BE"/>
    <w:rsid w:val="00FF696D"/>
    <w:rsid w:val="00FF69EC"/>
    <w:rsid w:val="00FF6EE6"/>
    <w:rsid w:val="00FF6EF2"/>
    <w:rsid w:val="00FF7C22"/>
    <w:rsid w:val="00FF7D53"/>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2DF9886"/>
  <w15:docId w15:val="{EC75A75F-474C-459C-9CF7-1BDBD5C90B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480" w:lineRule="exact"/>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71A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ub 1,List Paragraph1,Body of text,arab,Colorful List - Accent 11,Body of text+1,Body of text+2,Body of text+3,List Paragraph11,Body of textCxSp,Medium Grid 1 - Accent 21,Heading 11,Heading 12,Heading 10"/>
    <w:basedOn w:val="Normal"/>
    <w:link w:val="ListParagraphChar"/>
    <w:uiPriority w:val="34"/>
    <w:qFormat/>
    <w:rsid w:val="00B671A2"/>
    <w:pPr>
      <w:ind w:left="720"/>
      <w:contextualSpacing/>
    </w:pPr>
  </w:style>
  <w:style w:type="paragraph" w:styleId="FootnoteText">
    <w:name w:val="footnote text"/>
    <w:aliases w:val="Char Char Char Char,Char Char Char Char Char,Char,Char Char Char Char Char Char Char Char,Char Char Char Char Char Char Char,Char Char Char,f_Footnote"/>
    <w:basedOn w:val="Normal"/>
    <w:link w:val="FootnoteTextChar"/>
    <w:uiPriority w:val="99"/>
    <w:unhideWhenUsed/>
    <w:qFormat/>
    <w:rsid w:val="00E93450"/>
    <w:pPr>
      <w:spacing w:after="0" w:line="240" w:lineRule="auto"/>
    </w:pPr>
    <w:rPr>
      <w:sz w:val="20"/>
      <w:szCs w:val="20"/>
    </w:rPr>
  </w:style>
  <w:style w:type="character" w:customStyle="1" w:styleId="FootnoteTextChar">
    <w:name w:val="Footnote Text Char"/>
    <w:aliases w:val="Char Char Char Char Char1,Char Char Char Char Char Char,Char Char,Char Char Char Char Char Char Char Char Char,Char Char Char Char Char Char Char Char1,Char Char Char Char1,f_Footnote Char"/>
    <w:basedOn w:val="DefaultParagraphFont"/>
    <w:link w:val="FootnoteText"/>
    <w:uiPriority w:val="99"/>
    <w:qFormat/>
    <w:rsid w:val="00E93450"/>
    <w:rPr>
      <w:sz w:val="20"/>
      <w:szCs w:val="20"/>
    </w:rPr>
  </w:style>
  <w:style w:type="character" w:styleId="FootnoteReference">
    <w:name w:val="footnote reference"/>
    <w:basedOn w:val="DefaultParagraphFont"/>
    <w:uiPriority w:val="99"/>
    <w:qFormat/>
    <w:rsid w:val="00E93450"/>
    <w:rPr>
      <w:vertAlign w:val="superscript"/>
    </w:rPr>
  </w:style>
  <w:style w:type="character" w:customStyle="1" w:styleId="ListParagraphChar">
    <w:name w:val="List Paragraph Char"/>
    <w:aliases w:val="sub 1 Char,List Paragraph1 Char,Body of text Char,arab Char,Colorful List - Accent 11 Char,Body of text+1 Char,Body of text+2 Char,Body of text+3 Char,List Paragraph11 Char,Body of textCxSp Char,Medium Grid 1 - Accent 21 Char"/>
    <w:basedOn w:val="DefaultParagraphFont"/>
    <w:link w:val="ListParagraph"/>
    <w:uiPriority w:val="34"/>
    <w:locked/>
    <w:rsid w:val="00C128B6"/>
  </w:style>
  <w:style w:type="paragraph" w:styleId="Footer">
    <w:name w:val="footer"/>
    <w:basedOn w:val="Normal"/>
    <w:link w:val="FooterChar"/>
    <w:uiPriority w:val="99"/>
    <w:unhideWhenUsed/>
    <w:rsid w:val="004465B1"/>
    <w:pPr>
      <w:tabs>
        <w:tab w:val="center" w:pos="4513"/>
        <w:tab w:val="right" w:pos="9026"/>
      </w:tabs>
      <w:spacing w:after="0" w:line="240" w:lineRule="auto"/>
      <w:jc w:val="left"/>
    </w:pPr>
    <w:rPr>
      <w:lang w:val="en-ID"/>
    </w:rPr>
  </w:style>
  <w:style w:type="character" w:customStyle="1" w:styleId="FooterChar">
    <w:name w:val="Footer Char"/>
    <w:basedOn w:val="DefaultParagraphFont"/>
    <w:link w:val="Footer"/>
    <w:uiPriority w:val="99"/>
    <w:rsid w:val="004465B1"/>
    <w:rPr>
      <w:lang w:val="en-ID"/>
    </w:rPr>
  </w:style>
  <w:style w:type="paragraph" w:styleId="BalloonText">
    <w:name w:val="Balloon Text"/>
    <w:basedOn w:val="Normal"/>
    <w:link w:val="BalloonTextChar"/>
    <w:uiPriority w:val="99"/>
    <w:semiHidden/>
    <w:unhideWhenUsed/>
    <w:rsid w:val="004465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65B1"/>
    <w:rPr>
      <w:rFonts w:ascii="Tahoma" w:hAnsi="Tahoma" w:cs="Tahoma"/>
      <w:sz w:val="16"/>
      <w:szCs w:val="16"/>
    </w:rPr>
  </w:style>
  <w:style w:type="character" w:styleId="Hyperlink">
    <w:name w:val="Hyperlink"/>
    <w:basedOn w:val="DefaultParagraphFont"/>
    <w:uiPriority w:val="99"/>
    <w:unhideWhenUsed/>
    <w:rsid w:val="00003FE7"/>
    <w:rPr>
      <w:color w:val="0000FF" w:themeColor="hyperlink"/>
      <w:u w:val="single"/>
    </w:rPr>
  </w:style>
  <w:style w:type="paragraph" w:styleId="Header">
    <w:name w:val="header"/>
    <w:basedOn w:val="Normal"/>
    <w:link w:val="HeaderChar"/>
    <w:uiPriority w:val="99"/>
    <w:unhideWhenUsed/>
    <w:rsid w:val="00AA22C3"/>
    <w:pPr>
      <w:tabs>
        <w:tab w:val="center" w:pos="4680"/>
        <w:tab w:val="right" w:pos="9360"/>
      </w:tabs>
      <w:spacing w:after="0" w:line="240" w:lineRule="auto"/>
    </w:pPr>
  </w:style>
  <w:style w:type="character" w:customStyle="1" w:styleId="HeaderChar">
    <w:name w:val="Header Char"/>
    <w:basedOn w:val="DefaultParagraphFont"/>
    <w:link w:val="Header"/>
    <w:uiPriority w:val="99"/>
    <w:rsid w:val="00AA22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idyawildan88@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1434026B-E0CB-46D1-A060-D19D624A76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3631</Words>
  <Characters>24007</Characters>
  <Application>Microsoft Office Word</Application>
  <DocSecurity>0</DocSecurity>
  <Lines>428</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erroes IAIN Bone</dc:creator>
  <cp:keywords/>
  <dc:description/>
  <cp:lastModifiedBy>Asus Mc</cp:lastModifiedBy>
  <cp:revision>2</cp:revision>
  <cp:lastPrinted>2023-11-05T02:01:00Z</cp:lastPrinted>
  <dcterms:created xsi:type="dcterms:W3CDTF">2023-12-26T13:25:00Z</dcterms:created>
  <dcterms:modified xsi:type="dcterms:W3CDTF">2023-12-26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c76036fc172e08adf51decb1929cc22f59320803e0d0ca2bc24bc7f4b4b952d</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ada20e75-bd86-3393-a604-d767267b64c6</vt:lpwstr>
  </property>
  <property fmtid="{D5CDD505-2E9C-101B-9397-08002B2CF9AE}" pid="25" name="Mendeley Citation Style_1">
    <vt:lpwstr>http://www.zotero.org/styles/modern-humanities-research-association</vt:lpwstr>
  </property>
</Properties>
</file>